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16F837" w14:textId="6280668C" w:rsidR="00862972" w:rsidRPr="00EC30B6" w:rsidRDefault="00862972" w:rsidP="00862972">
      <w:pPr>
        <w:pStyle w:val="Heading1"/>
      </w:pPr>
      <w:bookmarkStart w:id="0" w:name="_Toc201083895"/>
      <w:bookmarkStart w:id="1" w:name="_Toc203386321"/>
      <w:r w:rsidRPr="00EC30B6">
        <w:t>Inferring sperm whale (</w:t>
      </w:r>
      <w:r w:rsidRPr="00EC30B6">
        <w:rPr>
          <w:i/>
          <w:iCs/>
        </w:rPr>
        <w:t>Physeter macrocephalus</w:t>
      </w:r>
      <w:r w:rsidRPr="00EC30B6">
        <w:t xml:space="preserve">) sex </w:t>
      </w:r>
      <w:r w:rsidR="00B56927" w:rsidRPr="00EC30B6">
        <w:t xml:space="preserve">and </w:t>
      </w:r>
      <w:del w:id="2" w:author="Ana Eguiguren" w:date="2025-07-24T12:16:00Z" w16du:dateUtc="2025-07-24T15:16:00Z">
        <w:r w:rsidR="00B56927" w:rsidRPr="00875D16" w:rsidDel="00215849">
          <w:delText>age class</w:delText>
        </w:r>
      </w:del>
      <w:ins w:id="3" w:author="Ana Eguiguren" w:date="2025-07-24T12:16:00Z" w16du:dateUtc="2025-07-24T15:16:00Z">
        <w:r w:rsidR="00215849" w:rsidRPr="00EC30B6">
          <w:t>developmental stage</w:t>
        </w:r>
      </w:ins>
      <w:r w:rsidR="00B56927" w:rsidRPr="00EC30B6">
        <w:t xml:space="preserve"> </w:t>
      </w:r>
      <w:r w:rsidRPr="00EC30B6">
        <w:t>using aerial photogrammetry</w:t>
      </w:r>
      <w:bookmarkEnd w:id="0"/>
      <w:bookmarkEnd w:id="1"/>
    </w:p>
    <w:p w14:paraId="433D1A9D" w14:textId="77777777" w:rsidR="00862972" w:rsidRPr="00EC30B6" w:rsidRDefault="00862972" w:rsidP="00862972">
      <w:pPr>
        <w:pStyle w:val="Heading1"/>
      </w:pPr>
    </w:p>
    <w:p w14:paraId="1A32E190" w14:textId="77777777" w:rsidR="00862972" w:rsidRPr="00EC30B6" w:rsidRDefault="00862972" w:rsidP="00862972">
      <w:pPr>
        <w:rPr>
          <w:vertAlign w:val="superscript"/>
        </w:rPr>
      </w:pPr>
      <w:r w:rsidRPr="00EC30B6">
        <w:t>Ana Eguiguren</w:t>
      </w:r>
      <w:r w:rsidRPr="00EC30B6">
        <w:rPr>
          <w:vertAlign w:val="superscript"/>
        </w:rPr>
        <w:t>1*</w:t>
      </w:r>
      <w:r w:rsidRPr="00EC30B6">
        <w:t>, David Gaspard</w:t>
      </w:r>
      <w:r w:rsidRPr="00EC30B6">
        <w:rPr>
          <w:vertAlign w:val="superscript"/>
        </w:rPr>
        <w:t>1</w:t>
      </w:r>
      <w:r w:rsidRPr="00EC30B6">
        <w:t>, Christine Konrad</w:t>
      </w:r>
      <w:r w:rsidRPr="00EC30B6">
        <w:rPr>
          <w:vertAlign w:val="superscript"/>
        </w:rPr>
        <w:t>1</w:t>
      </w:r>
      <w:r w:rsidRPr="00EC30B6">
        <w:t>, Hal Whitehead</w:t>
      </w:r>
      <w:r w:rsidRPr="00EC30B6">
        <w:rPr>
          <w:vertAlign w:val="superscript"/>
        </w:rPr>
        <w:t>1</w:t>
      </w:r>
    </w:p>
    <w:p w14:paraId="2D0413B3" w14:textId="77777777" w:rsidR="00862972" w:rsidRPr="00EC30B6" w:rsidRDefault="00862972" w:rsidP="00862972">
      <w:r w:rsidRPr="00EC30B6">
        <w:rPr>
          <w:vertAlign w:val="superscript"/>
        </w:rPr>
        <w:t>1</w:t>
      </w:r>
      <w:r w:rsidRPr="00EC30B6">
        <w:t>Biology Department, Dalhousie University, Halifax, Nova Scotia, Canada</w:t>
      </w:r>
    </w:p>
    <w:p w14:paraId="45D7FFC7" w14:textId="2BAF6781" w:rsidR="0062416A" w:rsidRPr="00EC30B6" w:rsidRDefault="00862972" w:rsidP="00862972">
      <w:r w:rsidRPr="00EC30B6">
        <w:t xml:space="preserve">*Corresponding author: </w:t>
      </w:r>
      <w:hyperlink r:id="rId8" w:history="1">
        <w:r w:rsidRPr="00EC30B6">
          <w:rPr>
            <w:rStyle w:val="Hyperlink"/>
          </w:rPr>
          <w:t>anaeguibur@gmail.com</w:t>
        </w:r>
      </w:hyperlink>
    </w:p>
    <w:sdt>
      <w:sdtPr>
        <w:rPr>
          <w:rFonts w:ascii="Times New Roman" w:eastAsiaTheme="minorHAnsi" w:hAnsi="Times New Roman" w:cs="Times New Roman"/>
          <w:b w:val="0"/>
          <w:bCs w:val="0"/>
          <w:color w:val="auto"/>
          <w:kern w:val="2"/>
          <w:sz w:val="22"/>
          <w:szCs w:val="22"/>
          <w:lang w:val="en-CA"/>
          <w14:ligatures w14:val="standardContextual"/>
        </w:rPr>
        <w:id w:val="364187692"/>
        <w:docPartObj>
          <w:docPartGallery w:val="Table of Contents"/>
          <w:docPartUnique/>
        </w:docPartObj>
      </w:sdtPr>
      <w:sdtContent>
        <w:sdt>
          <w:sdtPr>
            <w:rPr>
              <w:rFonts w:ascii="Times New Roman" w:eastAsiaTheme="minorHAnsi" w:hAnsi="Times New Roman" w:cs="Times New Roman"/>
              <w:b w:val="0"/>
              <w:bCs w:val="0"/>
              <w:i/>
              <w:iCs/>
              <w:color w:val="auto"/>
              <w:kern w:val="2"/>
              <w:sz w:val="22"/>
              <w:szCs w:val="22"/>
              <w:lang w:val="en-CA"/>
              <w14:ligatures w14:val="standardContextual"/>
            </w:rPr>
            <w:id w:val="1656113686"/>
            <w:docPartObj>
              <w:docPartGallery w:val="Table of Contents"/>
              <w:docPartUnique/>
            </w:docPartObj>
          </w:sdtPr>
          <w:sdtEndPr>
            <w:rPr>
              <w:rFonts w:asciiTheme="minorHAnsi" w:hAnsiTheme="minorHAnsi"/>
              <w:b/>
              <w:bCs/>
              <w:sz w:val="24"/>
              <w:szCs w:val="24"/>
            </w:rPr>
          </w:sdtEndPr>
          <w:sdtContent>
            <w:p w14:paraId="62F7C1B7" w14:textId="77777777" w:rsidR="00862972" w:rsidRPr="00EC30B6" w:rsidRDefault="00862972" w:rsidP="00862972">
              <w:pPr>
                <w:pStyle w:val="TOCHeading"/>
                <w:rPr>
                  <w:lang w:val="en-CA"/>
                  <w:rPrChange w:id="4" w:author="Balaena Institute whitehead" w:date="2025-07-25T12:58:00Z" w16du:dateUtc="2025-07-25T15:58:00Z">
                    <w:rPr/>
                  </w:rPrChange>
                </w:rPr>
              </w:pPr>
              <w:r w:rsidRPr="00EC30B6">
                <w:rPr>
                  <w:lang w:val="en-CA"/>
                  <w:rPrChange w:id="5" w:author="Balaena Institute whitehead" w:date="2025-07-25T12:58:00Z" w16du:dateUtc="2025-07-25T15:58:00Z">
                    <w:rPr/>
                  </w:rPrChange>
                </w:rPr>
                <w:t>Table of Contents</w:t>
              </w:r>
            </w:p>
            <w:p w14:paraId="5427B9E1" w14:textId="5F69E551" w:rsidR="00862972" w:rsidRPr="00EC30B6" w:rsidRDefault="00000000">
              <w:pPr>
                <w:pStyle w:val="TOC1"/>
                <w:tabs>
                  <w:tab w:val="right" w:leader="dot" w:pos="9350"/>
                </w:tabs>
                <w:rPr>
                  <w:b w:val="0"/>
                  <w:bCs w:val="0"/>
                </w:rPr>
              </w:pPr>
            </w:p>
          </w:sdtContent>
        </w:sdt>
        <w:p w14:paraId="33D34872" w14:textId="4F1FB214" w:rsidR="00C804FD" w:rsidRPr="00EC30B6" w:rsidRDefault="00862972">
          <w:pPr>
            <w:pStyle w:val="TOC1"/>
            <w:tabs>
              <w:tab w:val="right" w:leader="dot" w:pos="9350"/>
            </w:tabs>
            <w:rPr>
              <w:rFonts w:eastAsiaTheme="minorEastAsia" w:cstheme="minorBidi"/>
              <w:b w:val="0"/>
              <w:bCs w:val="0"/>
              <w:i w:val="0"/>
              <w:iCs w:val="0"/>
              <w:lang w:eastAsia="en-CA"/>
              <w:rPrChange w:id="6" w:author="Balaena Institute whitehead" w:date="2025-07-25T12:58:00Z" w16du:dateUtc="2025-07-25T15:58:00Z">
                <w:rPr>
                  <w:rFonts w:eastAsiaTheme="minorEastAsia" w:cstheme="minorBidi"/>
                  <w:b w:val="0"/>
                  <w:bCs w:val="0"/>
                  <w:i w:val="0"/>
                  <w:iCs w:val="0"/>
                  <w:noProof/>
                  <w:lang w:eastAsia="en-CA"/>
                </w:rPr>
              </w:rPrChange>
            </w:rPr>
          </w:pPr>
          <w:r w:rsidRPr="00EC30B6">
            <w:rPr>
              <w:b w:val="0"/>
              <w:bCs w:val="0"/>
            </w:rPr>
            <w:fldChar w:fldCharType="begin"/>
          </w:r>
          <w:r w:rsidRPr="00EC30B6">
            <w:instrText xml:space="preserve"> TOC \o "1-3" \h \z \u </w:instrText>
          </w:r>
          <w:r w:rsidRPr="00EC30B6">
            <w:rPr>
              <w:b w:val="0"/>
              <w:bCs w:val="0"/>
            </w:rPr>
            <w:fldChar w:fldCharType="separate"/>
          </w:r>
          <w:r w:rsidR="00C804FD" w:rsidRPr="00EC30B6">
            <w:fldChar w:fldCharType="begin"/>
          </w:r>
          <w:r w:rsidR="00C804FD" w:rsidRPr="00EC30B6">
            <w:instrText>HYPERLINK \l "_Toc203386321"</w:instrText>
          </w:r>
          <w:r w:rsidR="00C804FD" w:rsidRPr="00EC30B6">
            <w:fldChar w:fldCharType="separate"/>
          </w:r>
          <w:r w:rsidR="00C804FD" w:rsidRPr="00EC30B6">
            <w:rPr>
              <w:rStyle w:val="Hyperlink"/>
              <w:rPrChange w:id="7" w:author="Balaena Institute whitehead" w:date="2025-07-25T12:58:00Z" w16du:dateUtc="2025-07-25T15:58:00Z">
                <w:rPr>
                  <w:rStyle w:val="Hyperlink"/>
                  <w:noProof/>
                </w:rPr>
              </w:rPrChange>
            </w:rPr>
            <w:t>Inferring sperm whale (Physeter macrocephalus) sex and age class using aerial photogrammetry</w:t>
          </w:r>
          <w:r w:rsidR="00C804FD" w:rsidRPr="00EC30B6">
            <w:rPr>
              <w:webHidden/>
              <w:rPrChange w:id="8" w:author="Balaena Institute whitehead" w:date="2025-07-25T12:58:00Z" w16du:dateUtc="2025-07-25T15:58:00Z">
                <w:rPr>
                  <w:noProof/>
                  <w:webHidden/>
                </w:rPr>
              </w:rPrChange>
            </w:rPr>
            <w:tab/>
          </w:r>
          <w:r w:rsidR="00C804FD" w:rsidRPr="00EC30B6">
            <w:rPr>
              <w:webHidden/>
              <w:rPrChange w:id="9" w:author="Balaena Institute whitehead" w:date="2025-07-25T12:58:00Z" w16du:dateUtc="2025-07-25T15:58:00Z">
                <w:rPr>
                  <w:noProof/>
                  <w:webHidden/>
                </w:rPr>
              </w:rPrChange>
            </w:rPr>
            <w:fldChar w:fldCharType="begin"/>
          </w:r>
          <w:r w:rsidR="00C804FD" w:rsidRPr="00EC30B6">
            <w:rPr>
              <w:webHidden/>
              <w:rPrChange w:id="10" w:author="Balaena Institute whitehead" w:date="2025-07-25T12:58:00Z" w16du:dateUtc="2025-07-25T15:58:00Z">
                <w:rPr>
                  <w:noProof/>
                  <w:webHidden/>
                </w:rPr>
              </w:rPrChange>
            </w:rPr>
            <w:instrText xml:space="preserve"> PAGEREF _Toc203386321 \h </w:instrText>
          </w:r>
          <w:r w:rsidR="00C804FD" w:rsidRPr="005E0FA5">
            <w:rPr>
              <w:webHidden/>
            </w:rPr>
          </w:r>
          <w:r w:rsidR="00C804FD" w:rsidRPr="00EC30B6">
            <w:rPr>
              <w:webHidden/>
              <w:rPrChange w:id="11" w:author="Balaena Institute whitehead" w:date="2025-07-25T12:58:00Z" w16du:dateUtc="2025-07-25T15:58:00Z">
                <w:rPr>
                  <w:noProof/>
                  <w:webHidden/>
                </w:rPr>
              </w:rPrChange>
            </w:rPr>
            <w:fldChar w:fldCharType="separate"/>
          </w:r>
          <w:r w:rsidR="00C804FD" w:rsidRPr="00EC30B6">
            <w:rPr>
              <w:webHidden/>
              <w:rPrChange w:id="12" w:author="Balaena Institute whitehead" w:date="2025-07-25T12:58:00Z" w16du:dateUtc="2025-07-25T15:58:00Z">
                <w:rPr>
                  <w:noProof/>
                  <w:webHidden/>
                </w:rPr>
              </w:rPrChange>
            </w:rPr>
            <w:t>1</w:t>
          </w:r>
          <w:r w:rsidR="00C804FD" w:rsidRPr="00EC30B6">
            <w:rPr>
              <w:webHidden/>
              <w:rPrChange w:id="13" w:author="Balaena Institute whitehead" w:date="2025-07-25T12:58:00Z" w16du:dateUtc="2025-07-25T15:58:00Z">
                <w:rPr>
                  <w:noProof/>
                  <w:webHidden/>
                </w:rPr>
              </w:rPrChange>
            </w:rPr>
            <w:fldChar w:fldCharType="end"/>
          </w:r>
          <w:r w:rsidR="00C804FD" w:rsidRPr="00EC30B6">
            <w:fldChar w:fldCharType="end"/>
          </w:r>
        </w:p>
        <w:p w14:paraId="4B8F06B2" w14:textId="21942F1C" w:rsidR="00C804FD" w:rsidRPr="00EC30B6" w:rsidRDefault="00C804FD">
          <w:pPr>
            <w:pStyle w:val="TOC2"/>
            <w:tabs>
              <w:tab w:val="right" w:leader="dot" w:pos="9350"/>
            </w:tabs>
            <w:rPr>
              <w:rFonts w:eastAsiaTheme="minorEastAsia" w:cstheme="minorBidi"/>
              <w:b w:val="0"/>
              <w:bCs w:val="0"/>
              <w:sz w:val="24"/>
              <w:szCs w:val="24"/>
              <w:lang w:eastAsia="en-CA"/>
              <w:rPrChange w:id="14" w:author="Balaena Institute whitehead" w:date="2025-07-25T12:58:00Z" w16du:dateUtc="2025-07-25T15:58:00Z">
                <w:rPr>
                  <w:rFonts w:eastAsiaTheme="minorEastAsia" w:cstheme="minorBidi"/>
                  <w:b w:val="0"/>
                  <w:bCs w:val="0"/>
                  <w:noProof/>
                  <w:sz w:val="24"/>
                  <w:szCs w:val="24"/>
                  <w:lang w:eastAsia="en-CA"/>
                </w:rPr>
              </w:rPrChange>
            </w:rPr>
          </w:pPr>
          <w:r w:rsidRPr="00EC30B6">
            <w:fldChar w:fldCharType="begin"/>
          </w:r>
          <w:r w:rsidRPr="00EC30B6">
            <w:instrText>HYPERLINK \l "_Toc203386322"</w:instrText>
          </w:r>
          <w:r w:rsidRPr="00EC30B6">
            <w:fldChar w:fldCharType="separate"/>
          </w:r>
          <w:r w:rsidRPr="00EC30B6">
            <w:rPr>
              <w:rStyle w:val="Hyperlink"/>
              <w:rPrChange w:id="15" w:author="Balaena Institute whitehead" w:date="2025-07-25T12:58:00Z" w16du:dateUtc="2025-07-25T15:58:00Z">
                <w:rPr>
                  <w:rStyle w:val="Hyperlink"/>
                  <w:noProof/>
                </w:rPr>
              </w:rPrChange>
            </w:rPr>
            <w:t>1 | INTRODUCTION</w:t>
          </w:r>
          <w:r w:rsidRPr="00EC30B6">
            <w:rPr>
              <w:webHidden/>
              <w:rPrChange w:id="16" w:author="Balaena Institute whitehead" w:date="2025-07-25T12:58:00Z" w16du:dateUtc="2025-07-25T15:58:00Z">
                <w:rPr>
                  <w:noProof/>
                  <w:webHidden/>
                </w:rPr>
              </w:rPrChange>
            </w:rPr>
            <w:tab/>
          </w:r>
          <w:r w:rsidRPr="00EC30B6">
            <w:rPr>
              <w:webHidden/>
              <w:rPrChange w:id="17" w:author="Balaena Institute whitehead" w:date="2025-07-25T12:58:00Z" w16du:dateUtc="2025-07-25T15:58:00Z">
                <w:rPr>
                  <w:noProof/>
                  <w:webHidden/>
                </w:rPr>
              </w:rPrChange>
            </w:rPr>
            <w:fldChar w:fldCharType="begin"/>
          </w:r>
          <w:r w:rsidRPr="00EC30B6">
            <w:rPr>
              <w:webHidden/>
              <w:rPrChange w:id="18" w:author="Balaena Institute whitehead" w:date="2025-07-25T12:58:00Z" w16du:dateUtc="2025-07-25T15:58:00Z">
                <w:rPr>
                  <w:noProof/>
                  <w:webHidden/>
                </w:rPr>
              </w:rPrChange>
            </w:rPr>
            <w:instrText xml:space="preserve"> PAGEREF _Toc203386322 \h </w:instrText>
          </w:r>
          <w:r w:rsidRPr="005E0FA5">
            <w:rPr>
              <w:webHidden/>
            </w:rPr>
          </w:r>
          <w:r w:rsidRPr="00EC30B6">
            <w:rPr>
              <w:webHidden/>
              <w:rPrChange w:id="19" w:author="Balaena Institute whitehead" w:date="2025-07-25T12:58:00Z" w16du:dateUtc="2025-07-25T15:58:00Z">
                <w:rPr>
                  <w:noProof/>
                  <w:webHidden/>
                </w:rPr>
              </w:rPrChange>
            </w:rPr>
            <w:fldChar w:fldCharType="separate"/>
          </w:r>
          <w:r w:rsidRPr="00EC30B6">
            <w:rPr>
              <w:webHidden/>
              <w:rPrChange w:id="20" w:author="Balaena Institute whitehead" w:date="2025-07-25T12:58:00Z" w16du:dateUtc="2025-07-25T15:58:00Z">
                <w:rPr>
                  <w:noProof/>
                  <w:webHidden/>
                </w:rPr>
              </w:rPrChange>
            </w:rPr>
            <w:t>3</w:t>
          </w:r>
          <w:r w:rsidRPr="00EC30B6">
            <w:rPr>
              <w:webHidden/>
              <w:rPrChange w:id="21" w:author="Balaena Institute whitehead" w:date="2025-07-25T12:58:00Z" w16du:dateUtc="2025-07-25T15:58:00Z">
                <w:rPr>
                  <w:noProof/>
                  <w:webHidden/>
                </w:rPr>
              </w:rPrChange>
            </w:rPr>
            <w:fldChar w:fldCharType="end"/>
          </w:r>
          <w:r w:rsidRPr="00EC30B6">
            <w:fldChar w:fldCharType="end"/>
          </w:r>
        </w:p>
        <w:p w14:paraId="4900A6DE" w14:textId="46FF6DBA" w:rsidR="00C804FD" w:rsidRPr="00EC30B6" w:rsidRDefault="00C804FD">
          <w:pPr>
            <w:pStyle w:val="TOC2"/>
            <w:tabs>
              <w:tab w:val="right" w:leader="dot" w:pos="9350"/>
            </w:tabs>
            <w:rPr>
              <w:rFonts w:eastAsiaTheme="minorEastAsia" w:cstheme="minorBidi"/>
              <w:b w:val="0"/>
              <w:bCs w:val="0"/>
              <w:sz w:val="24"/>
              <w:szCs w:val="24"/>
              <w:lang w:eastAsia="en-CA"/>
              <w:rPrChange w:id="22" w:author="Balaena Institute whitehead" w:date="2025-07-25T12:58:00Z" w16du:dateUtc="2025-07-25T15:58:00Z">
                <w:rPr>
                  <w:rFonts w:eastAsiaTheme="minorEastAsia" w:cstheme="minorBidi"/>
                  <w:b w:val="0"/>
                  <w:bCs w:val="0"/>
                  <w:noProof/>
                  <w:sz w:val="24"/>
                  <w:szCs w:val="24"/>
                  <w:lang w:eastAsia="en-CA"/>
                </w:rPr>
              </w:rPrChange>
            </w:rPr>
          </w:pPr>
          <w:r w:rsidRPr="00EC30B6">
            <w:fldChar w:fldCharType="begin"/>
          </w:r>
          <w:r w:rsidRPr="00EC30B6">
            <w:instrText>HYPERLINK \l "_Toc203386323"</w:instrText>
          </w:r>
          <w:r w:rsidRPr="00EC30B6">
            <w:fldChar w:fldCharType="separate"/>
          </w:r>
          <w:r w:rsidRPr="00EC30B6">
            <w:rPr>
              <w:rStyle w:val="Hyperlink"/>
              <w:rPrChange w:id="23" w:author="Balaena Institute whitehead" w:date="2025-07-25T12:58:00Z" w16du:dateUtc="2025-07-25T15:58:00Z">
                <w:rPr>
                  <w:rStyle w:val="Hyperlink"/>
                  <w:noProof/>
                </w:rPr>
              </w:rPrChange>
            </w:rPr>
            <w:t>2 | METHODS</w:t>
          </w:r>
          <w:r w:rsidRPr="00EC30B6">
            <w:rPr>
              <w:webHidden/>
              <w:rPrChange w:id="24" w:author="Balaena Institute whitehead" w:date="2025-07-25T12:58:00Z" w16du:dateUtc="2025-07-25T15:58:00Z">
                <w:rPr>
                  <w:noProof/>
                  <w:webHidden/>
                </w:rPr>
              </w:rPrChange>
            </w:rPr>
            <w:tab/>
          </w:r>
          <w:r w:rsidRPr="00EC30B6">
            <w:rPr>
              <w:webHidden/>
              <w:rPrChange w:id="25" w:author="Balaena Institute whitehead" w:date="2025-07-25T12:58:00Z" w16du:dateUtc="2025-07-25T15:58:00Z">
                <w:rPr>
                  <w:noProof/>
                  <w:webHidden/>
                </w:rPr>
              </w:rPrChange>
            </w:rPr>
            <w:fldChar w:fldCharType="begin"/>
          </w:r>
          <w:r w:rsidRPr="00EC30B6">
            <w:rPr>
              <w:webHidden/>
              <w:rPrChange w:id="26" w:author="Balaena Institute whitehead" w:date="2025-07-25T12:58:00Z" w16du:dateUtc="2025-07-25T15:58:00Z">
                <w:rPr>
                  <w:noProof/>
                  <w:webHidden/>
                </w:rPr>
              </w:rPrChange>
            </w:rPr>
            <w:instrText xml:space="preserve"> PAGEREF _Toc203386323 \h </w:instrText>
          </w:r>
          <w:r w:rsidRPr="005E0FA5">
            <w:rPr>
              <w:webHidden/>
            </w:rPr>
          </w:r>
          <w:r w:rsidRPr="00EC30B6">
            <w:rPr>
              <w:webHidden/>
              <w:rPrChange w:id="27" w:author="Balaena Institute whitehead" w:date="2025-07-25T12:58:00Z" w16du:dateUtc="2025-07-25T15:58:00Z">
                <w:rPr>
                  <w:noProof/>
                  <w:webHidden/>
                </w:rPr>
              </w:rPrChange>
            </w:rPr>
            <w:fldChar w:fldCharType="separate"/>
          </w:r>
          <w:r w:rsidRPr="00EC30B6">
            <w:rPr>
              <w:webHidden/>
              <w:rPrChange w:id="28" w:author="Balaena Institute whitehead" w:date="2025-07-25T12:58:00Z" w16du:dateUtc="2025-07-25T15:58:00Z">
                <w:rPr>
                  <w:noProof/>
                  <w:webHidden/>
                </w:rPr>
              </w:rPrChange>
            </w:rPr>
            <w:t>5</w:t>
          </w:r>
          <w:r w:rsidRPr="00EC30B6">
            <w:rPr>
              <w:webHidden/>
              <w:rPrChange w:id="29" w:author="Balaena Institute whitehead" w:date="2025-07-25T12:58:00Z" w16du:dateUtc="2025-07-25T15:58:00Z">
                <w:rPr>
                  <w:noProof/>
                  <w:webHidden/>
                </w:rPr>
              </w:rPrChange>
            </w:rPr>
            <w:fldChar w:fldCharType="end"/>
          </w:r>
          <w:r w:rsidRPr="00EC30B6">
            <w:fldChar w:fldCharType="end"/>
          </w:r>
        </w:p>
        <w:p w14:paraId="390E6213" w14:textId="29FBB0F7" w:rsidR="00C804FD" w:rsidRPr="00EC30B6" w:rsidRDefault="00C804FD">
          <w:pPr>
            <w:pStyle w:val="TOC3"/>
            <w:tabs>
              <w:tab w:val="right" w:leader="dot" w:pos="9350"/>
            </w:tabs>
            <w:rPr>
              <w:rFonts w:eastAsiaTheme="minorEastAsia" w:cstheme="minorBidi"/>
              <w:sz w:val="24"/>
              <w:szCs w:val="24"/>
              <w:lang w:eastAsia="en-CA"/>
              <w:rPrChange w:id="30" w:author="Balaena Institute whitehead" w:date="2025-07-25T12:58:00Z" w16du:dateUtc="2025-07-25T15:58:00Z">
                <w:rPr>
                  <w:rFonts w:eastAsiaTheme="minorEastAsia" w:cstheme="minorBidi"/>
                  <w:noProof/>
                  <w:sz w:val="24"/>
                  <w:szCs w:val="24"/>
                  <w:lang w:eastAsia="en-CA"/>
                </w:rPr>
              </w:rPrChange>
            </w:rPr>
          </w:pPr>
          <w:r w:rsidRPr="00EC30B6">
            <w:fldChar w:fldCharType="begin"/>
          </w:r>
          <w:r w:rsidRPr="00EC30B6">
            <w:instrText>HYPERLINK \l "_Toc203386324"</w:instrText>
          </w:r>
          <w:r w:rsidRPr="00EC30B6">
            <w:fldChar w:fldCharType="separate"/>
          </w:r>
          <w:r w:rsidRPr="00EC30B6">
            <w:rPr>
              <w:rStyle w:val="Hyperlink"/>
              <w:rPrChange w:id="31" w:author="Balaena Institute whitehead" w:date="2025-07-25T12:58:00Z" w16du:dateUtc="2025-07-25T15:58:00Z">
                <w:rPr>
                  <w:rStyle w:val="Hyperlink"/>
                  <w:noProof/>
                </w:rPr>
              </w:rPrChange>
            </w:rPr>
            <w:t>2.1 | Data Collection</w:t>
          </w:r>
          <w:r w:rsidRPr="00EC30B6">
            <w:rPr>
              <w:webHidden/>
              <w:rPrChange w:id="32" w:author="Balaena Institute whitehead" w:date="2025-07-25T12:58:00Z" w16du:dateUtc="2025-07-25T15:58:00Z">
                <w:rPr>
                  <w:noProof/>
                  <w:webHidden/>
                </w:rPr>
              </w:rPrChange>
            </w:rPr>
            <w:tab/>
          </w:r>
          <w:r w:rsidRPr="00EC30B6">
            <w:rPr>
              <w:webHidden/>
              <w:rPrChange w:id="33" w:author="Balaena Institute whitehead" w:date="2025-07-25T12:58:00Z" w16du:dateUtc="2025-07-25T15:58:00Z">
                <w:rPr>
                  <w:noProof/>
                  <w:webHidden/>
                </w:rPr>
              </w:rPrChange>
            </w:rPr>
            <w:fldChar w:fldCharType="begin"/>
          </w:r>
          <w:r w:rsidRPr="00EC30B6">
            <w:rPr>
              <w:webHidden/>
              <w:rPrChange w:id="34" w:author="Balaena Institute whitehead" w:date="2025-07-25T12:58:00Z" w16du:dateUtc="2025-07-25T15:58:00Z">
                <w:rPr>
                  <w:noProof/>
                  <w:webHidden/>
                </w:rPr>
              </w:rPrChange>
            </w:rPr>
            <w:instrText xml:space="preserve"> PAGEREF _Toc203386324 \h </w:instrText>
          </w:r>
          <w:r w:rsidRPr="005E0FA5">
            <w:rPr>
              <w:webHidden/>
            </w:rPr>
          </w:r>
          <w:r w:rsidRPr="00EC30B6">
            <w:rPr>
              <w:webHidden/>
              <w:rPrChange w:id="35" w:author="Balaena Institute whitehead" w:date="2025-07-25T12:58:00Z" w16du:dateUtc="2025-07-25T15:58:00Z">
                <w:rPr>
                  <w:noProof/>
                  <w:webHidden/>
                </w:rPr>
              </w:rPrChange>
            </w:rPr>
            <w:fldChar w:fldCharType="separate"/>
          </w:r>
          <w:r w:rsidRPr="00EC30B6">
            <w:rPr>
              <w:webHidden/>
              <w:rPrChange w:id="36" w:author="Balaena Institute whitehead" w:date="2025-07-25T12:58:00Z" w16du:dateUtc="2025-07-25T15:58:00Z">
                <w:rPr>
                  <w:noProof/>
                  <w:webHidden/>
                </w:rPr>
              </w:rPrChange>
            </w:rPr>
            <w:t>5</w:t>
          </w:r>
          <w:r w:rsidRPr="00EC30B6">
            <w:rPr>
              <w:webHidden/>
              <w:rPrChange w:id="37" w:author="Balaena Institute whitehead" w:date="2025-07-25T12:58:00Z" w16du:dateUtc="2025-07-25T15:58:00Z">
                <w:rPr>
                  <w:noProof/>
                  <w:webHidden/>
                </w:rPr>
              </w:rPrChange>
            </w:rPr>
            <w:fldChar w:fldCharType="end"/>
          </w:r>
          <w:r w:rsidRPr="00EC30B6">
            <w:fldChar w:fldCharType="end"/>
          </w:r>
        </w:p>
        <w:p w14:paraId="77D53B0E" w14:textId="768D7A65" w:rsidR="00C804FD" w:rsidRPr="00EC30B6" w:rsidRDefault="00C804FD">
          <w:pPr>
            <w:pStyle w:val="TOC3"/>
            <w:tabs>
              <w:tab w:val="right" w:leader="dot" w:pos="9350"/>
            </w:tabs>
            <w:rPr>
              <w:rFonts w:eastAsiaTheme="minorEastAsia" w:cstheme="minorBidi"/>
              <w:sz w:val="24"/>
              <w:szCs w:val="24"/>
              <w:lang w:eastAsia="en-CA"/>
              <w:rPrChange w:id="38" w:author="Balaena Institute whitehead" w:date="2025-07-25T12:58:00Z" w16du:dateUtc="2025-07-25T15:58:00Z">
                <w:rPr>
                  <w:rFonts w:eastAsiaTheme="minorEastAsia" w:cstheme="minorBidi"/>
                  <w:noProof/>
                  <w:sz w:val="24"/>
                  <w:szCs w:val="24"/>
                  <w:lang w:eastAsia="en-CA"/>
                </w:rPr>
              </w:rPrChange>
            </w:rPr>
          </w:pPr>
          <w:r w:rsidRPr="00EC30B6">
            <w:fldChar w:fldCharType="begin"/>
          </w:r>
          <w:r w:rsidRPr="00EC30B6">
            <w:instrText>HYPERLINK \l "_Toc203386325"</w:instrText>
          </w:r>
          <w:r w:rsidRPr="00EC30B6">
            <w:fldChar w:fldCharType="separate"/>
          </w:r>
          <w:r w:rsidRPr="00EC30B6">
            <w:rPr>
              <w:rStyle w:val="Hyperlink"/>
              <w:rPrChange w:id="39" w:author="Balaena Institute whitehead" w:date="2025-07-25T12:58:00Z" w16du:dateUtc="2025-07-25T15:58:00Z">
                <w:rPr>
                  <w:rStyle w:val="Hyperlink"/>
                  <w:noProof/>
                </w:rPr>
              </w:rPrChange>
            </w:rPr>
            <w:t>2.2 | Morphometric measurements</w:t>
          </w:r>
          <w:r w:rsidRPr="00EC30B6">
            <w:rPr>
              <w:webHidden/>
              <w:rPrChange w:id="40" w:author="Balaena Institute whitehead" w:date="2025-07-25T12:58:00Z" w16du:dateUtc="2025-07-25T15:58:00Z">
                <w:rPr>
                  <w:noProof/>
                  <w:webHidden/>
                </w:rPr>
              </w:rPrChange>
            </w:rPr>
            <w:tab/>
          </w:r>
          <w:r w:rsidRPr="00EC30B6">
            <w:rPr>
              <w:webHidden/>
              <w:rPrChange w:id="41" w:author="Balaena Institute whitehead" w:date="2025-07-25T12:58:00Z" w16du:dateUtc="2025-07-25T15:58:00Z">
                <w:rPr>
                  <w:noProof/>
                  <w:webHidden/>
                </w:rPr>
              </w:rPrChange>
            </w:rPr>
            <w:fldChar w:fldCharType="begin"/>
          </w:r>
          <w:r w:rsidRPr="00EC30B6">
            <w:rPr>
              <w:webHidden/>
              <w:rPrChange w:id="42" w:author="Balaena Institute whitehead" w:date="2025-07-25T12:58:00Z" w16du:dateUtc="2025-07-25T15:58:00Z">
                <w:rPr>
                  <w:noProof/>
                  <w:webHidden/>
                </w:rPr>
              </w:rPrChange>
            </w:rPr>
            <w:instrText xml:space="preserve"> PAGEREF _Toc203386325 \h </w:instrText>
          </w:r>
          <w:r w:rsidRPr="005E0FA5">
            <w:rPr>
              <w:webHidden/>
            </w:rPr>
          </w:r>
          <w:r w:rsidRPr="00EC30B6">
            <w:rPr>
              <w:webHidden/>
              <w:rPrChange w:id="43" w:author="Balaena Institute whitehead" w:date="2025-07-25T12:58:00Z" w16du:dateUtc="2025-07-25T15:58:00Z">
                <w:rPr>
                  <w:noProof/>
                  <w:webHidden/>
                </w:rPr>
              </w:rPrChange>
            </w:rPr>
            <w:fldChar w:fldCharType="separate"/>
          </w:r>
          <w:r w:rsidRPr="00EC30B6">
            <w:rPr>
              <w:webHidden/>
              <w:rPrChange w:id="44" w:author="Balaena Institute whitehead" w:date="2025-07-25T12:58:00Z" w16du:dateUtc="2025-07-25T15:58:00Z">
                <w:rPr>
                  <w:noProof/>
                  <w:webHidden/>
                </w:rPr>
              </w:rPrChange>
            </w:rPr>
            <w:t>5</w:t>
          </w:r>
          <w:r w:rsidRPr="00EC30B6">
            <w:rPr>
              <w:webHidden/>
              <w:rPrChange w:id="45" w:author="Balaena Institute whitehead" w:date="2025-07-25T12:58:00Z" w16du:dateUtc="2025-07-25T15:58:00Z">
                <w:rPr>
                  <w:noProof/>
                  <w:webHidden/>
                </w:rPr>
              </w:rPrChange>
            </w:rPr>
            <w:fldChar w:fldCharType="end"/>
          </w:r>
          <w:r w:rsidRPr="00EC30B6">
            <w:fldChar w:fldCharType="end"/>
          </w:r>
        </w:p>
        <w:p w14:paraId="4A478537" w14:textId="2E443641" w:rsidR="00C804FD" w:rsidRPr="00EC30B6" w:rsidRDefault="00C804FD">
          <w:pPr>
            <w:pStyle w:val="TOC3"/>
            <w:tabs>
              <w:tab w:val="right" w:leader="dot" w:pos="9350"/>
            </w:tabs>
            <w:rPr>
              <w:rFonts w:eastAsiaTheme="minorEastAsia" w:cstheme="minorBidi"/>
              <w:sz w:val="24"/>
              <w:szCs w:val="24"/>
              <w:lang w:eastAsia="en-CA"/>
              <w:rPrChange w:id="46" w:author="Balaena Institute whitehead" w:date="2025-07-25T12:58:00Z" w16du:dateUtc="2025-07-25T15:58:00Z">
                <w:rPr>
                  <w:rFonts w:eastAsiaTheme="minorEastAsia" w:cstheme="minorBidi"/>
                  <w:noProof/>
                  <w:sz w:val="24"/>
                  <w:szCs w:val="24"/>
                  <w:lang w:eastAsia="en-CA"/>
                </w:rPr>
              </w:rPrChange>
            </w:rPr>
          </w:pPr>
          <w:r w:rsidRPr="00EC30B6">
            <w:fldChar w:fldCharType="begin"/>
          </w:r>
          <w:r w:rsidRPr="00EC30B6">
            <w:instrText>HYPERLINK \l "_Toc203386326"</w:instrText>
          </w:r>
          <w:r w:rsidRPr="00EC30B6">
            <w:fldChar w:fldCharType="separate"/>
          </w:r>
          <w:r w:rsidRPr="00EC30B6">
            <w:rPr>
              <w:rStyle w:val="Hyperlink"/>
              <w:rPrChange w:id="47" w:author="Balaena Institute whitehead" w:date="2025-07-25T12:58:00Z" w16du:dateUtc="2025-07-25T15:58:00Z">
                <w:rPr>
                  <w:rStyle w:val="Hyperlink"/>
                  <w:noProof/>
                </w:rPr>
              </w:rPrChange>
            </w:rPr>
            <w:t>2.3 | Photo-identifying whales</w:t>
          </w:r>
          <w:r w:rsidRPr="00EC30B6">
            <w:rPr>
              <w:webHidden/>
              <w:rPrChange w:id="48" w:author="Balaena Institute whitehead" w:date="2025-07-25T12:58:00Z" w16du:dateUtc="2025-07-25T15:58:00Z">
                <w:rPr>
                  <w:noProof/>
                  <w:webHidden/>
                </w:rPr>
              </w:rPrChange>
            </w:rPr>
            <w:tab/>
          </w:r>
          <w:r w:rsidRPr="00EC30B6">
            <w:rPr>
              <w:webHidden/>
              <w:rPrChange w:id="49" w:author="Balaena Institute whitehead" w:date="2025-07-25T12:58:00Z" w16du:dateUtc="2025-07-25T15:58:00Z">
                <w:rPr>
                  <w:noProof/>
                  <w:webHidden/>
                </w:rPr>
              </w:rPrChange>
            </w:rPr>
            <w:fldChar w:fldCharType="begin"/>
          </w:r>
          <w:r w:rsidRPr="00EC30B6">
            <w:rPr>
              <w:webHidden/>
              <w:rPrChange w:id="50" w:author="Balaena Institute whitehead" w:date="2025-07-25T12:58:00Z" w16du:dateUtc="2025-07-25T15:58:00Z">
                <w:rPr>
                  <w:noProof/>
                  <w:webHidden/>
                </w:rPr>
              </w:rPrChange>
            </w:rPr>
            <w:instrText xml:space="preserve"> PAGEREF _Toc203386326 \h </w:instrText>
          </w:r>
          <w:r w:rsidRPr="005E0FA5">
            <w:rPr>
              <w:webHidden/>
            </w:rPr>
          </w:r>
          <w:r w:rsidRPr="00EC30B6">
            <w:rPr>
              <w:webHidden/>
              <w:rPrChange w:id="51" w:author="Balaena Institute whitehead" w:date="2025-07-25T12:58:00Z" w16du:dateUtc="2025-07-25T15:58:00Z">
                <w:rPr>
                  <w:noProof/>
                  <w:webHidden/>
                </w:rPr>
              </w:rPrChange>
            </w:rPr>
            <w:fldChar w:fldCharType="separate"/>
          </w:r>
          <w:r w:rsidRPr="00EC30B6">
            <w:rPr>
              <w:webHidden/>
              <w:rPrChange w:id="52" w:author="Balaena Institute whitehead" w:date="2025-07-25T12:58:00Z" w16du:dateUtc="2025-07-25T15:58:00Z">
                <w:rPr>
                  <w:noProof/>
                  <w:webHidden/>
                </w:rPr>
              </w:rPrChange>
            </w:rPr>
            <w:t>8</w:t>
          </w:r>
          <w:r w:rsidRPr="00EC30B6">
            <w:rPr>
              <w:webHidden/>
              <w:rPrChange w:id="53" w:author="Balaena Institute whitehead" w:date="2025-07-25T12:58:00Z" w16du:dateUtc="2025-07-25T15:58:00Z">
                <w:rPr>
                  <w:noProof/>
                  <w:webHidden/>
                </w:rPr>
              </w:rPrChange>
            </w:rPr>
            <w:fldChar w:fldCharType="end"/>
          </w:r>
          <w:r w:rsidRPr="00EC30B6">
            <w:fldChar w:fldCharType="end"/>
          </w:r>
        </w:p>
        <w:p w14:paraId="34CE7602" w14:textId="44D923F2" w:rsidR="00C804FD" w:rsidRPr="00EC30B6" w:rsidRDefault="00C804FD">
          <w:pPr>
            <w:pStyle w:val="TOC3"/>
            <w:tabs>
              <w:tab w:val="right" w:leader="dot" w:pos="9350"/>
            </w:tabs>
            <w:rPr>
              <w:rFonts w:eastAsiaTheme="minorEastAsia" w:cstheme="minorBidi"/>
              <w:sz w:val="24"/>
              <w:szCs w:val="24"/>
              <w:lang w:eastAsia="en-CA"/>
              <w:rPrChange w:id="54" w:author="Balaena Institute whitehead" w:date="2025-07-25T12:58:00Z" w16du:dateUtc="2025-07-25T15:58:00Z">
                <w:rPr>
                  <w:rFonts w:eastAsiaTheme="minorEastAsia" w:cstheme="minorBidi"/>
                  <w:noProof/>
                  <w:sz w:val="24"/>
                  <w:szCs w:val="24"/>
                  <w:lang w:eastAsia="en-CA"/>
                </w:rPr>
              </w:rPrChange>
            </w:rPr>
          </w:pPr>
          <w:r w:rsidRPr="00EC30B6">
            <w:fldChar w:fldCharType="begin"/>
          </w:r>
          <w:r w:rsidRPr="00EC30B6">
            <w:instrText>HYPERLINK \l "_Toc203386327"</w:instrText>
          </w:r>
          <w:r w:rsidRPr="00EC30B6">
            <w:fldChar w:fldCharType="separate"/>
          </w:r>
          <w:r w:rsidRPr="00EC30B6">
            <w:rPr>
              <w:rStyle w:val="Hyperlink"/>
              <w:rPrChange w:id="55" w:author="Balaena Institute whitehead" w:date="2025-07-25T12:58:00Z" w16du:dateUtc="2025-07-25T15:58:00Z">
                <w:rPr>
                  <w:rStyle w:val="Hyperlink"/>
                  <w:noProof/>
                </w:rPr>
              </w:rPrChange>
            </w:rPr>
            <w:t>2.4 | Inferring sex and age class</w:t>
          </w:r>
          <w:r w:rsidRPr="00EC30B6">
            <w:rPr>
              <w:webHidden/>
              <w:rPrChange w:id="56" w:author="Balaena Institute whitehead" w:date="2025-07-25T12:58:00Z" w16du:dateUtc="2025-07-25T15:58:00Z">
                <w:rPr>
                  <w:noProof/>
                  <w:webHidden/>
                </w:rPr>
              </w:rPrChange>
            </w:rPr>
            <w:tab/>
          </w:r>
          <w:r w:rsidRPr="00EC30B6">
            <w:rPr>
              <w:webHidden/>
              <w:rPrChange w:id="57" w:author="Balaena Institute whitehead" w:date="2025-07-25T12:58:00Z" w16du:dateUtc="2025-07-25T15:58:00Z">
                <w:rPr>
                  <w:noProof/>
                  <w:webHidden/>
                </w:rPr>
              </w:rPrChange>
            </w:rPr>
            <w:fldChar w:fldCharType="begin"/>
          </w:r>
          <w:r w:rsidRPr="00EC30B6">
            <w:rPr>
              <w:webHidden/>
              <w:rPrChange w:id="58" w:author="Balaena Institute whitehead" w:date="2025-07-25T12:58:00Z" w16du:dateUtc="2025-07-25T15:58:00Z">
                <w:rPr>
                  <w:noProof/>
                  <w:webHidden/>
                </w:rPr>
              </w:rPrChange>
            </w:rPr>
            <w:instrText xml:space="preserve"> PAGEREF _Toc203386327 \h </w:instrText>
          </w:r>
          <w:r w:rsidRPr="005E0FA5">
            <w:rPr>
              <w:webHidden/>
            </w:rPr>
          </w:r>
          <w:r w:rsidRPr="00EC30B6">
            <w:rPr>
              <w:webHidden/>
              <w:rPrChange w:id="59" w:author="Balaena Institute whitehead" w:date="2025-07-25T12:58:00Z" w16du:dateUtc="2025-07-25T15:58:00Z">
                <w:rPr>
                  <w:noProof/>
                  <w:webHidden/>
                </w:rPr>
              </w:rPrChange>
            </w:rPr>
            <w:fldChar w:fldCharType="separate"/>
          </w:r>
          <w:r w:rsidRPr="00EC30B6">
            <w:rPr>
              <w:webHidden/>
              <w:rPrChange w:id="60" w:author="Balaena Institute whitehead" w:date="2025-07-25T12:58:00Z" w16du:dateUtc="2025-07-25T15:58:00Z">
                <w:rPr>
                  <w:noProof/>
                  <w:webHidden/>
                </w:rPr>
              </w:rPrChange>
            </w:rPr>
            <w:t>9</w:t>
          </w:r>
          <w:r w:rsidRPr="00EC30B6">
            <w:rPr>
              <w:webHidden/>
              <w:rPrChange w:id="61" w:author="Balaena Institute whitehead" w:date="2025-07-25T12:58:00Z" w16du:dateUtc="2025-07-25T15:58:00Z">
                <w:rPr>
                  <w:noProof/>
                  <w:webHidden/>
                </w:rPr>
              </w:rPrChange>
            </w:rPr>
            <w:fldChar w:fldCharType="end"/>
          </w:r>
          <w:r w:rsidRPr="00EC30B6">
            <w:fldChar w:fldCharType="end"/>
          </w:r>
        </w:p>
        <w:p w14:paraId="6F91FB32" w14:textId="3E163F24" w:rsidR="00C804FD" w:rsidRPr="00EC30B6" w:rsidRDefault="00C804FD">
          <w:pPr>
            <w:pStyle w:val="TOC2"/>
            <w:tabs>
              <w:tab w:val="right" w:leader="dot" w:pos="9350"/>
            </w:tabs>
            <w:rPr>
              <w:rFonts w:eastAsiaTheme="minorEastAsia" w:cstheme="minorBidi"/>
              <w:b w:val="0"/>
              <w:bCs w:val="0"/>
              <w:sz w:val="24"/>
              <w:szCs w:val="24"/>
              <w:lang w:eastAsia="en-CA"/>
              <w:rPrChange w:id="62" w:author="Balaena Institute whitehead" w:date="2025-07-25T12:58:00Z" w16du:dateUtc="2025-07-25T15:58:00Z">
                <w:rPr>
                  <w:rFonts w:eastAsiaTheme="minorEastAsia" w:cstheme="minorBidi"/>
                  <w:b w:val="0"/>
                  <w:bCs w:val="0"/>
                  <w:noProof/>
                  <w:sz w:val="24"/>
                  <w:szCs w:val="24"/>
                  <w:lang w:eastAsia="en-CA"/>
                </w:rPr>
              </w:rPrChange>
            </w:rPr>
          </w:pPr>
          <w:r w:rsidRPr="00EC30B6">
            <w:fldChar w:fldCharType="begin"/>
          </w:r>
          <w:r w:rsidRPr="00EC30B6">
            <w:instrText>HYPERLINK \l "_Toc203386328"</w:instrText>
          </w:r>
          <w:r w:rsidRPr="00EC30B6">
            <w:fldChar w:fldCharType="separate"/>
          </w:r>
          <w:r w:rsidRPr="00EC30B6">
            <w:rPr>
              <w:rStyle w:val="Hyperlink"/>
              <w:rPrChange w:id="63" w:author="Balaena Institute whitehead" w:date="2025-07-25T12:58:00Z" w16du:dateUtc="2025-07-25T15:58:00Z">
                <w:rPr>
                  <w:rStyle w:val="Hyperlink"/>
                  <w:noProof/>
                </w:rPr>
              </w:rPrChange>
            </w:rPr>
            <w:t>3. RESULTS</w:t>
          </w:r>
          <w:r w:rsidRPr="00EC30B6">
            <w:rPr>
              <w:webHidden/>
              <w:rPrChange w:id="64" w:author="Balaena Institute whitehead" w:date="2025-07-25T12:58:00Z" w16du:dateUtc="2025-07-25T15:58:00Z">
                <w:rPr>
                  <w:noProof/>
                  <w:webHidden/>
                </w:rPr>
              </w:rPrChange>
            </w:rPr>
            <w:tab/>
          </w:r>
          <w:r w:rsidRPr="00EC30B6">
            <w:rPr>
              <w:webHidden/>
              <w:rPrChange w:id="65" w:author="Balaena Institute whitehead" w:date="2025-07-25T12:58:00Z" w16du:dateUtc="2025-07-25T15:58:00Z">
                <w:rPr>
                  <w:noProof/>
                  <w:webHidden/>
                </w:rPr>
              </w:rPrChange>
            </w:rPr>
            <w:fldChar w:fldCharType="begin"/>
          </w:r>
          <w:r w:rsidRPr="00EC30B6">
            <w:rPr>
              <w:webHidden/>
              <w:rPrChange w:id="66" w:author="Balaena Institute whitehead" w:date="2025-07-25T12:58:00Z" w16du:dateUtc="2025-07-25T15:58:00Z">
                <w:rPr>
                  <w:noProof/>
                  <w:webHidden/>
                </w:rPr>
              </w:rPrChange>
            </w:rPr>
            <w:instrText xml:space="preserve"> PAGEREF _Toc203386328 \h </w:instrText>
          </w:r>
          <w:r w:rsidRPr="005E0FA5">
            <w:rPr>
              <w:webHidden/>
            </w:rPr>
          </w:r>
          <w:r w:rsidRPr="00EC30B6">
            <w:rPr>
              <w:webHidden/>
              <w:rPrChange w:id="67" w:author="Balaena Institute whitehead" w:date="2025-07-25T12:58:00Z" w16du:dateUtc="2025-07-25T15:58:00Z">
                <w:rPr>
                  <w:noProof/>
                  <w:webHidden/>
                </w:rPr>
              </w:rPrChange>
            </w:rPr>
            <w:fldChar w:fldCharType="separate"/>
          </w:r>
          <w:r w:rsidRPr="00EC30B6">
            <w:rPr>
              <w:webHidden/>
              <w:rPrChange w:id="68" w:author="Balaena Institute whitehead" w:date="2025-07-25T12:58:00Z" w16du:dateUtc="2025-07-25T15:58:00Z">
                <w:rPr>
                  <w:noProof/>
                  <w:webHidden/>
                </w:rPr>
              </w:rPrChange>
            </w:rPr>
            <w:t>13</w:t>
          </w:r>
          <w:r w:rsidRPr="00EC30B6">
            <w:rPr>
              <w:webHidden/>
              <w:rPrChange w:id="69" w:author="Balaena Institute whitehead" w:date="2025-07-25T12:58:00Z" w16du:dateUtc="2025-07-25T15:58:00Z">
                <w:rPr>
                  <w:noProof/>
                  <w:webHidden/>
                </w:rPr>
              </w:rPrChange>
            </w:rPr>
            <w:fldChar w:fldCharType="end"/>
          </w:r>
          <w:r w:rsidRPr="00EC30B6">
            <w:fldChar w:fldCharType="end"/>
          </w:r>
        </w:p>
        <w:p w14:paraId="4E5EB083" w14:textId="55240D57" w:rsidR="00C804FD" w:rsidRPr="00EC30B6" w:rsidRDefault="00C804FD">
          <w:pPr>
            <w:pStyle w:val="TOC3"/>
            <w:tabs>
              <w:tab w:val="right" w:leader="dot" w:pos="9350"/>
            </w:tabs>
            <w:rPr>
              <w:rFonts w:eastAsiaTheme="minorEastAsia" w:cstheme="minorBidi"/>
              <w:sz w:val="24"/>
              <w:szCs w:val="24"/>
              <w:lang w:eastAsia="en-CA"/>
              <w:rPrChange w:id="70" w:author="Balaena Institute whitehead" w:date="2025-07-25T12:58:00Z" w16du:dateUtc="2025-07-25T15:58:00Z">
                <w:rPr>
                  <w:rFonts w:eastAsiaTheme="minorEastAsia" w:cstheme="minorBidi"/>
                  <w:noProof/>
                  <w:sz w:val="24"/>
                  <w:szCs w:val="24"/>
                  <w:lang w:eastAsia="en-CA"/>
                </w:rPr>
              </w:rPrChange>
            </w:rPr>
          </w:pPr>
          <w:r w:rsidRPr="00EC30B6">
            <w:fldChar w:fldCharType="begin"/>
          </w:r>
          <w:r w:rsidRPr="00EC30B6">
            <w:instrText>HYPERLINK \l "_Toc203386329"</w:instrText>
          </w:r>
          <w:r w:rsidRPr="00EC30B6">
            <w:fldChar w:fldCharType="separate"/>
          </w:r>
          <w:r w:rsidRPr="00EC30B6">
            <w:rPr>
              <w:rStyle w:val="Hyperlink"/>
              <w:rPrChange w:id="71" w:author="Balaena Institute whitehead" w:date="2025-07-25T12:58:00Z" w16du:dateUtc="2025-07-25T15:58:00Z">
                <w:rPr>
                  <w:rStyle w:val="Hyperlink"/>
                  <w:noProof/>
                </w:rPr>
              </w:rPrChange>
            </w:rPr>
            <w:t>3.1 | Error estimation and correction</w:t>
          </w:r>
          <w:r w:rsidRPr="00EC30B6">
            <w:rPr>
              <w:webHidden/>
              <w:rPrChange w:id="72" w:author="Balaena Institute whitehead" w:date="2025-07-25T12:58:00Z" w16du:dateUtc="2025-07-25T15:58:00Z">
                <w:rPr>
                  <w:noProof/>
                  <w:webHidden/>
                </w:rPr>
              </w:rPrChange>
            </w:rPr>
            <w:tab/>
          </w:r>
          <w:r w:rsidRPr="00EC30B6">
            <w:rPr>
              <w:webHidden/>
              <w:rPrChange w:id="73" w:author="Balaena Institute whitehead" w:date="2025-07-25T12:58:00Z" w16du:dateUtc="2025-07-25T15:58:00Z">
                <w:rPr>
                  <w:noProof/>
                  <w:webHidden/>
                </w:rPr>
              </w:rPrChange>
            </w:rPr>
            <w:fldChar w:fldCharType="begin"/>
          </w:r>
          <w:r w:rsidRPr="00EC30B6">
            <w:rPr>
              <w:webHidden/>
              <w:rPrChange w:id="74" w:author="Balaena Institute whitehead" w:date="2025-07-25T12:58:00Z" w16du:dateUtc="2025-07-25T15:58:00Z">
                <w:rPr>
                  <w:noProof/>
                  <w:webHidden/>
                </w:rPr>
              </w:rPrChange>
            </w:rPr>
            <w:instrText xml:space="preserve"> PAGEREF _Toc203386329 \h </w:instrText>
          </w:r>
          <w:r w:rsidRPr="005E0FA5">
            <w:rPr>
              <w:webHidden/>
            </w:rPr>
          </w:r>
          <w:r w:rsidRPr="00EC30B6">
            <w:rPr>
              <w:webHidden/>
              <w:rPrChange w:id="75" w:author="Balaena Institute whitehead" w:date="2025-07-25T12:58:00Z" w16du:dateUtc="2025-07-25T15:58:00Z">
                <w:rPr>
                  <w:noProof/>
                  <w:webHidden/>
                </w:rPr>
              </w:rPrChange>
            </w:rPr>
            <w:fldChar w:fldCharType="separate"/>
          </w:r>
          <w:r w:rsidRPr="00EC30B6">
            <w:rPr>
              <w:webHidden/>
              <w:rPrChange w:id="76" w:author="Balaena Institute whitehead" w:date="2025-07-25T12:58:00Z" w16du:dateUtc="2025-07-25T15:58:00Z">
                <w:rPr>
                  <w:noProof/>
                  <w:webHidden/>
                </w:rPr>
              </w:rPrChange>
            </w:rPr>
            <w:t>13</w:t>
          </w:r>
          <w:r w:rsidRPr="00EC30B6">
            <w:rPr>
              <w:webHidden/>
              <w:rPrChange w:id="77" w:author="Balaena Institute whitehead" w:date="2025-07-25T12:58:00Z" w16du:dateUtc="2025-07-25T15:58:00Z">
                <w:rPr>
                  <w:noProof/>
                  <w:webHidden/>
                </w:rPr>
              </w:rPrChange>
            </w:rPr>
            <w:fldChar w:fldCharType="end"/>
          </w:r>
          <w:r w:rsidRPr="00EC30B6">
            <w:fldChar w:fldCharType="end"/>
          </w:r>
        </w:p>
        <w:p w14:paraId="21A67B77" w14:textId="77D633C9" w:rsidR="00C804FD" w:rsidRPr="00EC30B6" w:rsidRDefault="00C804FD">
          <w:pPr>
            <w:pStyle w:val="TOC3"/>
            <w:tabs>
              <w:tab w:val="right" w:leader="dot" w:pos="9350"/>
            </w:tabs>
            <w:rPr>
              <w:rFonts w:eastAsiaTheme="minorEastAsia" w:cstheme="minorBidi"/>
              <w:sz w:val="24"/>
              <w:szCs w:val="24"/>
              <w:lang w:eastAsia="en-CA"/>
              <w:rPrChange w:id="78" w:author="Balaena Institute whitehead" w:date="2025-07-25T12:58:00Z" w16du:dateUtc="2025-07-25T15:58:00Z">
                <w:rPr>
                  <w:rFonts w:eastAsiaTheme="minorEastAsia" w:cstheme="minorBidi"/>
                  <w:noProof/>
                  <w:sz w:val="24"/>
                  <w:szCs w:val="24"/>
                  <w:lang w:eastAsia="en-CA"/>
                </w:rPr>
              </w:rPrChange>
            </w:rPr>
          </w:pPr>
          <w:r w:rsidRPr="00EC30B6">
            <w:lastRenderedPageBreak/>
            <w:fldChar w:fldCharType="begin"/>
          </w:r>
          <w:r w:rsidRPr="00EC30B6">
            <w:instrText>HYPERLINK \l "_Toc203386330"</w:instrText>
          </w:r>
          <w:r w:rsidRPr="00EC30B6">
            <w:fldChar w:fldCharType="separate"/>
          </w:r>
          <w:r w:rsidRPr="00EC30B6">
            <w:rPr>
              <w:rStyle w:val="Hyperlink"/>
              <w:rPrChange w:id="79" w:author="Balaena Institute whitehead" w:date="2025-07-25T12:58:00Z" w16du:dateUtc="2025-07-25T15:58:00Z">
                <w:rPr>
                  <w:rStyle w:val="Hyperlink"/>
                  <w:noProof/>
                </w:rPr>
              </w:rPrChange>
            </w:rPr>
            <w:t>3.2 | Whale measurements and photo-identification</w:t>
          </w:r>
          <w:r w:rsidRPr="00EC30B6">
            <w:rPr>
              <w:webHidden/>
              <w:rPrChange w:id="80" w:author="Balaena Institute whitehead" w:date="2025-07-25T12:58:00Z" w16du:dateUtc="2025-07-25T15:58:00Z">
                <w:rPr>
                  <w:noProof/>
                  <w:webHidden/>
                </w:rPr>
              </w:rPrChange>
            </w:rPr>
            <w:tab/>
          </w:r>
          <w:r w:rsidRPr="00EC30B6">
            <w:rPr>
              <w:webHidden/>
              <w:rPrChange w:id="81" w:author="Balaena Institute whitehead" w:date="2025-07-25T12:58:00Z" w16du:dateUtc="2025-07-25T15:58:00Z">
                <w:rPr>
                  <w:noProof/>
                  <w:webHidden/>
                </w:rPr>
              </w:rPrChange>
            </w:rPr>
            <w:fldChar w:fldCharType="begin"/>
          </w:r>
          <w:r w:rsidRPr="00EC30B6">
            <w:rPr>
              <w:webHidden/>
              <w:rPrChange w:id="82" w:author="Balaena Institute whitehead" w:date="2025-07-25T12:58:00Z" w16du:dateUtc="2025-07-25T15:58:00Z">
                <w:rPr>
                  <w:noProof/>
                  <w:webHidden/>
                </w:rPr>
              </w:rPrChange>
            </w:rPr>
            <w:instrText xml:space="preserve"> PAGEREF _Toc203386330 \h </w:instrText>
          </w:r>
          <w:r w:rsidRPr="005E0FA5">
            <w:rPr>
              <w:webHidden/>
            </w:rPr>
          </w:r>
          <w:r w:rsidRPr="00EC30B6">
            <w:rPr>
              <w:webHidden/>
              <w:rPrChange w:id="83" w:author="Balaena Institute whitehead" w:date="2025-07-25T12:58:00Z" w16du:dateUtc="2025-07-25T15:58:00Z">
                <w:rPr>
                  <w:noProof/>
                  <w:webHidden/>
                </w:rPr>
              </w:rPrChange>
            </w:rPr>
            <w:fldChar w:fldCharType="separate"/>
          </w:r>
          <w:r w:rsidRPr="00EC30B6">
            <w:rPr>
              <w:webHidden/>
              <w:rPrChange w:id="84" w:author="Balaena Institute whitehead" w:date="2025-07-25T12:58:00Z" w16du:dateUtc="2025-07-25T15:58:00Z">
                <w:rPr>
                  <w:noProof/>
                  <w:webHidden/>
                </w:rPr>
              </w:rPrChange>
            </w:rPr>
            <w:t>13</w:t>
          </w:r>
          <w:r w:rsidRPr="00EC30B6">
            <w:rPr>
              <w:webHidden/>
              <w:rPrChange w:id="85" w:author="Balaena Institute whitehead" w:date="2025-07-25T12:58:00Z" w16du:dateUtc="2025-07-25T15:58:00Z">
                <w:rPr>
                  <w:noProof/>
                  <w:webHidden/>
                </w:rPr>
              </w:rPrChange>
            </w:rPr>
            <w:fldChar w:fldCharType="end"/>
          </w:r>
          <w:r w:rsidRPr="00EC30B6">
            <w:fldChar w:fldCharType="end"/>
          </w:r>
        </w:p>
        <w:p w14:paraId="0ADB50F6" w14:textId="28232AF9" w:rsidR="00C804FD" w:rsidRPr="00EC30B6" w:rsidRDefault="00C804FD">
          <w:pPr>
            <w:pStyle w:val="TOC3"/>
            <w:tabs>
              <w:tab w:val="right" w:leader="dot" w:pos="9350"/>
            </w:tabs>
            <w:rPr>
              <w:rFonts w:eastAsiaTheme="minorEastAsia" w:cstheme="minorBidi"/>
              <w:sz w:val="24"/>
              <w:szCs w:val="24"/>
              <w:lang w:eastAsia="en-CA"/>
              <w:rPrChange w:id="86" w:author="Balaena Institute whitehead" w:date="2025-07-25T12:58:00Z" w16du:dateUtc="2025-07-25T15:58:00Z">
                <w:rPr>
                  <w:rFonts w:eastAsiaTheme="minorEastAsia" w:cstheme="minorBidi"/>
                  <w:noProof/>
                  <w:sz w:val="24"/>
                  <w:szCs w:val="24"/>
                  <w:lang w:eastAsia="en-CA"/>
                </w:rPr>
              </w:rPrChange>
            </w:rPr>
          </w:pPr>
          <w:r w:rsidRPr="00EC30B6">
            <w:fldChar w:fldCharType="begin"/>
          </w:r>
          <w:r w:rsidRPr="00EC30B6">
            <w:instrText>HYPERLINK \l "_Toc203386331"</w:instrText>
          </w:r>
          <w:r w:rsidRPr="00EC30B6">
            <w:fldChar w:fldCharType="separate"/>
          </w:r>
          <w:r w:rsidRPr="00EC30B6">
            <w:rPr>
              <w:rStyle w:val="Hyperlink"/>
              <w:rPrChange w:id="87" w:author="Balaena Institute whitehead" w:date="2025-07-25T12:58:00Z" w16du:dateUtc="2025-07-25T15:58:00Z">
                <w:rPr>
                  <w:rStyle w:val="Hyperlink"/>
                  <w:noProof/>
                </w:rPr>
              </w:rPrChange>
            </w:rPr>
            <w:t>3.3 | Age class and sex inference</w:t>
          </w:r>
          <w:r w:rsidRPr="00EC30B6">
            <w:rPr>
              <w:webHidden/>
              <w:rPrChange w:id="88" w:author="Balaena Institute whitehead" w:date="2025-07-25T12:58:00Z" w16du:dateUtc="2025-07-25T15:58:00Z">
                <w:rPr>
                  <w:noProof/>
                  <w:webHidden/>
                </w:rPr>
              </w:rPrChange>
            </w:rPr>
            <w:tab/>
          </w:r>
          <w:r w:rsidRPr="00EC30B6">
            <w:rPr>
              <w:webHidden/>
              <w:rPrChange w:id="89" w:author="Balaena Institute whitehead" w:date="2025-07-25T12:58:00Z" w16du:dateUtc="2025-07-25T15:58:00Z">
                <w:rPr>
                  <w:noProof/>
                  <w:webHidden/>
                </w:rPr>
              </w:rPrChange>
            </w:rPr>
            <w:fldChar w:fldCharType="begin"/>
          </w:r>
          <w:r w:rsidRPr="00EC30B6">
            <w:rPr>
              <w:webHidden/>
              <w:rPrChange w:id="90" w:author="Balaena Institute whitehead" w:date="2025-07-25T12:58:00Z" w16du:dateUtc="2025-07-25T15:58:00Z">
                <w:rPr>
                  <w:noProof/>
                  <w:webHidden/>
                </w:rPr>
              </w:rPrChange>
            </w:rPr>
            <w:instrText xml:space="preserve"> PAGEREF _Toc203386331 \h </w:instrText>
          </w:r>
          <w:r w:rsidRPr="005E0FA5">
            <w:rPr>
              <w:webHidden/>
            </w:rPr>
          </w:r>
          <w:r w:rsidRPr="00EC30B6">
            <w:rPr>
              <w:webHidden/>
              <w:rPrChange w:id="91" w:author="Balaena Institute whitehead" w:date="2025-07-25T12:58:00Z" w16du:dateUtc="2025-07-25T15:58:00Z">
                <w:rPr>
                  <w:noProof/>
                  <w:webHidden/>
                </w:rPr>
              </w:rPrChange>
            </w:rPr>
            <w:fldChar w:fldCharType="separate"/>
          </w:r>
          <w:r w:rsidRPr="00EC30B6">
            <w:rPr>
              <w:webHidden/>
              <w:rPrChange w:id="92" w:author="Balaena Institute whitehead" w:date="2025-07-25T12:58:00Z" w16du:dateUtc="2025-07-25T15:58:00Z">
                <w:rPr>
                  <w:noProof/>
                  <w:webHidden/>
                </w:rPr>
              </w:rPrChange>
            </w:rPr>
            <w:t>14</w:t>
          </w:r>
          <w:r w:rsidRPr="00EC30B6">
            <w:rPr>
              <w:webHidden/>
              <w:rPrChange w:id="93" w:author="Balaena Institute whitehead" w:date="2025-07-25T12:58:00Z" w16du:dateUtc="2025-07-25T15:58:00Z">
                <w:rPr>
                  <w:noProof/>
                  <w:webHidden/>
                </w:rPr>
              </w:rPrChange>
            </w:rPr>
            <w:fldChar w:fldCharType="end"/>
          </w:r>
          <w:r w:rsidRPr="00EC30B6">
            <w:fldChar w:fldCharType="end"/>
          </w:r>
        </w:p>
        <w:p w14:paraId="1ABDA0D8" w14:textId="3BE10BAA" w:rsidR="00C804FD" w:rsidRPr="00EC30B6" w:rsidRDefault="00C804FD">
          <w:pPr>
            <w:pStyle w:val="TOC2"/>
            <w:tabs>
              <w:tab w:val="right" w:leader="dot" w:pos="9350"/>
            </w:tabs>
            <w:rPr>
              <w:rFonts w:eastAsiaTheme="minorEastAsia" w:cstheme="minorBidi"/>
              <w:b w:val="0"/>
              <w:bCs w:val="0"/>
              <w:sz w:val="24"/>
              <w:szCs w:val="24"/>
              <w:lang w:eastAsia="en-CA"/>
              <w:rPrChange w:id="94" w:author="Balaena Institute whitehead" w:date="2025-07-25T12:58:00Z" w16du:dateUtc="2025-07-25T15:58:00Z">
                <w:rPr>
                  <w:rFonts w:eastAsiaTheme="minorEastAsia" w:cstheme="minorBidi"/>
                  <w:b w:val="0"/>
                  <w:bCs w:val="0"/>
                  <w:noProof/>
                  <w:sz w:val="24"/>
                  <w:szCs w:val="24"/>
                  <w:lang w:eastAsia="en-CA"/>
                </w:rPr>
              </w:rPrChange>
            </w:rPr>
          </w:pPr>
          <w:r w:rsidRPr="00EC30B6">
            <w:fldChar w:fldCharType="begin"/>
          </w:r>
          <w:r w:rsidRPr="00EC30B6">
            <w:instrText>HYPERLINK \l "_Toc203386332"</w:instrText>
          </w:r>
          <w:r w:rsidRPr="00EC30B6">
            <w:fldChar w:fldCharType="separate"/>
          </w:r>
          <w:r w:rsidRPr="00EC30B6">
            <w:rPr>
              <w:rStyle w:val="Hyperlink"/>
              <w:rPrChange w:id="95" w:author="Balaena Institute whitehead" w:date="2025-07-25T12:58:00Z" w16du:dateUtc="2025-07-25T15:58:00Z">
                <w:rPr>
                  <w:rStyle w:val="Hyperlink"/>
                  <w:noProof/>
                </w:rPr>
              </w:rPrChange>
            </w:rPr>
            <w:t>4. DISCUSSION</w:t>
          </w:r>
          <w:r w:rsidRPr="00EC30B6">
            <w:rPr>
              <w:webHidden/>
              <w:rPrChange w:id="96" w:author="Balaena Institute whitehead" w:date="2025-07-25T12:58:00Z" w16du:dateUtc="2025-07-25T15:58:00Z">
                <w:rPr>
                  <w:noProof/>
                  <w:webHidden/>
                </w:rPr>
              </w:rPrChange>
            </w:rPr>
            <w:tab/>
          </w:r>
          <w:r w:rsidRPr="00EC30B6">
            <w:rPr>
              <w:webHidden/>
              <w:rPrChange w:id="97" w:author="Balaena Institute whitehead" w:date="2025-07-25T12:58:00Z" w16du:dateUtc="2025-07-25T15:58:00Z">
                <w:rPr>
                  <w:noProof/>
                  <w:webHidden/>
                </w:rPr>
              </w:rPrChange>
            </w:rPr>
            <w:fldChar w:fldCharType="begin"/>
          </w:r>
          <w:r w:rsidRPr="00EC30B6">
            <w:rPr>
              <w:webHidden/>
              <w:rPrChange w:id="98" w:author="Balaena Institute whitehead" w:date="2025-07-25T12:58:00Z" w16du:dateUtc="2025-07-25T15:58:00Z">
                <w:rPr>
                  <w:noProof/>
                  <w:webHidden/>
                </w:rPr>
              </w:rPrChange>
            </w:rPr>
            <w:instrText xml:space="preserve"> PAGEREF _Toc203386332 \h </w:instrText>
          </w:r>
          <w:r w:rsidRPr="005E0FA5">
            <w:rPr>
              <w:webHidden/>
            </w:rPr>
          </w:r>
          <w:r w:rsidRPr="00EC30B6">
            <w:rPr>
              <w:webHidden/>
              <w:rPrChange w:id="99" w:author="Balaena Institute whitehead" w:date="2025-07-25T12:58:00Z" w16du:dateUtc="2025-07-25T15:58:00Z">
                <w:rPr>
                  <w:noProof/>
                  <w:webHidden/>
                </w:rPr>
              </w:rPrChange>
            </w:rPr>
            <w:fldChar w:fldCharType="separate"/>
          </w:r>
          <w:r w:rsidRPr="00EC30B6">
            <w:rPr>
              <w:webHidden/>
              <w:rPrChange w:id="100" w:author="Balaena Institute whitehead" w:date="2025-07-25T12:58:00Z" w16du:dateUtc="2025-07-25T15:58:00Z">
                <w:rPr>
                  <w:noProof/>
                  <w:webHidden/>
                </w:rPr>
              </w:rPrChange>
            </w:rPr>
            <w:t>19</w:t>
          </w:r>
          <w:r w:rsidRPr="00EC30B6">
            <w:rPr>
              <w:webHidden/>
              <w:rPrChange w:id="101" w:author="Balaena Institute whitehead" w:date="2025-07-25T12:58:00Z" w16du:dateUtc="2025-07-25T15:58:00Z">
                <w:rPr>
                  <w:noProof/>
                  <w:webHidden/>
                </w:rPr>
              </w:rPrChange>
            </w:rPr>
            <w:fldChar w:fldCharType="end"/>
          </w:r>
          <w:r w:rsidRPr="00EC30B6">
            <w:fldChar w:fldCharType="end"/>
          </w:r>
        </w:p>
        <w:p w14:paraId="111A28E3" w14:textId="2526EA41" w:rsidR="00862972" w:rsidRPr="00EC30B6" w:rsidRDefault="00862972" w:rsidP="00862972">
          <w:r w:rsidRPr="00EC30B6">
            <w:rPr>
              <w:b/>
              <w:bCs/>
              <w:rPrChange w:id="102" w:author="Balaena Institute whitehead" w:date="2025-07-25T12:58:00Z" w16du:dateUtc="2025-07-25T15:58:00Z">
                <w:rPr>
                  <w:b/>
                  <w:bCs/>
                  <w:noProof/>
                </w:rPr>
              </w:rPrChange>
            </w:rPr>
            <w:fldChar w:fldCharType="end"/>
          </w:r>
        </w:p>
      </w:sdtContent>
    </w:sdt>
    <w:p w14:paraId="339F5705" w14:textId="77777777" w:rsidR="00862972" w:rsidRPr="00EC30B6" w:rsidRDefault="00862972" w:rsidP="00862972">
      <w:pPr>
        <w:rPr>
          <w:rPrChange w:id="103" w:author="Balaena Institute whitehead" w:date="2025-07-25T12:58:00Z" w16du:dateUtc="2025-07-25T15:58:00Z">
            <w:rPr>
              <w:lang w:val="en-US"/>
            </w:rPr>
          </w:rPrChange>
        </w:rPr>
      </w:pPr>
      <w:r w:rsidRPr="00EC30B6">
        <w:br w:type="page"/>
      </w:r>
    </w:p>
    <w:p w14:paraId="02DA2A65" w14:textId="77777777" w:rsidR="00862972" w:rsidRPr="00EC30B6" w:rsidRDefault="00862972" w:rsidP="00EA7AE3">
      <w:pPr>
        <w:pStyle w:val="Heading2"/>
      </w:pPr>
      <w:bookmarkStart w:id="104" w:name="_Toc201083896"/>
      <w:bookmarkStart w:id="105" w:name="_Toc203386322"/>
      <w:r w:rsidRPr="00EC30B6">
        <w:lastRenderedPageBreak/>
        <w:t xml:space="preserve">1 </w:t>
      </w:r>
      <w:r w:rsidRPr="00EC30B6">
        <w:rPr>
          <w:sz w:val="26"/>
          <w:szCs w:val="26"/>
        </w:rPr>
        <w:t xml:space="preserve">| </w:t>
      </w:r>
      <w:r w:rsidRPr="00EC30B6">
        <w:t>INTRODUCTION</w:t>
      </w:r>
      <w:bookmarkEnd w:id="104"/>
      <w:bookmarkEnd w:id="105"/>
    </w:p>
    <w:p w14:paraId="75673EA8" w14:textId="7638AC78" w:rsidR="006571AA" w:rsidRPr="00EC30B6" w:rsidRDefault="00601EC3" w:rsidP="00846C8C">
      <w:r w:rsidRPr="00EC30B6">
        <w:t>Demographic data</w:t>
      </w:r>
      <w:r w:rsidR="00CA494E" w:rsidRPr="00EC30B6">
        <w:t xml:space="preserve"> (i.e., sex and age)</w:t>
      </w:r>
      <w:r w:rsidR="00374F7A" w:rsidRPr="00EC30B6">
        <w:t xml:space="preserve"> provide a </w:t>
      </w:r>
      <w:r w:rsidR="00B10704" w:rsidRPr="00EC30B6">
        <w:t>key</w:t>
      </w:r>
      <w:r w:rsidR="00374F7A" w:rsidRPr="00EC30B6">
        <w:t xml:space="preserve"> dimension to our </w:t>
      </w:r>
      <w:r w:rsidR="00B10704" w:rsidRPr="00EC30B6">
        <w:t>understanding</w:t>
      </w:r>
      <w:r w:rsidR="00374F7A" w:rsidRPr="00EC30B6">
        <w:t xml:space="preserve"> of </w:t>
      </w:r>
      <w:r w:rsidR="00B10704" w:rsidRPr="00EC30B6">
        <w:t>the biology and conservation status of species.</w:t>
      </w:r>
      <w:r w:rsidR="00CA494E" w:rsidRPr="00EC30B6">
        <w:t xml:space="preserve"> At an individual level, animals</w:t>
      </w:r>
      <w:r w:rsidR="00B10704" w:rsidRPr="00EC30B6">
        <w:t xml:space="preserve"> </w:t>
      </w:r>
      <w:r w:rsidR="00B213BD" w:rsidRPr="00EC30B6">
        <w:t xml:space="preserve">of </w:t>
      </w:r>
      <w:r w:rsidR="00B10704" w:rsidRPr="00EC30B6">
        <w:t>different</w:t>
      </w:r>
      <w:r w:rsidR="00B213BD" w:rsidRPr="00EC30B6">
        <w:t xml:space="preserve"> developmental stages and </w:t>
      </w:r>
      <w:r w:rsidR="00C8340B" w:rsidRPr="00EC30B6">
        <w:t>sexes</w:t>
      </w:r>
      <w:r w:rsidR="00B10704" w:rsidRPr="00EC30B6">
        <w:t xml:space="preserve"> adopt </w:t>
      </w:r>
      <w:r w:rsidR="009A468F" w:rsidRPr="00EC30B6">
        <w:t>distinct</w:t>
      </w:r>
      <w:r w:rsidR="00B10704" w:rsidRPr="00EC30B6">
        <w:t xml:space="preserve"> social and ecological behaviours </w:t>
      </w:r>
      <w:r w:rsidR="00096326" w:rsidRPr="00EC30B6">
        <w:t>that reflect</w:t>
      </w:r>
      <w:r w:rsidR="00374F7A" w:rsidRPr="00EC30B6">
        <w:t xml:space="preserve"> differences in their reproductive strategies and metabolic needs </w:t>
      </w:r>
      <w:r w:rsidR="005306CA" w:rsidRPr="00EC30B6">
        <w:fldChar w:fldCharType="begin"/>
      </w:r>
      <w:r w:rsidR="009A468F" w:rsidRPr="00EC30B6">
        <w:instrText xml:space="preserve"> ADDIN ZOTERO_ITEM CSL_CITATION {"citationID":"acf64qv81r","properties":{"formattedCitation":"(Bleich et al. 1997, Griffiths et al. 2014)","plainCitation":"(Bleich et al. 1997, Griffiths et al. 2014)","noteIndex":0},"citationItems":[{"id":5073,"uris":["http://zotero.org/users/5395629/items/WRP5IGCB"],"itemData":{"id":5073,"type":"article-journal","container-title":"Wildlife Monographs","language":"en","page":"3 - 50","source":"Zotero","title":"Sexual segregation in mountain sheep: resources or predation?","volume":"134","author":[{"family":"Bleich","given":"Vernon C"},{"family":"Bowyer","given":"R Terry"},{"family":"Wehausen","given":"John D."}],"issued":{"date-parts":[["1997"]]}}},{"id":5074,"uris":["http://zotero.org/users/5395629/items/LKKGIZB2"],"itemData":{"id":5074,"type":"article-journal","container-title":"Animal Behaviour","DOI":"10.1016/j.anbehav.2013.11.014","ISSN":"00033472","journalAbbreviation":"Animal Behaviour","language":"en","page":"7-12","source":"DOI.org (Crossref)","title":"Sexual segregation in monomorphic minnows","volume":"88","author":[{"family":"Griffiths","given":"Siân W."},{"family":"Orpwood","given":"James E."},{"family":"Ojanguren","given":"Alfredo F."},{"family":"Armstrong","given":"John D."},{"family":"Magurran","given":"Anne E."}],"issued":{"date-parts":[["2014",2]]}}}],"schema":"https://github.com/citation-style-language/schema/raw/master/csl-citation.json"} </w:instrText>
      </w:r>
      <w:r w:rsidR="005306CA" w:rsidRPr="00EC30B6">
        <w:fldChar w:fldCharType="separate"/>
      </w:r>
      <w:r w:rsidR="009A468F" w:rsidRPr="00EC30B6">
        <w:rPr>
          <w:kern w:val="0"/>
        </w:rPr>
        <w:t>(Bleich et al. 1997, Griffiths et al. 2014)</w:t>
      </w:r>
      <w:r w:rsidR="005306CA" w:rsidRPr="00EC30B6">
        <w:fldChar w:fldCharType="end"/>
      </w:r>
      <w:r w:rsidR="005306CA" w:rsidRPr="00EC30B6">
        <w:t>.</w:t>
      </w:r>
      <w:r w:rsidR="008A2CD2" w:rsidRPr="00EC30B6">
        <w:t xml:space="preserve"> </w:t>
      </w:r>
      <w:r w:rsidR="00096326" w:rsidRPr="00EC30B6">
        <w:t>From a population conservation standpoint</w:t>
      </w:r>
      <w:r w:rsidR="00B10704" w:rsidRPr="00EC30B6">
        <w:t xml:space="preserve">, knowledge of </w:t>
      </w:r>
      <w:r w:rsidR="00C8340B" w:rsidRPr="00EC30B6">
        <w:t xml:space="preserve">the </w:t>
      </w:r>
      <w:r w:rsidR="00B10704" w:rsidRPr="00EC30B6">
        <w:t xml:space="preserve">demographic structure </w:t>
      </w:r>
      <w:r w:rsidR="00C8340B" w:rsidRPr="00EC30B6">
        <w:t xml:space="preserve">of a population </w:t>
      </w:r>
      <w:r w:rsidR="00B10704" w:rsidRPr="00EC30B6">
        <w:t xml:space="preserve">is essential for </w:t>
      </w:r>
      <w:r w:rsidR="00C8340B" w:rsidRPr="00EC30B6">
        <w:t>assessing life history parameters and their changes over time</w:t>
      </w:r>
      <w:r w:rsidR="00B10704" w:rsidRPr="00EC30B6">
        <w:t xml:space="preserve"> </w:t>
      </w:r>
      <w:r w:rsidR="00CA494E" w:rsidRPr="00EC30B6">
        <w:rPr>
          <w:highlight w:val="yellow"/>
        </w:rPr>
        <w:fldChar w:fldCharType="begin"/>
      </w:r>
      <w:r w:rsidR="009A468F" w:rsidRPr="00EC30B6">
        <w:rPr>
          <w:highlight w:val="yellow"/>
        </w:rPr>
        <w:instrText xml:space="preserve"> ADDIN ZOTERO_ITEM CSL_CITATION {"citationID":"a23sblo7bm1","properties":{"formattedCitation":"(Volis &amp; Deng 2020)","plainCitation":"(Volis &amp; Deng 2020)","noteIndex":0},"citationItems":[{"id":5072,"uris":["http://zotero.org/users/5395629/items/BYT8KKVZ"],"itemData":{"id":5072,"type":"article-journal","abstract":"Although analyses of species spatial distributions and genetic variation, creation of Red Lists and reserve design studies predominate in the plant conservation biology literature, in any conservation project they should be only a second step succeeding population demographic assessments. Demographic studies and analysis of the species regeneration niche are vital because only such studies can identify the factors that determine the population fate, the stages of the life-cycle that are most important for the population viability, and the regeneration niche parameters. Using published demographic data, we modelled a situation when either seed production or survival of emerging seedlings occur intermittently. We found that when recruitment occurs intermittently, the population size frequency distribution deviates from inverse J-curve, but no gaps in size classes are observed unless seed germination and/or survival of emerging seedlings are extremely rare events. Then we use these results to interprete population demography of ten threatened tree species from Wuling Mountains, China, and come to a conclusion that their demographic structure can not be a result of natural processes. Taken together, our results show how important even a single population census can be if it includes counting seedlings and saplings, for determining population viability and appropriate population management. Two types of populations must be recognized as requiring different managements strategies: with regeneration naturally occurring (even if limited) and with no seedlings/saplings present. Populations from the first category can be subjected to such management actions as reinforcement using plant material of appropriate origin. Planting conspecifics can boost regeneration through increased seed production. However, reinforcement will make no sense in populations in which lack of regeneration is due to reasons other than seed limitation. In such populations long-term monitoring and study program must be established to understand the reasons for lack of regeneration.","container-title":"Biodiversity and Conservation","DOI":"10.1007/s10531-019-01897-3","ISSN":"0960-3115, 1572-9710","issue":"2","journalAbbreviation":"Biodivers Conserv","language":"en","page":"527-543","source":"DOI.org (Crossref)","title":"Importance of a single population demographic census as a first step of threatened species conservation planning","volume":"29","author":[{"family":"Volis","given":"Sergei"},{"family":"Deng","given":"Tao"}],"issued":{"date-parts":[["2020",2]]}}}],"schema":"https://github.com/citation-style-language/schema/raw/master/csl-citation.json"} </w:instrText>
      </w:r>
      <w:r w:rsidR="00CA494E" w:rsidRPr="00EC30B6">
        <w:rPr>
          <w:highlight w:val="yellow"/>
        </w:rPr>
        <w:fldChar w:fldCharType="separate"/>
      </w:r>
      <w:r w:rsidR="009A468F" w:rsidRPr="00EC30B6">
        <w:rPr>
          <w:kern w:val="0"/>
        </w:rPr>
        <w:t>(Volis &amp; Deng 2020)</w:t>
      </w:r>
      <w:r w:rsidR="00CA494E" w:rsidRPr="00EC30B6">
        <w:rPr>
          <w:highlight w:val="yellow"/>
        </w:rPr>
        <w:fldChar w:fldCharType="end"/>
      </w:r>
      <w:r w:rsidR="007F6602" w:rsidRPr="00EC30B6">
        <w:t>.</w:t>
      </w:r>
      <w:r w:rsidR="006571AA" w:rsidRPr="00EC30B6">
        <w:t xml:space="preserve"> But, w</w:t>
      </w:r>
      <w:r w:rsidR="00846C8C" w:rsidRPr="00EC30B6">
        <w:t xml:space="preserve">hile some </w:t>
      </w:r>
      <w:r w:rsidR="009A468F" w:rsidRPr="00EC30B6">
        <w:t xml:space="preserve">sex and </w:t>
      </w:r>
      <w:r w:rsidR="00B213BD" w:rsidRPr="00EC30B6">
        <w:t xml:space="preserve">developmental stages </w:t>
      </w:r>
      <w:r w:rsidR="009A468F" w:rsidRPr="00EC30B6">
        <w:t>can</w:t>
      </w:r>
      <w:r w:rsidR="00846C8C" w:rsidRPr="00EC30B6">
        <w:t xml:space="preserve"> be easily </w:t>
      </w:r>
      <w:r w:rsidR="009A468F" w:rsidRPr="00EC30B6">
        <w:t>discerned in the field based on their size, appearance, and behaviour—like newborns and mature males in sexually dimorphic species—</w:t>
      </w:r>
      <w:r w:rsidR="00846C8C" w:rsidRPr="00EC30B6">
        <w:t>others</w:t>
      </w:r>
      <w:r w:rsidR="00470B35" w:rsidRPr="00EC30B6">
        <w:t>—like physically immature individuals—</w:t>
      </w:r>
      <w:r w:rsidR="00846C8C" w:rsidRPr="00EC30B6">
        <w:t>may</w:t>
      </w:r>
      <w:r w:rsidR="00470B35" w:rsidRPr="00EC30B6">
        <w:t xml:space="preserve"> </w:t>
      </w:r>
      <w:r w:rsidR="00846C8C" w:rsidRPr="00EC30B6">
        <w:t>be hard to tell apart</w:t>
      </w:r>
      <w:r w:rsidR="00096326" w:rsidRPr="00EC30B6">
        <w:t xml:space="preserve">. </w:t>
      </w:r>
      <w:r w:rsidR="00C8340B" w:rsidRPr="00EC30B6">
        <w:t xml:space="preserve">Delineating informative developmental stages of live animals requires tracking individuals over time or implementing molecular analyses </w:t>
      </w:r>
      <w:r w:rsidR="00C8340B" w:rsidRPr="00EC30B6">
        <w:fldChar w:fldCharType="begin"/>
      </w:r>
      <w:r w:rsidR="00C8340B" w:rsidRPr="00EC30B6">
        <w:instrText xml:space="preserve"> ADDIN ZOTERO_ITEM CSL_CITATION {"citationID":"a8325d3smc","properties":{"formattedCitation":"(Le Clercq et al. 2023)","plainCitation":"(Le Clercq et al. 2023)","noteIndex":0},"citationItems":[{"id":5084,"uris":["http://zotero.org/users/5395629/items/69QWKVR2"],"itemData":{"id":5084,"type":"article-journal","abstract":"Various biological attributes associated with individual ﬁtness in animals change predictably over the lifespan of an organism. Therefore, the study of animal ecology and the work of conservationists frequently relies upon the ability to assign animals to functionally relevant age classes to model population ﬁtness. Several approaches have been applied to determining individual age and, while these methods have proved useful, they are not without limitations and often lack standardisation or are only applicable to speciﬁc species. For these reasons, scientists have explored the potential use of biological clocks towards creating a universal age-determination method. Two biological clocks, tooth layer annulation and otolith layering have found universal appeal. Both methods are highly invasive and most appropriate for post-mortem age-at-death estimation. More recently, attributes of cellular ageing previously explored in humans have been adapted to studying ageing in animals for the use of less-invasive molecular methods for determining age. Here, we review two such methods, assessment of methylation and telomere length, describing (i) what they are, (ii) how they change with age, and providing (iii) a summary and meta-analysis of studies that have explored their utility in animal age determination. We found that both attributes have been studied across multiple vertebrate classes, however, telomere studies were used before methylation studies and telomere length has been modelled in nearly twice as many studies. Telomere length studies included in the review often related changes to stress responses and illustrated that telomere length is sensitive to environmental and social stressors and, in the absence of repair mechanisms such as telomerase or alternative lengthening modes, lacks the ability to recover. Methylation studies, however, while also detecting sensitivity to stressors and toxins, illustrated the ability to recover from such stresses after a period of accelerated ageing, likely due to constitutive expression or reactivation of repair enzymes such as DNA methyl transferases. We also found that both studied attributes have parentally heritable features, but the mode of inheritance differs among taxa and may relate to heterogamy. Our meta-analysis included more than 40 species in common for methylation and telomere length, although both analyses included at least 60 age-estimation models. We found that methylation outperforms telomere length in terms of predictive power evidenced from effect sizes (more than double that observed for telomeres) and smaller prediction intervals. Both methods produced age correlation models using similar sample sizes and were able to classify individuals into young, middle, or old age classes with high accuracy. Our review and meta-analysis illustrate that both methods are well suited to studying age in animals and do not suffer signiﬁcantly from variation due to differences in the lifespan of the species, genome size, karyotype, or tissue type but rather that quantitative method, patterns of inheritance, and environmental factors should be the main considerations. Thus, provided that complex factors affecting the measured trait can be accounted for, both methylation and telomere length are promising targets to develop as biomarkers for age determination in animals.","container-title":"Biological Reviews","DOI":"10.1111/brv.12992","ISSN":"1464-7931, 1469-185X","issue":"6","language":"en","license":"http://creativecommons.org/licenses/by-nc/4.0/","note":"publisher: Wiley","page":"1972-2011","source":"Crossref","title":"Biological clocks as age estimation markers in animals: a systematic review and meta‐analysis","title-short":"Biological clocks as age estimation markers in animals","volume":"98","author":[{"family":"Le Clercq","given":"Louis‐Stéphane"},{"family":"Kotzé","given":"Antoinette"},{"family":"Grobler","given":"J. Paul"},{"family":"Dalton","given":"Desiré Lee"}],"issued":{"date-parts":[["2023",12]]}}}],"schema":"https://github.com/citation-style-language/schema/raw/master/csl-citation.json"} </w:instrText>
      </w:r>
      <w:r w:rsidR="00C8340B" w:rsidRPr="00EC30B6">
        <w:fldChar w:fldCharType="separate"/>
      </w:r>
      <w:r w:rsidR="00C8340B" w:rsidRPr="00EC30B6">
        <w:rPr>
          <w:kern w:val="0"/>
        </w:rPr>
        <w:t>(Le Clercq et al. 2023)</w:t>
      </w:r>
      <w:r w:rsidR="00C8340B" w:rsidRPr="00EC30B6">
        <w:fldChar w:fldCharType="end"/>
      </w:r>
      <w:r w:rsidR="00C8340B" w:rsidRPr="00EC30B6">
        <w:t>, both of which can be financially and logistically challenging. Likewise, s</w:t>
      </w:r>
      <w:r w:rsidR="00470B35" w:rsidRPr="00EC30B6">
        <w:t>exing live individuals</w:t>
      </w:r>
      <w:r w:rsidR="009E36CF" w:rsidRPr="00EC30B6">
        <w:t xml:space="preserve"> can</w:t>
      </w:r>
      <w:r w:rsidR="00470354" w:rsidRPr="00EC30B6">
        <w:t xml:space="preserve"> involve</w:t>
      </w:r>
      <w:r w:rsidR="009E2E5B" w:rsidRPr="00EC30B6">
        <w:t xml:space="preserve"> genital inspection, which may not be feasible for some species, or </w:t>
      </w:r>
      <w:r w:rsidR="00096326" w:rsidRPr="00EC30B6">
        <w:t xml:space="preserve">relatively </w:t>
      </w:r>
      <w:r w:rsidR="00470354" w:rsidRPr="00EC30B6">
        <w:t>costly</w:t>
      </w:r>
      <w:r w:rsidR="00470B35" w:rsidRPr="00EC30B6">
        <w:t xml:space="preserve"> </w:t>
      </w:r>
      <w:r w:rsidR="00A81206" w:rsidRPr="00EC30B6">
        <w:t>molecular</w:t>
      </w:r>
      <w:r w:rsidR="00470B35" w:rsidRPr="00EC30B6">
        <w:t xml:space="preserve"> </w:t>
      </w:r>
      <w:r w:rsidR="00A81206" w:rsidRPr="00EC30B6">
        <w:t xml:space="preserve">analyses </w:t>
      </w:r>
      <w:r w:rsidR="00470B35" w:rsidRPr="00EC30B6">
        <w:t xml:space="preserve">of samples collected </w:t>
      </w:r>
      <w:r w:rsidR="0061386D" w:rsidRPr="00EC30B6">
        <w:t xml:space="preserve">using variably invasive techniques </w:t>
      </w:r>
      <w:r w:rsidR="0061386D" w:rsidRPr="00EC30B6">
        <w:fldChar w:fldCharType="begin"/>
      </w:r>
      <w:r w:rsidR="00506E96" w:rsidRPr="00EC30B6">
        <w:instrText xml:space="preserve"> ADDIN ZOTERO_ITEM CSL_CITATION {"citationID":"ap1e9ge7hb","properties":{"formattedCitation":"(Shaw et al. 2003)","plainCitation":"(Shaw et al. 2003)","noteIndex":0},"citationItems":[{"id":5080,"uris":["http://zotero.org/users/5395629/items/ZW9WTCWE"],"itemData":{"id":5080,"type":"article-journal","abstract":"A polymerase chain reaction–based method was developed for gender determination in a wide variety of marine and terrestrial mammals, including cetaceans, pinnipeds, ungulates, canids, and ursids. An intron within the zinc-ﬁnger x (Zfx) and zinc-ﬁnger y (Zfy) genes was ampliﬁed. Size variation between the Zfx and Zfy introns results in a Y-speciﬁc band in males. Size of the Zfy intron varies more across species than that of the Zfx intron. This technique is simple and rapid, requires small amounts of DNA, and can be applied to a variety of mammalian species. In contrast to previous methods, only 1 primer set is needed for both gender determination and internal veriﬁcation of ampliﬁcation.","container-title":"Journal of Mammalogy","DOI":"10.1644/1545-1542(2003)084&lt;0123:armmog&gt;2.0.co;2","ISSN":"0022-2372, 1545-1542","issue":"1","language":"en","note":"publisher: Oxford University Press (OUP)","page":"123-128","source":"Crossref","title":"A reliable molecular method of gender determination for mammals","volume":"84","author":[{"family":"Shaw","given":"Carla N."},{"family":"Wilson","given":"Paul J."},{"family":"White","given":"Bradley N."}],"issued":{"date-parts":[["2003",2]]}}}],"schema":"https://github.com/citation-style-language/schema/raw/master/csl-citation.json"} </w:instrText>
      </w:r>
      <w:r w:rsidR="0061386D" w:rsidRPr="00EC30B6">
        <w:fldChar w:fldCharType="separate"/>
      </w:r>
      <w:r w:rsidR="00506E96" w:rsidRPr="00EC30B6">
        <w:rPr>
          <w:kern w:val="0"/>
        </w:rPr>
        <w:t>(Shaw et al. 2003)</w:t>
      </w:r>
      <w:r w:rsidR="0061386D" w:rsidRPr="00EC30B6">
        <w:fldChar w:fldCharType="end"/>
      </w:r>
      <w:r w:rsidR="00470B35" w:rsidRPr="00EC30B6">
        <w:t xml:space="preserve">. </w:t>
      </w:r>
    </w:p>
    <w:p w14:paraId="1AF3E4AE" w14:textId="20705A91" w:rsidR="00EF7787" w:rsidRPr="00EC30B6" w:rsidRDefault="009E2E5B" w:rsidP="00333FBA">
      <w:r w:rsidRPr="00EC30B6">
        <w:t xml:space="preserve">Identifying sex and </w:t>
      </w:r>
      <w:r w:rsidR="00B213BD" w:rsidRPr="00EC30B6">
        <w:t>developmental stage</w:t>
      </w:r>
      <w:r w:rsidRPr="00EC30B6">
        <w:t xml:space="preserve"> is particularly hard</w:t>
      </w:r>
      <w:r w:rsidR="009E36CF" w:rsidRPr="00EC30B6">
        <w:t xml:space="preserve"> to do</w:t>
      </w:r>
      <w:r w:rsidRPr="00EC30B6">
        <w:t xml:space="preserve"> </w:t>
      </w:r>
      <w:r w:rsidR="009E36CF" w:rsidRPr="00EC30B6">
        <w:t xml:space="preserve">in wild </w:t>
      </w:r>
      <w:r w:rsidR="006571AA" w:rsidRPr="00EC30B6">
        <w:t>cetaceans</w:t>
      </w:r>
      <w:r w:rsidRPr="00EC30B6">
        <w:t xml:space="preserve">, </w:t>
      </w:r>
      <w:r w:rsidR="009E36CF" w:rsidRPr="00EC30B6">
        <w:t xml:space="preserve">as their </w:t>
      </w:r>
      <w:r w:rsidRPr="00EC30B6">
        <w:t xml:space="preserve">bodies are </w:t>
      </w:r>
      <w:r w:rsidR="00333FBA" w:rsidRPr="00EC30B6">
        <w:t>often</w:t>
      </w:r>
      <w:r w:rsidR="006571AA" w:rsidRPr="00EC30B6">
        <w:t xml:space="preserve"> </w:t>
      </w:r>
      <w:r w:rsidR="00BE68B1" w:rsidRPr="00EC30B6">
        <w:t>submerged</w:t>
      </w:r>
      <w:r w:rsidR="00C8340B" w:rsidRPr="00EC30B6">
        <w:t>,</w:t>
      </w:r>
      <w:r w:rsidR="009E36CF" w:rsidRPr="00EC30B6">
        <w:t xml:space="preserve"> making visually based assessments </w:t>
      </w:r>
      <w:r w:rsidR="00BE68B1" w:rsidRPr="00EC30B6">
        <w:t>impractical</w:t>
      </w:r>
      <w:r w:rsidR="009E36CF" w:rsidRPr="00EC30B6">
        <w:t>.</w:t>
      </w:r>
      <w:r w:rsidR="006571AA" w:rsidRPr="00EC30B6">
        <w:t xml:space="preserve"> This has resulted in</w:t>
      </w:r>
      <w:r w:rsidR="00602E0E" w:rsidRPr="00EC30B6">
        <w:t xml:space="preserve"> field</w:t>
      </w:r>
      <w:r w:rsidR="006571AA" w:rsidRPr="00EC30B6">
        <w:t xml:space="preserve">-based research on cetaceans classifying individuals into coarse </w:t>
      </w:r>
      <w:r w:rsidR="00B213BD" w:rsidRPr="00EC30B6">
        <w:t xml:space="preserve">developmental </w:t>
      </w:r>
      <w:r w:rsidR="006571AA" w:rsidRPr="00EC30B6">
        <w:t>classes</w:t>
      </w:r>
      <w:r w:rsidR="0012150A" w:rsidRPr="00EC30B6">
        <w:t xml:space="preserve"> without sex distinctions (calves, juveniles, and adults), or</w:t>
      </w:r>
      <w:r w:rsidR="00333FBA" w:rsidRPr="00EC30B6">
        <w:t xml:space="preserve"> into</w:t>
      </w:r>
      <w:r w:rsidR="0012150A" w:rsidRPr="00EC30B6">
        <w:t xml:space="preserve"> </w:t>
      </w:r>
      <w:r w:rsidR="00B213BD" w:rsidRPr="00EC30B6">
        <w:t>developmental</w:t>
      </w:r>
      <w:r w:rsidR="0012150A" w:rsidRPr="00EC30B6">
        <w:t>/sex classes</w:t>
      </w:r>
      <w:r w:rsidR="006571AA" w:rsidRPr="00EC30B6">
        <w:t xml:space="preserve"> that</w:t>
      </w:r>
      <w:r w:rsidR="00602E0E" w:rsidRPr="00EC30B6">
        <w:t xml:space="preserve"> </w:t>
      </w:r>
      <w:r w:rsidR="006571AA" w:rsidRPr="00EC30B6">
        <w:t xml:space="preserve">lump together immature males with mature females </w:t>
      </w:r>
      <w:r w:rsidR="006571AA" w:rsidRPr="00EC30B6">
        <w:fldChar w:fldCharType="begin"/>
      </w:r>
      <w:r w:rsidR="00F875E2">
        <w:instrText xml:space="preserve"> ADDIN ZOTERO_ITEM CSL_CITATION {"citationID":"a1rkk0c0n3v","properties":{"formattedCitation":"(e.g., Gowans et al. 2001, Denkinger et al. 2020)","plainCitation":"(e.g., Gowans et al. 2001, Denkinger et al. 2020)","noteIndex":0},"citationItems":[{"id":516,"uris":["http://zotero.org/users/5395629/items/QGP6SSX7"],"itemData":{"id":516,"type":"article-journal","container-title":"Animal Behaviour","DOI":"10.1006/anbe.2001.1756","ISSN":"00033472","issue":"2","journalAbbreviation":"Animal Behaviour","language":"en","page":"369-377","source":"DOI.org (Crossref)","title":"Social organization in northern bottlenose whales, Hyperoodon ampullatus: not driven by deep-water foraging?","title-short":"Social organization in northern bottlenose whales, Hyperoodon ampullatus","volume":"62","author":[{"family":"Gowans","given":"Shannon"},{"family":"Whitehead","given":"Hal"},{"family":"Hooker","given":"Sascha K."}],"issued":{"date-parts":[["2001",8]]}},"label":"page","prefix":"e.g., "},{"id":814,"uris":["http://zotero.org/users/5395629/items/RNKPKU9S"],"itemData":{"id":814,"type":"article-journal","abstract":"Killer whales (Orcinus orca) have strong social matrilineal bonds and form groups and long-lasting associations, but little is known about their population or social structure in an equatorial setting such as the waters around the Galápagos Islands. Using 91 encounters and identification photographs from 1991 to 2017, we identified 64 killer whales of which 18 individuals were locals with high resighting rates. Group size was small, ranging from 1 to 15 animals, with 69% of the groups containing four or fewer animals. Using social network analysis (SOCPROG 2.7) whales grouped into three distinct units and one loose association with frequent exchange between different groups. One male–male unit showed a strong association (association strength = 0.55). Overall, associations lasted over at least 3 years. Our data give first evidence of a loose social organization of Galápagos killer whales, similar to fission-fusion societies.","container-title":"Marine Mammal Science","DOI":"10.1111/mms.12672","ISSN":"0824-0469, 1748-7692","journalAbbreviation":"Mar Mam Sci","language":"en","page":"mms.12672","source":"DOI.org (Crossref)","title":"Social structure of killer whales (Orcinus orca) in a variable low‐latitude environment, the Galápagos Archipelago","title-short":"Social structure of killer whales ( &lt;span style=\"font-variant","author":[{"family":"Denkinger","given":"Judith"},{"family":"Alarcon","given":"Daniela"},{"family":"Espinosa","given":"Bitinia"},{"family":"Fowler","given":"Lynn"},{"family":"Manning","given":"Cindy"},{"family":"Oña","given":"Javier"},{"family":"Palacios","given":"Daniel M."}],"issued":{"date-parts":[["2020",2,25]]}}}],"schema":"https://github.com/citation-style-language/schema/raw/master/csl-citation.json"} </w:instrText>
      </w:r>
      <w:r w:rsidR="006571AA" w:rsidRPr="00EC30B6">
        <w:fldChar w:fldCharType="separate"/>
      </w:r>
      <w:r w:rsidR="00F875E2" w:rsidRPr="00F875E2">
        <w:rPr>
          <w:kern w:val="0"/>
        </w:rPr>
        <w:t>(e.g., Gowans et al. 2001, Denkinger et al. 2020)</w:t>
      </w:r>
      <w:r w:rsidR="006571AA" w:rsidRPr="00EC30B6">
        <w:fldChar w:fldCharType="end"/>
      </w:r>
      <w:r w:rsidR="00602E0E" w:rsidRPr="00EC30B6">
        <w:t xml:space="preserve">. </w:t>
      </w:r>
      <w:r w:rsidR="00137A11" w:rsidRPr="00EC30B6">
        <w:t>The behaviour of s</w:t>
      </w:r>
      <w:r w:rsidR="00333FBA" w:rsidRPr="00EC30B6">
        <w:t>perm whales</w:t>
      </w:r>
      <w:r w:rsidR="00891FB2" w:rsidRPr="00EC30B6">
        <w:t xml:space="preserve"> </w:t>
      </w:r>
      <w:r w:rsidR="00EF7787" w:rsidRPr="00EC30B6">
        <w:t>(</w:t>
      </w:r>
      <w:r w:rsidR="00EF7787" w:rsidRPr="00EC30B6">
        <w:rPr>
          <w:i/>
          <w:iCs/>
        </w:rPr>
        <w:t>Physeter macrocephalus</w:t>
      </w:r>
      <w:r w:rsidR="00EF7787" w:rsidRPr="00EC30B6">
        <w:t>)</w:t>
      </w:r>
      <w:r w:rsidR="00EF7787" w:rsidRPr="00EC30B6">
        <w:rPr>
          <w:i/>
          <w:iCs/>
        </w:rPr>
        <w:t xml:space="preserve"> </w:t>
      </w:r>
      <w:r w:rsidR="00137A11" w:rsidRPr="00EC30B6">
        <w:t>off the Galápagos Islands has</w:t>
      </w:r>
      <w:r w:rsidR="005648F6" w:rsidRPr="00EC30B6">
        <w:t xml:space="preserve"> been </w:t>
      </w:r>
      <w:r w:rsidR="00137A11" w:rsidRPr="00EC30B6">
        <w:t>the focus of a multi-decade research project</w:t>
      </w:r>
      <w:r w:rsidR="00A506F6" w:rsidRPr="00EC30B6">
        <w:t xml:space="preserve"> since</w:t>
      </w:r>
      <w:r w:rsidR="005648F6" w:rsidRPr="00EC30B6">
        <w:t xml:space="preserve"> </w:t>
      </w:r>
      <w:r w:rsidR="00E058B3" w:rsidRPr="00EC30B6">
        <w:t>the 1980s</w:t>
      </w:r>
      <w:r w:rsidR="00137A11" w:rsidRPr="00EC30B6">
        <w:t xml:space="preserve"> </w:t>
      </w:r>
      <w:r w:rsidR="00137A11" w:rsidRPr="00EC30B6">
        <w:fldChar w:fldCharType="begin"/>
      </w:r>
      <w:r w:rsidR="00F875E2">
        <w:instrText xml:space="preserve"> ADDIN ZOTERO_ITEM CSL_CITATION {"citationID":"a1f5denv53r","properties":{"formattedCitation":"(Whitehead 2003, Cantor et al. 2017)","plainCitation":"(Whitehead 2003, Cantor et al. 2017)","noteIndex":0},"citationItems":[{"id":261,"uris":["http://zotero.org/users/5395629/items/SESHYUGF"],"itemData":{"id":261,"type":"book","event-place":"Chicago, USA","publisher":"University of Chicago Press","publisher-place":"Chicago, USA","title":"Sperm whales: Social evolution in the ocean","author":[{"family":"Whitehead","given":"H."}],"issued":{"date-parts":[["2003"]]}}},{"id":481,"uris":["http://zotero.org/users/5395629/items/DSGQ4YSF"],"itemData":{"id":481,"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00137A11" w:rsidRPr="00EC30B6">
        <w:fldChar w:fldCharType="separate"/>
      </w:r>
      <w:r w:rsidR="00F875E2" w:rsidRPr="00F875E2">
        <w:rPr>
          <w:kern w:val="0"/>
        </w:rPr>
        <w:t>(Whitehead 2003, Cantor et al. 2017)</w:t>
      </w:r>
      <w:r w:rsidR="00137A11" w:rsidRPr="00EC30B6">
        <w:fldChar w:fldCharType="end"/>
      </w:r>
      <w:r w:rsidR="005648F6" w:rsidRPr="00EC30B6">
        <w:t>.</w:t>
      </w:r>
      <w:r w:rsidR="00537252" w:rsidRPr="00EC30B6">
        <w:t xml:space="preserve"> To date,</w:t>
      </w:r>
      <w:r w:rsidR="00137A11" w:rsidRPr="00EC30B6">
        <w:t xml:space="preserve"> </w:t>
      </w:r>
      <w:r w:rsidR="00537252" w:rsidRPr="00EC30B6">
        <w:t>i</w:t>
      </w:r>
      <w:r w:rsidR="001763E2" w:rsidRPr="00EC30B6">
        <w:t>ndividuals have been classified</w:t>
      </w:r>
      <w:r w:rsidR="00826C97" w:rsidRPr="00EC30B6">
        <w:t xml:space="preserve"> </w:t>
      </w:r>
      <w:r w:rsidR="00137A11" w:rsidRPr="00EC30B6">
        <w:t xml:space="preserve">into </w:t>
      </w:r>
      <w:r w:rsidR="00826C97" w:rsidRPr="00EC30B6">
        <w:t xml:space="preserve">four </w:t>
      </w:r>
      <w:r w:rsidR="00DB3605" w:rsidRPr="00EC30B6">
        <w:t xml:space="preserve">broad </w:t>
      </w:r>
      <w:r w:rsidR="00B213BD" w:rsidRPr="00EC30B6">
        <w:t>developmental</w:t>
      </w:r>
      <w:r w:rsidR="00137A11" w:rsidRPr="00EC30B6">
        <w:t>/sex classe</w:t>
      </w:r>
      <w:r w:rsidR="00F5737E" w:rsidRPr="00EC30B6">
        <w:t>s</w:t>
      </w:r>
      <w:r w:rsidR="00826C97" w:rsidRPr="00EC30B6">
        <w:t>:</w:t>
      </w:r>
      <w:r w:rsidR="00137A11" w:rsidRPr="00EC30B6">
        <w:t xml:space="preserve"> </w:t>
      </w:r>
      <w:r w:rsidR="00F5737E" w:rsidRPr="00EC30B6">
        <w:t xml:space="preserve">calves are </w:t>
      </w:r>
      <w:r w:rsidR="00A506F6" w:rsidRPr="00EC30B6">
        <w:t xml:space="preserve">considerably small (ca. &lt; 5.5m) individuals found near other larger whales; </w:t>
      </w:r>
      <w:r w:rsidR="00F5737E" w:rsidRPr="00EC30B6">
        <w:t xml:space="preserve">mature males are </w:t>
      </w:r>
      <w:r w:rsidR="00A506F6" w:rsidRPr="00EC30B6">
        <w:t>considerably large (ca. &gt; 12 m)</w:t>
      </w:r>
      <w:r w:rsidR="00537252" w:rsidRPr="00EC30B6">
        <w:t xml:space="preserve"> individuals</w:t>
      </w:r>
      <w:r w:rsidR="00A506F6" w:rsidRPr="00EC30B6">
        <w:t xml:space="preserve">; </w:t>
      </w:r>
      <w:r w:rsidR="00F5737E" w:rsidRPr="00EC30B6">
        <w:t>bachelor males are other individuals found in small</w:t>
      </w:r>
      <w:r w:rsidR="00A506F6" w:rsidRPr="00EC30B6">
        <w:t xml:space="preserve"> </w:t>
      </w:r>
      <w:r w:rsidR="00826C97" w:rsidRPr="00EC30B6">
        <w:t>(&lt; 4) groups</w:t>
      </w:r>
      <w:r w:rsidR="00F5737E" w:rsidRPr="00EC30B6">
        <w:t>; and mature females/immature individuals are all other whales found in</w:t>
      </w:r>
      <w:r w:rsidR="00826C97" w:rsidRPr="00EC30B6">
        <w:t xml:space="preserve"> larger groups</w:t>
      </w:r>
      <w:r w:rsidR="00A506F6" w:rsidRPr="00EC30B6">
        <w:t xml:space="preserve"> </w:t>
      </w:r>
      <w:r w:rsidR="00826C97" w:rsidRPr="00EC30B6">
        <w:fldChar w:fldCharType="begin"/>
      </w:r>
      <w:r w:rsidR="00F875E2">
        <w:instrText xml:space="preserve"> ADDIN ZOTERO_ITEM CSL_CITATION {"citationID":"a430qj6ppi","properties":{"formattedCitation":"(Christal &amp; Whitehead 1997, Whitehead 2003, Cantor et al. 2017)","plainCitation":"(Christal &amp; Whitehead 1997, Whitehead 2003, Cantor et al. 2017)","noteIndex":0},"citationItems":[{"id":118,"uris":["http://zotero.org/users/5395629/items/S9TEBS3E"],"itemData":{"id":118,"type":"article-journal","abstract":"The distribution and behavior of mature (12.3-16.3 m) male sperm whales (Physeter macrocephalus) were studied on the Galapagos Islands breeding ground from April to June 1995. In contrast to previous research seasons when males were observed only in close spatial and temporal proximity to mixed schools of females and immature animals, in 1995 males were sighted in loose aggregations, separated by hours to days from our vessel’s encounters with mixed schools. Only one of ten identified males was observed in spatial proximity to a mixed school. Aggregations consisted of two to four (minimum estimates) mature males travelling within a range of a few kilometers and were characterized by consistency of heading among individuals. Aggregations moved over time. During encounters, one to three males were observed at the surface at the same time, with interindividual distances of less than 1,000 m. Synchrony of heading was apparent between spatial associates, and its extent appeared to be related to interindividual distance. Clustering (two or more individuals within 100 m) was observed on only two occasions. No agonistic behaviors were seen. Functions of mature male aggregation on a breeding ground remain unclear. Possible explanations for our observations are local prey abundance, or some form of sociality mediated over spatial scales of hundreds to thousands of meters.","container-title":"Marine Mammal Science","DOI":"10.1111/j.1748-7692.1997.tb00612.x","ISSN":"0824-0469, 1748-7692","issue":"1","journalAbbreviation":"Mar. Mamm. Sci.","language":"en","page":"59-69","source":"DOI.org (Crossref)","title":"Aggregations of mature male sperm whales on the Galápagos Islands breeding ground","volume":"13","author":[{"family":"Christal","given":"Jenny"},{"family":"Whitehead","given":"Hal"}],"issued":{"date-parts":[["1997"]]}}},{"id":261,"uris":["http://zotero.org/users/5395629/items/SESHYUGF"],"itemData":{"id":261,"type":"book","event-place":"Chicago, USA","publisher":"University of Chicago Press","publisher-place":"Chicago, USA","title":"Sperm whales: Social evolution in the ocean","author":[{"family":"Whitehead","given":"H."}],"issued":{"date-parts":[["2003"]]}}},{"id":481,"uris":["http://zotero.org/users/5395629/items/DSGQ4YSF"],"itemData":{"id":481,"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00826C97" w:rsidRPr="00EC30B6">
        <w:fldChar w:fldCharType="separate"/>
      </w:r>
      <w:r w:rsidR="00F875E2" w:rsidRPr="00F875E2">
        <w:rPr>
          <w:kern w:val="0"/>
        </w:rPr>
        <w:t>(Christal &amp; Whitehead 1997, Whitehead 2003, Cantor et al. 2017)</w:t>
      </w:r>
      <w:r w:rsidR="00826C97" w:rsidRPr="00EC30B6">
        <w:fldChar w:fldCharType="end"/>
      </w:r>
      <w:r w:rsidR="00826C97" w:rsidRPr="00EC30B6">
        <w:t>.</w:t>
      </w:r>
      <w:r w:rsidR="00DB3605" w:rsidRPr="00EC30B6">
        <w:t xml:space="preserve"> </w:t>
      </w:r>
      <w:r w:rsidR="00537252" w:rsidRPr="00EC30B6">
        <w:t xml:space="preserve">Although </w:t>
      </w:r>
      <w:r w:rsidR="00537252" w:rsidRPr="00EC30B6">
        <w:lastRenderedPageBreak/>
        <w:t>mature</w:t>
      </w:r>
      <w:r w:rsidR="00DB3605" w:rsidRPr="00EC30B6">
        <w:t xml:space="preserve"> males can be reliably identified in the field</w:t>
      </w:r>
      <w:r w:rsidR="00537252" w:rsidRPr="00EC30B6">
        <w:t>,</w:t>
      </w:r>
      <w:r w:rsidR="00DB3605" w:rsidRPr="00EC30B6">
        <w:t xml:space="preserve"> as they can be 40% longer and weigh three times as much as mature females </w:t>
      </w:r>
      <w:r w:rsidR="00DB3605" w:rsidRPr="00EC30B6">
        <w:fldChar w:fldCharType="begin"/>
      </w:r>
      <w:r w:rsidR="00F875E2">
        <w:instrText xml:space="preserve"> ADDIN ZOTERO_ITEM CSL_CITATION {"citationID":"a1s03ii5ji2","properties":{"formattedCitation":"(Rice 1989)","plainCitation":"(Rice 1989)","noteIndex":0},"citationItems":[{"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00DB3605" w:rsidRPr="00EC30B6">
        <w:fldChar w:fldCharType="separate"/>
      </w:r>
      <w:r w:rsidR="00F875E2" w:rsidRPr="00F875E2">
        <w:rPr>
          <w:kern w:val="0"/>
        </w:rPr>
        <w:t>(Rice 1989)</w:t>
      </w:r>
      <w:r w:rsidR="00DB3605" w:rsidRPr="00EC30B6">
        <w:fldChar w:fldCharType="end"/>
      </w:r>
      <w:r w:rsidR="00537252" w:rsidRPr="00EC30B6">
        <w:t xml:space="preserve">, the distinction between bachelor males, immature individuals and mature females is less clear. </w:t>
      </w:r>
      <w:r w:rsidR="00C456DE" w:rsidRPr="00EC30B6">
        <w:t>As the behaviours of mature females and immature males/females are shaped by different social and ecological processes</w:t>
      </w:r>
      <w:r w:rsidR="00DB3605" w:rsidRPr="00EC30B6">
        <w:t xml:space="preserve"> </w:t>
      </w:r>
      <w:r w:rsidR="00EF7787" w:rsidRPr="00EC30B6">
        <w:fldChar w:fldCharType="begin"/>
      </w:r>
      <w:r w:rsidR="00F875E2">
        <w:instrText xml:space="preserve"> ADDIN ZOTERO_ITEM CSL_CITATION {"citationID":"a1qh5cdke9r","properties":{"formattedCitation":"(Eguiguren et al. 2023)","plainCitation":"(Eguiguren et al. 2023)","noteIndex":0},"citationItems":[{"id":3694,"uris":["http://zotero.org/users/5395629/items/8HF56D28"],"itemData":{"id":369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00EF7787" w:rsidRPr="00EC30B6">
        <w:fldChar w:fldCharType="separate"/>
      </w:r>
      <w:r w:rsidR="00F875E2" w:rsidRPr="00F875E2">
        <w:rPr>
          <w:kern w:val="0"/>
        </w:rPr>
        <w:t>(Eguiguren et al. 2023)</w:t>
      </w:r>
      <w:r w:rsidR="00EF7787" w:rsidRPr="00EC30B6">
        <w:fldChar w:fldCharType="end"/>
      </w:r>
      <w:r w:rsidR="00C456DE" w:rsidRPr="00EC30B6">
        <w:t>, this grouping likely masks information about the</w:t>
      </w:r>
      <w:r w:rsidR="00D20807" w:rsidRPr="00EC30B6">
        <w:t>ir</w:t>
      </w:r>
      <w:r w:rsidR="00C456DE" w:rsidRPr="00EC30B6">
        <w:t xml:space="preserve"> behaviour and population structure</w:t>
      </w:r>
      <w:r w:rsidR="00EF7787" w:rsidRPr="00EC30B6">
        <w:t xml:space="preserve">. </w:t>
      </w:r>
    </w:p>
    <w:p w14:paraId="13A48FAA" w14:textId="7C0DB376" w:rsidR="00A109BD" w:rsidRPr="00EC30B6" w:rsidRDefault="00F24B63" w:rsidP="00D378B4">
      <w:r w:rsidRPr="00EC30B6">
        <w:t>T</w:t>
      </w:r>
      <w:r w:rsidR="00D378B4" w:rsidRPr="00EC30B6">
        <w:t xml:space="preserve">he emergence of uncrewed aerial vehicles (UAVs) </w:t>
      </w:r>
      <w:r w:rsidR="00D20807" w:rsidRPr="00EC30B6">
        <w:t>has</w:t>
      </w:r>
      <w:r w:rsidR="00D378B4" w:rsidRPr="00EC30B6">
        <w:t xml:space="preserve"> allowed researchers to extract precise morphometric measurements of free-ranging cetaceans with minimal impact on their behaviour </w:t>
      </w:r>
      <w:r w:rsidR="00D378B4" w:rsidRPr="00EC30B6">
        <w:fldChar w:fldCharType="begin"/>
      </w:r>
      <w:r w:rsidR="00D378B4" w:rsidRPr="00EC30B6">
        <w:instrText xml:space="preserve"> ADDIN ZOTERO_ITEM CSL_CITATION {"citationID":"a24rf2l0hp8","properties":{"formattedCitation":"(Burnett et al. 2019, Bierlich et al. 2021, Glarou et al. 2022)","plainCitation":"(Burnett et al. 2019, Bierlich et al. 2021, Glarou et al. 2022)","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108,"uris":["http://zotero.org/users/5395629/items/GEFAD4PI"],"itemData":{"id":1108,"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schema":"https://github.com/citation-style-language/schema/raw/master/csl-citation.json"} </w:instrText>
      </w:r>
      <w:r w:rsidR="00D378B4" w:rsidRPr="00EC30B6">
        <w:fldChar w:fldCharType="separate"/>
      </w:r>
      <w:r w:rsidR="00D378B4" w:rsidRPr="00EC30B6">
        <w:rPr>
          <w:kern w:val="0"/>
        </w:rPr>
        <w:t>(Burnett et al. 2019, Bierlich et al. 2021, Glarou et al. 2022)</w:t>
      </w:r>
      <w:r w:rsidR="00D378B4" w:rsidRPr="00EC30B6">
        <w:fldChar w:fldCharType="end"/>
      </w:r>
      <w:r w:rsidR="00D378B4" w:rsidRPr="00EC30B6">
        <w:t xml:space="preserve">. More recently, UAV-derived morphometric measurements have been used to delineate age-classes </w:t>
      </w:r>
      <w:r w:rsidR="00D378B4" w:rsidRPr="00EC30B6">
        <w:fldChar w:fldCharType="begin"/>
      </w:r>
      <w:r w:rsidR="00D378B4" w:rsidRPr="00EC30B6">
        <w:instrText xml:space="preserve"> ADDIN ZOTERO_ITEM CSL_CITATION {"citationID":"ajvoe2r2fk","properties":{"formattedCitation":"(Vivier et al. 2024)","plainCitation":"(Vivier et al. 2024)","noteIndex":0},"citationItems":[{"id":4611,"uris":["http://zotero.org/users/5395629/items/FS5SDB2C"],"itemData":{"id":461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schema":"https://github.com/citation-style-language/schema/raw/master/csl-citation.json"} </w:instrText>
      </w:r>
      <w:r w:rsidR="00D378B4" w:rsidRPr="00EC30B6">
        <w:fldChar w:fldCharType="separate"/>
      </w:r>
      <w:r w:rsidR="00D378B4" w:rsidRPr="00EC30B6">
        <w:rPr>
          <w:kern w:val="0"/>
        </w:rPr>
        <w:t>(Vivier et al. 2024)</w:t>
      </w:r>
      <w:r w:rsidR="00D378B4" w:rsidRPr="00EC30B6">
        <w:fldChar w:fldCharType="end"/>
      </w:r>
      <w:r w:rsidR="00D378B4" w:rsidRPr="00EC30B6">
        <w:t xml:space="preserve"> and </w:t>
      </w:r>
      <w:r w:rsidR="00C8340B" w:rsidRPr="00EC30B6">
        <w:t xml:space="preserve">the </w:t>
      </w:r>
      <w:r w:rsidR="00D378B4" w:rsidRPr="00EC30B6">
        <w:t xml:space="preserve">reproductive status of wild cetaceans </w:t>
      </w:r>
      <w:r w:rsidR="00D378B4" w:rsidRPr="00EC30B6">
        <w:fldChar w:fldCharType="begin"/>
      </w:r>
      <w:r w:rsidR="00F875E2">
        <w:instrText xml:space="preserve"> ADDIN ZOTERO_ITEM CSL_CITATION {"citationID":"aav03u121e","properties":{"formattedCitation":"(Cheney et al. 2022, Fernandez Aj\\uc0\\u243{} et al. 2023, Robinson &amp; Visona-Kelly 2025)","plainCitation":"(Cheney et al. 2022, Fernandez Ajó et al. 2023, Robinson &amp; Visona-Kelly 2025)","noteIndex":0},"citationItems":[{"id":5096,"uris":["http://zotero.org/users/5395629/items/52UHIPB3"],"itemData":{"id":5096,"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5093,"uris":["http://zotero.org/users/5395629/items/2VE994MX"],"itemData":{"id":5093,"type":"article-journal","abstract":"Knowledge of baleen whales' reproductive physiology is limited and requires long-term individual-based studies and innovative tools. We used 6 years of individual-level data on the Pacific Coast Feeding Group gray whales to evaluate the utility of faecal progesterone immunoassays and drone-based photogrammetry for pregnancy diagnosis. We explored the variability in faecal progesterone metabolites and body morphology relative to observed reproductive status and estimated the pregnancy probability for mature females of unknown reproductive status using normal mixture models. Individual females had higher faecal progesterone concentrations when pregnant than when presumed non-pregnant. Yet, at the population level, high overlap and variability in progesterone metabolite concentrations occurred between pregnant and non-pregnant groups, limiting this metric for accurate pregnancy diagnosis in gray whales. Alternatively, body width at 50% of the total body length (W50) correctly discriminated pregnant from non-pregnant females at individual and population levels, with high accuracy. Application of the model using W50 metric to mature females of unknown pregnancy status identified eight additional pregnancies with high confidence. Our findings highlight the utility of drone-based photogrammetry to non-invasively diagnose pregnancy in this group of gray whales, and the potential for improved data on reproductive rates for population management of baleen whales generally.","container-title":"Royal Society Open Science","DOI":"10.1098/rsos.230452","ISSN":"2054-5703","issue":"7","journalAbbreviation":"R. Soc. open sci.","language":"en","license":"https://royalsociety.org/journals/ethics-policies/data-sharing-mining/","note":"publisher: The Royal Society","source":"Crossref","title":"Assessment of a non-invasive approach to pregnancy diagnosis in g</w:instrText>
      </w:r>
      <w:r w:rsidR="00F875E2" w:rsidRPr="00F875E2">
        <w:rPr>
          <w:lang w:val="es-EC"/>
          <w:rPrChange w:id="106" w:author="Balaena Institute whitehead" w:date="2025-07-25T14:57:00Z" w16du:dateUtc="2025-07-25T17:57:00Z">
            <w:rPr/>
          </w:rPrChange>
        </w:rPr>
        <w:instrText xml:space="preserve">ray whales through drone-based photogrammetry and faecal hormone analysis","URL":"https://royalsocietypublishing.org/doi/10.1098/rsos.230452","volume":"10","author":[{"family":"Fernandez Ajó","given":"A."},{"family":"Pirotta","given":"E."},{"family":"Bierlich","given":"K. C."},{"family":"Hildebrand","given":"L."},{"family":"Bird","given":"C. N."},{"family":"Hunt","given":"K. E."},{"family":"Buck","given":"C. L."},{"family":"New","given":"L."},{"family":"Dillon","given":"D."},{"family":"Torres","given":"L. G."}],"accessed":{"date-parts":[["2025",7,7]]},"issued":{"date-parts":[["2023",7]]}}},{"id":5089,"uris":["http://zotero.org/users/5395629/items/3337IYUJ"],"itemData":{"id":5089,"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Orcinus orca population","URL":"https://www.nature.com/articles/s41598-025-86793-3","volume":"15","author":[{"family":"Robinson","given":"Chloe V."},{"family":"Visona-Kelly","given":"Brittany C."}],"accessed":{"date-parts":[["2025",7,7]]},"issued":{"date-parts":[["2025",1,25]]}}}],"schema":"https://github.com/citation-style-language/schema/raw/master/csl-citation.json"} </w:instrText>
      </w:r>
      <w:r w:rsidR="00D378B4" w:rsidRPr="00EC30B6">
        <w:fldChar w:fldCharType="separate"/>
      </w:r>
      <w:r w:rsidR="00F875E2" w:rsidRPr="00F875E2">
        <w:rPr>
          <w:kern w:val="0"/>
          <w:lang w:val="es-EC"/>
          <w:rPrChange w:id="107" w:author="Balaena Institute whitehead" w:date="2025-07-25T14:57:00Z" w16du:dateUtc="2025-07-25T17:57:00Z">
            <w:rPr>
              <w:kern w:val="0"/>
            </w:rPr>
          </w:rPrChange>
        </w:rPr>
        <w:t>(Cheney et al. 2022, Fernandez Ajó et al. 2023, Robinson &amp; Visona-Kelly 2025)</w:t>
      </w:r>
      <w:r w:rsidR="00D378B4" w:rsidRPr="00EC30B6">
        <w:fldChar w:fldCharType="end"/>
      </w:r>
      <w:r w:rsidR="00D378B4" w:rsidRPr="0062416A">
        <w:rPr>
          <w:lang w:val="es-EC"/>
        </w:rPr>
        <w:t xml:space="preserve">. </w:t>
      </w:r>
      <w:r w:rsidR="00C8340B" w:rsidRPr="00EC30B6">
        <w:t>T</w:t>
      </w:r>
      <w:r w:rsidRPr="00EC30B6">
        <w:t xml:space="preserve">hese methods have been based </w:t>
      </w:r>
      <w:r w:rsidR="00176570" w:rsidRPr="00EC30B6">
        <w:t xml:space="preserve">on </w:t>
      </w:r>
      <w:r w:rsidR="00C8340B" w:rsidRPr="00EC30B6">
        <w:t xml:space="preserve">and validated against </w:t>
      </w:r>
      <w:r w:rsidR="00D378B4" w:rsidRPr="00EC30B6">
        <w:t>known details of individual</w:t>
      </w:r>
      <w:r w:rsidR="00DB2679" w:rsidRPr="00EC30B6">
        <w:t>s’</w:t>
      </w:r>
      <w:r w:rsidR="00D378B4" w:rsidRPr="00EC30B6">
        <w:t xml:space="preserve"> age</w:t>
      </w:r>
      <w:r w:rsidR="00C8340B" w:rsidRPr="00EC30B6">
        <w:t>, sex,</w:t>
      </w:r>
      <w:r w:rsidR="00D378B4" w:rsidRPr="00EC30B6">
        <w:t xml:space="preserve"> and reproductive status</w:t>
      </w:r>
      <w:r w:rsidR="00C8340B" w:rsidRPr="00EC30B6">
        <w:t>.</w:t>
      </w:r>
    </w:p>
    <w:p w14:paraId="48BA9B60" w14:textId="0F3660AE" w:rsidR="00941758" w:rsidRPr="00EC30B6" w:rsidRDefault="00C8340B" w:rsidP="00941758">
      <w:r w:rsidRPr="00EC30B6">
        <w:t>In the absence of known demographic data,</w:t>
      </w:r>
      <w:r w:rsidR="004E7554" w:rsidRPr="00EC30B6">
        <w:t xml:space="preserve"> we </w:t>
      </w:r>
      <w:r w:rsidR="00A65828" w:rsidRPr="00EC30B6">
        <w:t>develop</w:t>
      </w:r>
      <w:r w:rsidR="00A109BD" w:rsidRPr="00EC30B6">
        <w:t>ed</w:t>
      </w:r>
      <w:r w:rsidR="00A65828" w:rsidRPr="00EC30B6">
        <w:t xml:space="preserve"> a method to infer the </w:t>
      </w:r>
      <w:r w:rsidR="00B213BD" w:rsidRPr="00EC30B6">
        <w:t xml:space="preserve">developmental stage and </w:t>
      </w:r>
      <w:r w:rsidR="00A65828" w:rsidRPr="00EC30B6">
        <w:t xml:space="preserve">sex of sperm whales based </w:t>
      </w:r>
      <w:r w:rsidRPr="00EC30B6">
        <w:t>on</w:t>
      </w:r>
      <w:r w:rsidR="000D38CB" w:rsidRPr="00EC30B6">
        <w:t xml:space="preserve"> </w:t>
      </w:r>
      <w:r w:rsidR="003B4470" w:rsidRPr="00EC30B6">
        <w:t>prior knowledge of sperm growth and development</w:t>
      </w:r>
      <w:r w:rsidR="00D20807" w:rsidRPr="00EC30B6">
        <w:t>,</w:t>
      </w:r>
      <w:r w:rsidR="000D38CB" w:rsidRPr="00EC30B6">
        <w:t xml:space="preserve"> for sperm whales of observed off the Galápagos Islands</w:t>
      </w:r>
      <w:r w:rsidR="003B4470" w:rsidRPr="00EC30B6">
        <w:t>.</w:t>
      </w:r>
      <w:r w:rsidR="00DB2679" w:rsidRPr="00EC30B6">
        <w:t xml:space="preserve"> </w:t>
      </w:r>
      <w:r w:rsidR="000D38CB" w:rsidRPr="00EC30B6">
        <w:t>W</w:t>
      </w:r>
      <w:r w:rsidR="00A109BD" w:rsidRPr="00EC30B6">
        <w:t xml:space="preserve">e synthesized </w:t>
      </w:r>
      <w:r w:rsidRPr="00EC30B6">
        <w:t>research</w:t>
      </w:r>
      <w:r w:rsidR="00DB2679" w:rsidRPr="00EC30B6">
        <w:t xml:space="preserve"> on</w:t>
      </w:r>
      <w:r w:rsidR="000D38CB" w:rsidRPr="00EC30B6">
        <w:t xml:space="preserve"> the development and</w:t>
      </w:r>
      <w:r w:rsidR="00DB2679" w:rsidRPr="00EC30B6">
        <w:t xml:space="preserve"> </w:t>
      </w:r>
      <w:r w:rsidR="00A109BD" w:rsidRPr="00EC30B6">
        <w:t>length-age relationship</w:t>
      </w:r>
      <w:r w:rsidR="000D38CB" w:rsidRPr="00EC30B6">
        <w:t xml:space="preserve"> of sperm whales</w:t>
      </w:r>
      <w:r w:rsidR="00DB2679" w:rsidRPr="00EC30B6">
        <w:t xml:space="preserve"> to refine </w:t>
      </w:r>
      <w:r w:rsidR="00B213BD" w:rsidRPr="00EC30B6">
        <w:t>developmental stage</w:t>
      </w:r>
      <w:r w:rsidR="00DB2679" w:rsidRPr="00EC30B6">
        <w:t xml:space="preserve"> groupings. To </w:t>
      </w:r>
      <w:r w:rsidR="00C807BA" w:rsidRPr="00EC30B6">
        <w:t>distinguish</w:t>
      </w:r>
      <w:r w:rsidR="00DB2679" w:rsidRPr="00EC30B6">
        <w:t xml:space="preserve"> sexes </w:t>
      </w:r>
      <w:r w:rsidR="00C807BA" w:rsidRPr="00EC30B6">
        <w:t>within</w:t>
      </w:r>
      <w:r w:rsidR="00DB2679" w:rsidRPr="00EC30B6">
        <w:t xml:space="preserve"> </w:t>
      </w:r>
      <w:r w:rsidR="00B213BD" w:rsidRPr="00EC30B6">
        <w:t>developmental stages</w:t>
      </w:r>
      <w:r w:rsidR="00DB2679" w:rsidRPr="00EC30B6">
        <w:t>, we relied on the male’s disproportionately larger nos</w:t>
      </w:r>
      <w:r w:rsidR="000D38CB" w:rsidRPr="00EC30B6">
        <w:t>e</w:t>
      </w:r>
      <w:r w:rsidR="00C807BA" w:rsidRPr="00EC30B6">
        <w:t xml:space="preserve"> </w:t>
      </w:r>
      <w:r w:rsidR="00C807BA" w:rsidRPr="00EC30B6">
        <w:fldChar w:fldCharType="begin"/>
      </w:r>
      <w:r w:rsidR="00F875E2">
        <w:instrText xml:space="preserve"> ADDIN ZOTERO_ITEM CSL_CITATION {"citationID":"al9ldbvrvv","properties":{"formattedCitation":"(Cranford 1999)","plainCitation":"(Cranford 1999)","noteIndex":0},"citationItems":[{"id":1140,"uris":["http://zotero.org/users/5395629/items/C8WL59LN"],"itemData":{"id":1140,"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C807BA" w:rsidRPr="00EC30B6">
        <w:fldChar w:fldCharType="separate"/>
      </w:r>
      <w:r w:rsidR="00F875E2" w:rsidRPr="00F875E2">
        <w:rPr>
          <w:kern w:val="0"/>
        </w:rPr>
        <w:t>(Cranford 1999)</w:t>
      </w:r>
      <w:r w:rsidR="00C807BA" w:rsidRPr="00EC30B6">
        <w:fldChar w:fldCharType="end"/>
      </w:r>
      <w:r w:rsidR="00C807BA" w:rsidRPr="00EC30B6">
        <w:t>. This feature</w:t>
      </w:r>
      <w:r w:rsidR="00DB2679" w:rsidRPr="00EC30B6">
        <w:t xml:space="preserve"> </w:t>
      </w:r>
      <w:r w:rsidR="000D38CB" w:rsidRPr="00EC30B6">
        <w:t>accounts for most of the difference in size between males and females and,</w:t>
      </w:r>
      <w:r w:rsidR="00DB2679" w:rsidRPr="00EC30B6">
        <w:t xml:space="preserve"> </w:t>
      </w:r>
      <w:r w:rsidR="000D38CB" w:rsidRPr="00EC30B6">
        <w:t xml:space="preserve">although </w:t>
      </w:r>
      <w:r w:rsidR="00DB2679" w:rsidRPr="00EC30B6">
        <w:t xml:space="preserve">most pronounced in mature males, can be </w:t>
      </w:r>
      <w:r w:rsidR="000D38CB" w:rsidRPr="00EC30B6">
        <w:t>detected</w:t>
      </w:r>
      <w:r w:rsidR="00DB2679" w:rsidRPr="00EC30B6">
        <w:t xml:space="preserve"> before adulthood</w:t>
      </w:r>
      <w:r w:rsidR="00C807BA" w:rsidRPr="00EC30B6">
        <w:t xml:space="preserve"> via direct measurements</w:t>
      </w:r>
      <w:r w:rsidR="00DB2679" w:rsidRPr="00EC30B6">
        <w:t xml:space="preserve"> </w:t>
      </w:r>
      <w:r w:rsidR="00DB2679" w:rsidRPr="00EC30B6">
        <w:fldChar w:fldCharType="begin"/>
      </w:r>
      <w:r w:rsidR="00F875E2">
        <w:instrText xml:space="preserve"> ADDIN ZOTERO_ITEM CSL_CITATION {"citationID":"a28ve2t09pm","properties":{"formattedCitation":"(Nishiwaki et al. 1963, Cranford 1999)","plainCitation":"(Nishiwaki et al. 1963, Cranford 1999)","noteIndex":0},"citationItems":[{"id":1288,"uris":["http://zotero.org/users/5395629/items/4DP8Z8PY"],"itemData":{"id":1288,"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140,"uris":["http://zotero.org/users/5395629/items/C8WL59LN"],"itemData":{"id":1140,"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DB2679" w:rsidRPr="00EC30B6">
        <w:fldChar w:fldCharType="separate"/>
      </w:r>
      <w:r w:rsidR="00F875E2" w:rsidRPr="00F875E2">
        <w:rPr>
          <w:kern w:val="0"/>
        </w:rPr>
        <w:t>(Nishiwaki et al. 1963, Cranford 1999)</w:t>
      </w:r>
      <w:r w:rsidR="00DB2679" w:rsidRPr="00EC30B6">
        <w:fldChar w:fldCharType="end"/>
      </w:r>
      <w:r w:rsidR="00A109BD" w:rsidRPr="00EC30B6">
        <w:t xml:space="preserve">. </w:t>
      </w:r>
      <w:r w:rsidR="001F5573" w:rsidRPr="00EC30B6">
        <w:t>Using AUV-d</w:t>
      </w:r>
      <w:r w:rsidR="00FC3060" w:rsidRPr="00EC30B6">
        <w:t xml:space="preserve">erived morphometric measurements of Galápagos sperm whales of </w:t>
      </w:r>
      <w:r w:rsidR="00FC3060" w:rsidRPr="0062416A">
        <w:t xml:space="preserve">unknown sex/age, we developed a model-optimizing algorithm to estimate the probability that individuals are females based on their total body length and nose-to-body ratio. </w:t>
      </w:r>
      <w:r w:rsidR="00941758" w:rsidRPr="00EC30B6">
        <w:t xml:space="preserve">To demonstrate the application of our methods, we </w:t>
      </w:r>
      <w:r w:rsidR="00FC3060" w:rsidRPr="00EC30B6">
        <w:t>explored</w:t>
      </w:r>
      <w:r w:rsidR="00941758" w:rsidRPr="00EC30B6">
        <w:t xml:space="preserve"> individuals’ involvement in </w:t>
      </w:r>
      <w:r w:rsidR="00941758" w:rsidRPr="00EC30B6">
        <w:rPr>
          <w:i/>
          <w:iCs/>
        </w:rPr>
        <w:t>peduncle dives</w:t>
      </w:r>
      <w:r w:rsidR="00941758" w:rsidRPr="00EC30B6">
        <w:t>—a stereotyped interaction which has thus far been reported only between calves/juveniles and females—</w:t>
      </w:r>
      <w:proofErr w:type="gramStart"/>
      <w:r w:rsidR="00941758" w:rsidRPr="00EC30B6">
        <w:t>in light of</w:t>
      </w:r>
      <w:proofErr w:type="gramEnd"/>
      <w:r w:rsidR="00941758" w:rsidRPr="00EC30B6">
        <w:t xml:space="preserve"> our </w:t>
      </w:r>
      <w:r w:rsidR="00B213BD" w:rsidRPr="00EC30B6">
        <w:t>developmental stage/sex</w:t>
      </w:r>
      <w:r w:rsidR="00941758" w:rsidRPr="00EC30B6">
        <w:t xml:space="preserve"> class inferences.  </w:t>
      </w:r>
    </w:p>
    <w:p w14:paraId="0699146D" w14:textId="77777777" w:rsidR="00862972" w:rsidRPr="00EC30B6" w:rsidRDefault="00862972" w:rsidP="00EA7AE3">
      <w:pPr>
        <w:pStyle w:val="Heading2"/>
      </w:pPr>
      <w:bookmarkStart w:id="108" w:name="_Toc201083897"/>
      <w:bookmarkStart w:id="109" w:name="_Toc203386323"/>
      <w:r w:rsidRPr="00EC30B6">
        <w:lastRenderedPageBreak/>
        <w:t>2 | METHODS</w:t>
      </w:r>
      <w:bookmarkEnd w:id="108"/>
      <w:bookmarkEnd w:id="109"/>
    </w:p>
    <w:p w14:paraId="39B141C3" w14:textId="77777777" w:rsidR="00862972" w:rsidRPr="00EC30B6" w:rsidRDefault="00862972" w:rsidP="00EA7AE3">
      <w:pPr>
        <w:pStyle w:val="Heading3"/>
      </w:pPr>
      <w:bookmarkStart w:id="110" w:name="_Toc201083898"/>
      <w:bookmarkStart w:id="111" w:name="_Toc203386324"/>
      <w:r w:rsidRPr="00EC30B6">
        <w:t>2.1 | Data Collection</w:t>
      </w:r>
      <w:bookmarkEnd w:id="110"/>
      <w:bookmarkEnd w:id="111"/>
    </w:p>
    <w:p w14:paraId="6034AE18" w14:textId="21FFFB9E" w:rsidR="00862972" w:rsidRPr="00EC30B6" w:rsidRDefault="00862972" w:rsidP="00862972">
      <w:r w:rsidRPr="00EC30B6">
        <w:t>We carried out dedicated surveys in the deep waters (&gt; 1000 m) off the Galápagos Islands aboard a 12</w:t>
      </w:r>
      <w:r w:rsidR="00D20807" w:rsidRPr="00EC30B6">
        <w:t xml:space="preserve"> </w:t>
      </w:r>
      <w:r w:rsidRPr="00EC30B6">
        <w:t>m sailboat (</w:t>
      </w:r>
      <w:r w:rsidRPr="00EC30B6">
        <w:rPr>
          <w:i/>
          <w:iCs/>
        </w:rPr>
        <w:t>Balaena</w:t>
      </w:r>
      <w:r w:rsidRPr="00EC30B6">
        <w:t xml:space="preserve">) between January and </w:t>
      </w:r>
      <w:proofErr w:type="gramStart"/>
      <w:r w:rsidRPr="00EC30B6">
        <w:t>May</w:t>
      </w:r>
      <w:r w:rsidR="00B213BD" w:rsidRPr="00EC30B6">
        <w:t>,</w:t>
      </w:r>
      <w:proofErr w:type="gramEnd"/>
      <w:r w:rsidRPr="00EC30B6">
        <w:t xml:space="preserve"> 2023 </w:t>
      </w:r>
      <w:commentRangeStart w:id="112"/>
      <w:r w:rsidRPr="00EC30B6">
        <w:t>(</w:t>
      </w:r>
      <w:r w:rsidR="00D20807" w:rsidRPr="00EC30B6">
        <w:t xml:space="preserve">Galápagos National Park </w:t>
      </w:r>
      <w:r w:rsidRPr="00EC30B6">
        <w:t>research permit No. PC-86-22</w:t>
      </w:r>
      <w:commentRangeEnd w:id="112"/>
      <w:r w:rsidR="00EA082D" w:rsidRPr="00EC30B6">
        <w:rPr>
          <w:rStyle w:val="CommentReference"/>
        </w:rPr>
        <w:commentReference w:id="112"/>
      </w:r>
      <w:r w:rsidRPr="00EC30B6">
        <w:t xml:space="preserve">). We searched for sperm whales acoustically </w:t>
      </w:r>
      <w:r w:rsidR="00AA7307" w:rsidRPr="00EC30B6">
        <w:t>(</w:t>
      </w:r>
      <w:r w:rsidRPr="00EC30B6">
        <w:t>using a 100 m towed hydrophone</w:t>
      </w:r>
      <w:r w:rsidR="00AA7307" w:rsidRPr="00EC30B6">
        <w:t>)</w:t>
      </w:r>
      <w:r w:rsidRPr="00EC30B6">
        <w:t xml:space="preserve"> and visually during daylight hours. When we encountered groups of females and juveniles, we followed them for as long as possible at a cautious distance to collect behavioural, acoustic, and photo-identification data. </w:t>
      </w:r>
    </w:p>
    <w:p w14:paraId="6007BE96" w14:textId="0109FC5E" w:rsidR="00862972" w:rsidRPr="00EC30B6" w:rsidRDefault="00862972" w:rsidP="00862972">
      <w:r w:rsidRPr="00EC30B6">
        <w:t xml:space="preserve">If conditions were adequate (windspeed &lt; 10 kts and no rain), we conducted 1 – </w:t>
      </w:r>
      <w:proofErr w:type="gramStart"/>
      <w:r w:rsidRPr="00EC30B6">
        <w:t>2 hour</w:t>
      </w:r>
      <w:proofErr w:type="gramEnd"/>
      <w:r w:rsidRPr="00EC30B6">
        <w:t xml:space="preserve"> flight sessions using a DJI Mini 2 drone (249 g) equipped with propeller guards and landing gear. We conducted sessions in the morning and afternoon when glare in the water interfered the least with visibility.  Once we approached a group of whales with the drone, we flew between 15 - 120 m above the water and pointed the camera perpendicularly (i.e., nadir) over the whales. During flights, we recorded continuously at 29.79 fps at </w:t>
      </w:r>
      <w:commentRangeStart w:id="113"/>
      <w:r w:rsidRPr="00EC30B6">
        <w:t>1080</w:t>
      </w:r>
      <w:ins w:id="114" w:author="Ana Eguiguren" w:date="2025-07-17T16:44:00Z" w16du:dateUtc="2025-07-17T19:44:00Z">
        <w:r w:rsidR="00B213BD" w:rsidRPr="00EC30B6">
          <w:t xml:space="preserve"> x 1902</w:t>
        </w:r>
      </w:ins>
      <w:r w:rsidR="00D20807" w:rsidRPr="00EC30B6">
        <w:t xml:space="preserve"> </w:t>
      </w:r>
      <w:del w:id="115" w:author="Ana Eguiguren" w:date="2025-07-17T16:44:00Z" w16du:dateUtc="2025-07-17T19:44:00Z">
        <w:r w:rsidRPr="00EC30B6" w:rsidDel="00B213BD">
          <w:delText>p</w:delText>
        </w:r>
        <w:commentRangeEnd w:id="113"/>
        <w:r w:rsidR="00AA7307" w:rsidRPr="00EC30B6" w:rsidDel="00B213BD">
          <w:rPr>
            <w:rStyle w:val="CommentReference"/>
          </w:rPr>
          <w:commentReference w:id="113"/>
        </w:r>
        <w:r w:rsidRPr="00EC30B6" w:rsidDel="00B213BD">
          <w:delText xml:space="preserve"> </w:delText>
        </w:r>
      </w:del>
      <w:r w:rsidRPr="00EC30B6">
        <w:t xml:space="preserve">or </w:t>
      </w:r>
      <w:ins w:id="116" w:author="Ana Eguiguren" w:date="2025-07-17T16:44:00Z" w16du:dateUtc="2025-07-17T19:44:00Z">
        <w:r w:rsidR="00B213BD" w:rsidRPr="00EC30B6">
          <w:t xml:space="preserve">3840 x 2160 </w:t>
        </w:r>
        <w:proofErr w:type="spellStart"/>
        <w:r w:rsidR="00B213BD" w:rsidRPr="00EC30B6">
          <w:t>px</w:t>
        </w:r>
        <w:proofErr w:type="spellEnd"/>
        <w:r w:rsidR="00B213BD" w:rsidRPr="00EC30B6">
          <w:t xml:space="preserve"> (</w:t>
        </w:r>
      </w:ins>
      <w:r w:rsidRPr="00EC30B6">
        <w:t>4K</w:t>
      </w:r>
      <w:ins w:id="117" w:author="Ana Eguiguren" w:date="2025-07-17T16:44:00Z" w16du:dateUtc="2025-07-17T19:44:00Z">
        <w:r w:rsidR="00B213BD" w:rsidRPr="00EC30B6">
          <w:t>)</w:t>
        </w:r>
      </w:ins>
      <w:r w:rsidRPr="00EC30B6">
        <w:t xml:space="preserve"> resolution. We alternated a group-follow protocol–during which we kept visual contact with a group of whales by flying high enough to fit all whales in the frame (Altmann 1974)–with brief moments of close approach (15 - 20 m)–to capture individual whales’ distinctive marks and allow for more accurate size estimates. At the end </w:t>
      </w:r>
      <w:ins w:id="118" w:author="Balaena Institute whitehead" w:date="2025-07-25T12:52:00Z" w16du:dateUtc="2025-07-25T15:52:00Z">
        <w:r w:rsidR="00C8340B" w:rsidRPr="00EC30B6">
          <w:t xml:space="preserve">of </w:t>
        </w:r>
      </w:ins>
      <w:r w:rsidRPr="00EC30B6">
        <w:t xml:space="preserve">most flights, we hovered over the research vessel to collect a calibration image (see </w:t>
      </w:r>
      <w:r w:rsidRPr="00EC30B6">
        <w:fldChar w:fldCharType="begin"/>
      </w:r>
      <w:r w:rsidRPr="00EC30B6">
        <w:instrText xml:space="preserve"> REF _Ref192584273 \h </w:instrText>
      </w:r>
      <w:r w:rsidRPr="00EC30B6">
        <w:fldChar w:fldCharType="separate"/>
      </w:r>
      <w:r w:rsidR="00AB0A54" w:rsidRPr="00EC30B6">
        <w:t xml:space="preserve">2.2.1 | </w:t>
      </w:r>
      <w:r w:rsidRPr="00EC30B6">
        <w:fldChar w:fldCharType="end"/>
      </w:r>
      <w:r w:rsidRPr="00EC30B6">
        <w:t xml:space="preserve">). </w:t>
      </w:r>
    </w:p>
    <w:p w14:paraId="2427619A" w14:textId="77777777" w:rsidR="00862972" w:rsidRPr="00EC30B6" w:rsidRDefault="00862972" w:rsidP="00EA7AE3">
      <w:pPr>
        <w:pStyle w:val="Heading3"/>
      </w:pPr>
      <w:bookmarkStart w:id="119" w:name="_Toc201083899"/>
      <w:bookmarkStart w:id="120" w:name="_Toc203386325"/>
      <w:r w:rsidRPr="00EC30B6">
        <w:t>2.2 | Morphometric measurements</w:t>
      </w:r>
      <w:bookmarkEnd w:id="119"/>
      <w:bookmarkEnd w:id="120"/>
    </w:p>
    <w:p w14:paraId="15D81402" w14:textId="77777777" w:rsidR="00862972" w:rsidRPr="00EC30B6" w:rsidRDefault="00862972" w:rsidP="00EA7AE3">
      <w:pPr>
        <w:pStyle w:val="Heading4"/>
      </w:pPr>
      <w:bookmarkStart w:id="121" w:name="_Ref192584273"/>
      <w:r w:rsidRPr="00EC30B6">
        <w:t xml:space="preserve">2.2.1 | </w:t>
      </w:r>
      <w:bookmarkEnd w:id="121"/>
      <w:r w:rsidRPr="00EC30B6">
        <w:t>Estimating and correcting measurement error</w:t>
      </w:r>
    </w:p>
    <w:p w14:paraId="0DA1BC33" w14:textId="71DD8417" w:rsidR="00C45E33" w:rsidRDefault="00862972" w:rsidP="00862972">
      <w:pPr>
        <w:rPr>
          <w:ins w:id="122" w:author="Balaena Institute whitehead" w:date="2025-07-25T13:06:00Z" w16du:dateUtc="2025-07-25T16:06:00Z"/>
        </w:rPr>
      </w:pPr>
      <w:r w:rsidRPr="00EC30B6">
        <w:t xml:space="preserve">Errors in aerial photogrammetry arise from several sources, of which the most impactful are </w:t>
      </w:r>
      <w:del w:id="123" w:author="Balaena Institute whitehead" w:date="2025-07-25T12:55:00Z" w16du:dateUtc="2025-07-25T15:55:00Z">
        <w:r w:rsidRPr="00EC30B6" w:rsidDel="00EC30B6">
          <w:delText xml:space="preserve">imprecise </w:delText>
        </w:r>
      </w:del>
      <w:ins w:id="124" w:author="Balaena Institute whitehead" w:date="2025-07-25T12:55:00Z" w16du:dateUtc="2025-07-25T15:55:00Z">
        <w:r w:rsidR="00EC30B6" w:rsidRPr="00EC30B6">
          <w:t>errors in</w:t>
        </w:r>
      </w:ins>
      <w:ins w:id="125" w:author="Balaena Institute whitehead" w:date="2025-07-25T12:56:00Z" w16du:dateUtc="2025-07-25T15:56:00Z">
        <w:r w:rsidR="00EC30B6" w:rsidRPr="00EC30B6">
          <w:t xml:space="preserve"> </w:t>
        </w:r>
      </w:ins>
      <w:r w:rsidRPr="00EC30B6">
        <w:t xml:space="preserve">altitude </w:t>
      </w:r>
      <w:ins w:id="126" w:author="Balaena Institute whitehead" w:date="2025-07-25T12:56:00Z" w16du:dateUtc="2025-07-25T15:56:00Z">
        <w:r w:rsidR="00EC30B6" w:rsidRPr="00EC30B6">
          <w:t xml:space="preserve">measurement, which </w:t>
        </w:r>
      </w:ins>
      <w:ins w:id="127" w:author="Balaena Institute whitehead" w:date="2025-07-25T12:59:00Z" w16du:dateUtc="2025-07-25T15:59:00Z">
        <w:r w:rsidR="00EC30B6">
          <w:t>impact</w:t>
        </w:r>
      </w:ins>
      <w:ins w:id="128" w:author="Balaena Institute whitehead" w:date="2025-07-25T12:56:00Z" w16du:dateUtc="2025-07-25T15:56:00Z">
        <w:r w:rsidR="00EC30B6" w:rsidRPr="00EC30B6">
          <w:t xml:space="preserve"> the scaling factor used to estimate true object </w:t>
        </w:r>
      </w:ins>
      <w:ins w:id="129" w:author="Balaena Institute whitehead" w:date="2025-07-25T12:59:00Z" w16du:dateUtc="2025-07-25T15:59:00Z">
        <w:r w:rsidR="00EC30B6">
          <w:t xml:space="preserve">lengths </w:t>
        </w:r>
      </w:ins>
      <w:del w:id="130" w:author="Balaena Institute whitehead" w:date="2025-07-25T12:56:00Z" w16du:dateUtc="2025-07-25T15:56:00Z">
        <w:r w:rsidRPr="00EC30B6" w:rsidDel="00EC30B6">
          <w:delText>estimates</w:delText>
        </w:r>
      </w:del>
      <w:del w:id="131" w:author="Balaena Institute whitehead" w:date="2025-07-25T12:59:00Z" w16du:dateUtc="2025-07-25T15:59:00Z">
        <w:r w:rsidRPr="00EC30B6" w:rsidDel="00EC30B6">
          <w:delText xml:space="preserve"> </w:delText>
        </w:r>
      </w:del>
      <w:r w:rsidRPr="00EC30B6">
        <w:fldChar w:fldCharType="begin"/>
      </w:r>
      <w:r w:rsidR="009A468F" w:rsidRPr="00EC30B6">
        <w:instrText xml:space="preserve"> ADDIN ZOTERO_ITEM CSL_CITATION {"citationID":"JyqLn8Zm","properties":{"formattedCitation":"(Burnett et al. 2019, Bierlich et al. 2021, Glarou et al. 2022, Napoli et al. 2024)","plainCitation":"(Burnett et al. 2019, Bierlich et al. 2021, Glarou et al. 2022, Napoli et al. 2024)","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108,"uris":["http://zotero.org/users/5395629/items/GEFAD4PI"],"itemData":{"id":1108,"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EC30B6">
        <w:fldChar w:fldCharType="separate"/>
      </w:r>
      <w:r w:rsidRPr="0062416A">
        <w:t>(Burnett et al. 2019, Bierlich et al. 2021, Glarou et al. 2022, Napoli et al. 2024)</w:t>
      </w:r>
      <w:r w:rsidRPr="00EC30B6">
        <w:fldChar w:fldCharType="end"/>
      </w:r>
      <w:r w:rsidRPr="00EC30B6">
        <w:t xml:space="preserve">. </w:t>
      </w:r>
      <w:ins w:id="132" w:author="Balaena Institute whitehead" w:date="2025-07-25T12:58:00Z" w16du:dateUtc="2025-07-25T15:58:00Z">
        <w:r w:rsidR="00EC30B6" w:rsidRPr="00EC30B6">
          <w:rPr>
            <w:rPrChange w:id="133" w:author="Balaena Institute whitehead" w:date="2025-07-25T12:58:00Z" w16du:dateUtc="2025-07-25T15:58:00Z">
              <w:rPr>
                <w:lang w:val="fr-FR"/>
              </w:rPr>
            </w:rPrChange>
          </w:rPr>
          <w:t xml:space="preserve">Our morphometric estimates were based on </w:t>
        </w:r>
      </w:ins>
      <w:ins w:id="134" w:author="Balaena Institute whitehead" w:date="2025-07-25T12:59:00Z" w16du:dateUtc="2025-07-25T15:59:00Z">
        <w:r w:rsidR="00EC30B6">
          <w:t xml:space="preserve">altitude </w:t>
        </w:r>
      </w:ins>
      <w:ins w:id="135" w:author="Balaena Institute whitehead" w:date="2025-07-25T12:58:00Z" w16du:dateUtc="2025-07-25T15:58:00Z">
        <w:r w:rsidR="00EC30B6" w:rsidRPr="00EC30B6">
          <w:rPr>
            <w:rPrChange w:id="136" w:author="Balaena Institute whitehead" w:date="2025-07-25T12:58:00Z" w16du:dateUtc="2025-07-25T15:58:00Z">
              <w:rPr>
                <w:lang w:val="fr-FR"/>
              </w:rPr>
            </w:rPrChange>
          </w:rPr>
          <w:t xml:space="preserve">measurements </w:t>
        </w:r>
      </w:ins>
      <w:ins w:id="137" w:author="Balaena Institute whitehead" w:date="2025-07-25T12:59:00Z" w16du:dateUtc="2025-07-25T15:59:00Z">
        <w:r w:rsidR="00EC30B6">
          <w:t>from</w:t>
        </w:r>
      </w:ins>
      <w:ins w:id="138" w:author="Balaena Institute whitehead" w:date="2025-07-25T12:56:00Z" w16du:dateUtc="2025-07-25T15:56:00Z">
        <w:r w:rsidR="00EC30B6" w:rsidRPr="00EC30B6">
          <w:rPr>
            <w:rPrChange w:id="139" w:author="Balaena Institute whitehead" w:date="2025-07-25T12:58:00Z" w16du:dateUtc="2025-07-25T15:58:00Z">
              <w:rPr>
                <w:lang w:val="fr-FR"/>
              </w:rPr>
            </w:rPrChange>
          </w:rPr>
          <w:t xml:space="preserve"> the built-in barometric altimeter</w:t>
        </w:r>
      </w:ins>
      <w:ins w:id="140" w:author="Balaena Institute whitehead" w:date="2025-07-25T12:57:00Z" w16du:dateUtc="2025-07-25T15:57:00Z">
        <w:r w:rsidR="00EC30B6" w:rsidRPr="00EC30B6">
          <w:rPr>
            <w:rPrChange w:id="141" w:author="Balaena Institute whitehead" w:date="2025-07-25T12:58:00Z" w16du:dateUtc="2025-07-25T15:58:00Z">
              <w:rPr>
                <w:lang w:val="fr-FR"/>
              </w:rPr>
            </w:rPrChange>
          </w:rPr>
          <w:t xml:space="preserve">, which is less precise (i.e., </w:t>
        </w:r>
        <w:r w:rsidR="00EC30B6" w:rsidRPr="00EC30B6">
          <w:t>has more variation)</w:t>
        </w:r>
      </w:ins>
      <w:ins w:id="142" w:author="Balaena Institute whitehead" w:date="2025-07-25T12:58:00Z" w16du:dateUtc="2025-07-25T15:58:00Z">
        <w:r w:rsidR="00EC30B6" w:rsidRPr="00EC30B6">
          <w:t xml:space="preserve"> </w:t>
        </w:r>
      </w:ins>
      <w:ins w:id="143" w:author="Balaena Institute whitehead" w:date="2025-07-25T12:59:00Z" w16du:dateUtc="2025-07-25T15:59:00Z">
        <w:r w:rsidR="00EC30B6">
          <w:t xml:space="preserve">and </w:t>
        </w:r>
      </w:ins>
      <w:ins w:id="144" w:author="Balaena Institute whitehead" w:date="2025-07-25T13:00:00Z" w16du:dateUtc="2025-07-25T16:00:00Z">
        <w:r w:rsidR="00EC30B6">
          <w:t xml:space="preserve">less accurate (i.e., approaches true values less often) than measurements obtained from </w:t>
        </w:r>
      </w:ins>
      <w:ins w:id="145" w:author="Balaena Institute whitehead" w:date="2025-07-25T13:01:00Z" w16du:dateUtc="2025-07-25T16:01:00Z">
        <w:r w:rsidR="00EC30B6">
          <w:lastRenderedPageBreak/>
          <w:t>laser-based</w:t>
        </w:r>
      </w:ins>
      <w:ins w:id="146" w:author="Balaena Institute whitehead" w:date="2025-07-25T13:00:00Z" w16du:dateUtc="2025-07-25T16:00:00Z">
        <w:r w:rsidR="00EC30B6">
          <w:t xml:space="preserve"> altimeters</w:t>
        </w:r>
      </w:ins>
      <w:ins w:id="147" w:author="Balaena Institute whitehead" w:date="2025-07-25T13:01:00Z" w16du:dateUtc="2025-07-25T16:01:00Z">
        <w:r w:rsidR="00EC30B6">
          <w:t xml:space="preserve"> typically</w:t>
        </w:r>
      </w:ins>
      <w:ins w:id="148" w:author="Balaena Institute whitehead" w:date="2025-07-25T13:00:00Z" w16du:dateUtc="2025-07-25T16:00:00Z">
        <w:r w:rsidR="00EC30B6">
          <w:t xml:space="preserve"> use</w:t>
        </w:r>
      </w:ins>
      <w:ins w:id="149" w:author="Balaena Institute whitehead" w:date="2025-07-25T13:01:00Z" w16du:dateUtc="2025-07-25T16:01:00Z">
        <w:r w:rsidR="00EC30B6">
          <w:t xml:space="preserve">d in morphometric research </w:t>
        </w:r>
      </w:ins>
      <w:del w:id="150" w:author="Balaena Institute whitehead" w:date="2025-07-25T13:01:00Z" w16du:dateUtc="2025-07-25T16:01:00Z">
        <w:r w:rsidRPr="00EC30B6" w:rsidDel="00EC30B6">
          <w:delText xml:space="preserve">Drones that derive altitude measurements from </w:delText>
        </w:r>
      </w:del>
      <w:del w:id="151" w:author="Balaena Institute whitehead" w:date="2025-07-25T12:52:00Z" w16du:dateUtc="2025-07-25T15:52:00Z">
        <w:r w:rsidRPr="00EC30B6" w:rsidDel="00C8340B">
          <w:delText xml:space="preserve">inbuilt </w:delText>
        </w:r>
      </w:del>
      <w:del w:id="152" w:author="Balaena Institute whitehead" w:date="2025-07-25T13:01:00Z" w16du:dateUtc="2025-07-25T16:01:00Z">
        <w:r w:rsidRPr="00EC30B6" w:rsidDel="00EC30B6">
          <w:delText>barometers, as was our case</w:delText>
        </w:r>
      </w:del>
      <w:del w:id="153" w:author="Balaena Institute whitehead" w:date="2025-07-25T12:53:00Z" w16du:dateUtc="2025-07-25T15:53:00Z">
        <w:r w:rsidRPr="00EC30B6" w:rsidDel="00C8340B">
          <w:delText>,</w:delText>
        </w:r>
      </w:del>
      <w:del w:id="154" w:author="Balaena Institute whitehead" w:date="2025-07-25T13:01:00Z" w16du:dateUtc="2025-07-25T16:01:00Z">
        <w:r w:rsidRPr="00EC30B6" w:rsidDel="00EC30B6">
          <w:delText xml:space="preserve"> </w:delText>
        </w:r>
      </w:del>
      <w:del w:id="155" w:author="Balaena Institute whitehead" w:date="2025-07-25T12:52:00Z" w16du:dateUtc="2025-07-25T15:52:00Z">
        <w:r w:rsidRPr="00EC30B6" w:rsidDel="00C8340B">
          <w:delText xml:space="preserve">can </w:delText>
        </w:r>
      </w:del>
      <w:del w:id="156" w:author="Balaena Institute whitehead" w:date="2025-07-25T12:53:00Z" w16du:dateUtc="2025-07-25T15:53:00Z">
        <w:r w:rsidRPr="00EC30B6" w:rsidDel="00C8340B">
          <w:delText xml:space="preserve">be inaccurate due to changes in meteorological conditions and internal biases </w:delText>
        </w:r>
      </w:del>
      <w:r w:rsidRPr="00EC30B6">
        <w:fldChar w:fldCharType="begin"/>
      </w:r>
      <w:r w:rsidR="009A468F" w:rsidRPr="00EC30B6">
        <w:instrText xml:space="preserve"> ADDIN ZOTERO_ITEM CSL_CITATION {"citationID":"vJXFMUMd","properties":{"formattedCitation":"(Burnett et al. 2019, Bierlich et al. 2021)","plainCitation":"(Burnett et al. 2019, Bierlich et al. 2021)","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Pr="00EC30B6">
        <w:fldChar w:fldCharType="separate"/>
      </w:r>
      <w:r w:rsidRPr="00EC30B6">
        <w:t>(Burnett et al. 2019, Bierlich et al. 2021)</w:t>
      </w:r>
      <w:r w:rsidRPr="00EC30B6">
        <w:fldChar w:fldCharType="end"/>
      </w:r>
      <w:ins w:id="157" w:author="Balaena Institute whitehead" w:date="2025-07-25T13:03:00Z" w16du:dateUtc="2025-07-25T16:03:00Z">
        <w:r w:rsidR="00906B25">
          <w:t xml:space="preserve">. </w:t>
        </w:r>
      </w:ins>
      <w:ins w:id="158" w:author="Balaena Institute whitehead" w:date="2025-07-25T13:04:00Z" w16du:dateUtc="2025-07-25T16:04:00Z">
        <w:r w:rsidR="00906B25">
          <w:t xml:space="preserve">We did not incorporate a laser altimeter </w:t>
        </w:r>
      </w:ins>
      <w:ins w:id="159" w:author="Balaena Institute whitehead" w:date="2025-07-25T13:06:00Z" w16du:dateUtc="2025-07-25T16:06:00Z">
        <w:r w:rsidR="00C45E33">
          <w:t>on</w:t>
        </w:r>
      </w:ins>
      <w:ins w:id="160" w:author="Balaena Institute whitehead" w:date="2025-07-25T13:04:00Z" w16du:dateUtc="2025-07-25T16:04:00Z">
        <w:r w:rsidR="00906B25">
          <w:t xml:space="preserve"> our AUV bec</w:t>
        </w:r>
      </w:ins>
      <w:ins w:id="161" w:author="Balaena Institute whitehead" w:date="2025-07-25T13:05:00Z" w16du:dateUtc="2025-07-25T16:05:00Z">
        <w:r w:rsidR="00906B25">
          <w:t xml:space="preserve">ause the added weight would have substantially </w:t>
        </w:r>
      </w:ins>
      <w:ins w:id="162" w:author="Balaena Institute whitehead" w:date="2025-07-25T13:17:00Z" w16du:dateUtc="2025-07-25T16:17:00Z">
        <w:r w:rsidR="00465567">
          <w:t>reduced</w:t>
        </w:r>
      </w:ins>
      <w:ins w:id="163" w:author="Balaena Institute whitehead" w:date="2025-07-25T13:05:00Z" w16du:dateUtc="2025-07-25T16:05:00Z">
        <w:r w:rsidR="00906B25">
          <w:t xml:space="preserve"> flight times given its small size (2</w:t>
        </w:r>
        <w:r w:rsidR="00C45E33">
          <w:t>49 g).</w:t>
        </w:r>
      </w:ins>
      <w:ins w:id="164" w:author="Balaena Institute whitehead" w:date="2025-07-25T13:07:00Z" w16du:dateUtc="2025-07-25T16:07:00Z">
        <w:r w:rsidR="00C45E33">
          <w:t xml:space="preserve"> We opted for this drone model because</w:t>
        </w:r>
      </w:ins>
      <w:ins w:id="165" w:author="Balaena Institute whitehead" w:date="2025-07-25T13:12:00Z" w16du:dateUtc="2025-07-25T16:12:00Z">
        <w:r w:rsidR="00C45E33">
          <w:t xml:space="preserve"> our</w:t>
        </w:r>
      </w:ins>
      <w:ins w:id="166" w:author="Balaena Institute whitehead" w:date="2025-07-25T13:07:00Z" w16du:dateUtc="2025-07-25T16:07:00Z">
        <w:r w:rsidR="00C45E33">
          <w:t xml:space="preserve"> initial attempts </w:t>
        </w:r>
      </w:ins>
      <w:ins w:id="167" w:author="Balaena Institute whitehead" w:date="2025-07-25T13:14:00Z" w16du:dateUtc="2025-07-25T16:14:00Z">
        <w:r w:rsidR="00C45E33">
          <w:t>to</w:t>
        </w:r>
      </w:ins>
      <w:ins w:id="168" w:author="Balaena Institute whitehead" w:date="2025-07-25T13:07:00Z" w16du:dateUtc="2025-07-25T16:07:00Z">
        <w:r w:rsidR="00C45E33">
          <w:t xml:space="preserve"> </w:t>
        </w:r>
      </w:ins>
      <w:ins w:id="169" w:author="Balaena Institute whitehead" w:date="2025-07-25T13:14:00Z" w16du:dateUtc="2025-07-25T16:14:00Z">
        <w:r w:rsidR="00C45E33">
          <w:t>fly and retrieve a larger UAV</w:t>
        </w:r>
      </w:ins>
      <w:ins w:id="170" w:author="Balaena Institute whitehead" w:date="2025-07-25T13:09:00Z" w16du:dateUtc="2025-07-25T16:09:00Z">
        <w:r w:rsidR="00C45E33">
          <w:t xml:space="preserve"> (Phantom 4 Pro) </w:t>
        </w:r>
      </w:ins>
      <w:ins w:id="171" w:author="Balaena Institute whitehead" w:date="2025-07-25T13:15:00Z" w16du:dateUtc="2025-07-25T16:15:00Z">
        <w:r w:rsidR="00C45E33">
          <w:t xml:space="preserve">equipped with a laser altimeter </w:t>
        </w:r>
      </w:ins>
      <w:ins w:id="172" w:author="Balaena Institute whitehead" w:date="2025-07-25T13:09:00Z" w16du:dateUtc="2025-07-25T16:09:00Z">
        <w:r w:rsidR="00C45E33">
          <w:t xml:space="preserve">vessel </w:t>
        </w:r>
      </w:ins>
      <w:ins w:id="173" w:author="Balaena Institute whitehead" w:date="2025-07-25T13:08:00Z" w16du:dateUtc="2025-07-25T16:08:00Z">
        <w:r w:rsidR="00C45E33">
          <w:t xml:space="preserve">failed </w:t>
        </w:r>
      </w:ins>
      <w:ins w:id="174" w:author="Balaena Institute whitehead" w:date="2025-07-25T13:15:00Z" w16du:dateUtc="2025-07-25T16:15:00Z">
        <w:r w:rsidR="00C45E33">
          <w:t>due to a</w:t>
        </w:r>
      </w:ins>
      <w:ins w:id="175" w:author="Balaena Institute whitehead" w:date="2025-07-25T13:16:00Z" w16du:dateUtc="2025-07-25T16:16:00Z">
        <w:r w:rsidR="00C45E33">
          <w:t xml:space="preserve"> </w:t>
        </w:r>
      </w:ins>
      <w:ins w:id="176" w:author="Balaena Institute whitehead" w:date="2025-07-25T13:15:00Z" w16du:dateUtc="2025-07-25T16:15:00Z">
        <w:r w:rsidR="00C45E33">
          <w:t>combination</w:t>
        </w:r>
      </w:ins>
      <w:ins w:id="177" w:author="Balaena Institute whitehead" w:date="2025-07-25T13:09:00Z" w16du:dateUtc="2025-07-25T16:09:00Z">
        <w:r w:rsidR="00C45E33">
          <w:t xml:space="preserve"> pilot</w:t>
        </w:r>
      </w:ins>
      <w:ins w:id="178" w:author="Balaena Institute whitehead" w:date="2025-07-25T13:15:00Z" w16du:dateUtc="2025-07-25T16:15:00Z">
        <w:r w:rsidR="00C45E33">
          <w:t xml:space="preserve"> inexperience</w:t>
        </w:r>
      </w:ins>
      <w:ins w:id="179" w:author="Balaena Institute whitehead" w:date="2025-07-25T13:09:00Z" w16du:dateUtc="2025-07-25T16:09:00Z">
        <w:r w:rsidR="00C45E33">
          <w:t xml:space="preserve"> </w:t>
        </w:r>
      </w:ins>
      <w:ins w:id="180" w:author="Balaena Institute whitehead" w:date="2025-07-25T13:12:00Z" w16du:dateUtc="2025-07-25T16:12:00Z">
        <w:r w:rsidR="00C45E33">
          <w:t xml:space="preserve">(AE) </w:t>
        </w:r>
      </w:ins>
      <w:ins w:id="181" w:author="Balaena Institute whitehead" w:date="2025-07-25T13:16:00Z" w16du:dateUtc="2025-07-25T16:16:00Z">
        <w:r w:rsidR="00C45E33">
          <w:t>and the inherent challenges</w:t>
        </w:r>
      </w:ins>
      <w:ins w:id="182" w:author="Balaena Institute whitehead" w:date="2025-07-25T13:13:00Z" w16du:dateUtc="2025-07-25T16:13:00Z">
        <w:r w:rsidR="00C45E33">
          <w:t xml:space="preserve"> of landing a drone</w:t>
        </w:r>
      </w:ins>
      <w:ins w:id="183" w:author="Balaena Institute whitehead" w:date="2025-07-25T13:14:00Z" w16du:dateUtc="2025-07-25T16:14:00Z">
        <w:r w:rsidR="00C45E33">
          <w:t xml:space="preserve"> on a sailboat at sea</w:t>
        </w:r>
      </w:ins>
      <w:ins w:id="184" w:author="Balaena Institute whitehead" w:date="2025-07-25T13:09:00Z" w16du:dateUtc="2025-07-25T16:09:00Z">
        <w:r w:rsidR="00C45E33">
          <w:t xml:space="preserve">. </w:t>
        </w:r>
      </w:ins>
      <w:ins w:id="185" w:author="Balaena Institute whitehead" w:date="2025-07-25T13:16:00Z" w16du:dateUtc="2025-07-25T16:16:00Z">
        <w:r w:rsidR="00C45E33">
          <w:t xml:space="preserve">As </w:t>
        </w:r>
      </w:ins>
      <w:ins w:id="186" w:author="Balaena Institute whitehead" w:date="2025-07-25T13:13:00Z" w16du:dateUtc="2025-07-25T16:13:00Z">
        <w:r w:rsidR="00C45E33">
          <w:t>our</w:t>
        </w:r>
      </w:ins>
      <w:ins w:id="187" w:author="Balaena Institute whitehead" w:date="2025-07-25T13:09:00Z" w16du:dateUtc="2025-07-25T16:09:00Z">
        <w:r w:rsidR="00C45E33">
          <w:t xml:space="preserve"> main interest in recording sperm</w:t>
        </w:r>
      </w:ins>
      <w:ins w:id="188" w:author="Balaena Institute whitehead" w:date="2025-07-25T13:10:00Z" w16du:dateUtc="2025-07-25T16:10:00Z">
        <w:r w:rsidR="00C45E33">
          <w:t xml:space="preserve"> whales was observing their behaviour, we decided that the loss of o accuracy and precision were acceptable in exchange for a system that we could fly for long enough time</w:t>
        </w:r>
      </w:ins>
      <w:ins w:id="189" w:author="Balaena Institute whitehead" w:date="2025-07-25T13:11:00Z" w16du:dateUtc="2025-07-25T16:11:00Z">
        <w:r w:rsidR="00C45E33">
          <w:t xml:space="preserve">, reliably catch, and replace at relatively lower cost. </w:t>
        </w:r>
      </w:ins>
    </w:p>
    <w:p w14:paraId="1D845A02" w14:textId="5BC6102D" w:rsidR="00862972" w:rsidRPr="00EC30B6" w:rsidRDefault="002A1690" w:rsidP="00862972">
      <w:ins w:id="190" w:author="Balaena Institute whitehead" w:date="2025-07-25T13:18:00Z" w16du:dateUtc="2025-07-25T16:18:00Z">
        <w:r>
          <w:t>T</w:t>
        </w:r>
        <w:r w:rsidRPr="00EC30B6">
          <w:t xml:space="preserve">o quantify the uncertainty in morphometric measurements and correct </w:t>
        </w:r>
      </w:ins>
      <w:ins w:id="191" w:author="Balaena Institute whitehead" w:date="2025-07-25T13:19:00Z" w16du:dateUtc="2025-07-25T16:19:00Z">
        <w:r>
          <w:t>barometric altitudes</w:t>
        </w:r>
      </w:ins>
      <w:ins w:id="192" w:author="Balaena Institute whitehead" w:date="2025-07-25T13:20:00Z" w16du:dateUtc="2025-07-25T16:20:00Z">
        <w:r>
          <w:t xml:space="preserve"> of our AUV system</w:t>
        </w:r>
      </w:ins>
      <w:ins w:id="193" w:author="Balaena Institute whitehead" w:date="2025-07-25T13:19:00Z" w16du:dateUtc="2025-07-25T16:19:00Z">
        <w:r>
          <w:t>, we</w:t>
        </w:r>
      </w:ins>
      <w:del w:id="194" w:author="Balaena Institute whitehead" w:date="2025-07-25T13:02:00Z" w16du:dateUtc="2025-07-25T16:02:00Z">
        <w:r w:rsidR="00862972" w:rsidRPr="00EC30B6" w:rsidDel="00EC30B6">
          <w:delText xml:space="preserve">. </w:delText>
        </w:r>
      </w:del>
      <w:del w:id="195" w:author="Balaena Institute whitehead" w:date="2025-07-25T13:18:00Z" w16du:dateUtc="2025-07-25T16:18:00Z">
        <w:r w:rsidR="00862972" w:rsidRPr="00EC30B6" w:rsidDel="002A1690">
          <w:delText>We</w:delText>
        </w:r>
      </w:del>
      <w:r w:rsidR="00862972" w:rsidRPr="00EC30B6">
        <w:t xml:space="preserve"> used measurements of our research vessel</w:t>
      </w:r>
      <w:r w:rsidR="004942FF" w:rsidRPr="00EC30B6">
        <w:t xml:space="preserve"> (12.03 m)</w:t>
      </w:r>
      <w:r w:rsidR="00862972" w:rsidRPr="00EC30B6">
        <w:t xml:space="preserve"> collected throughout the field season at various altitudes (27 – 120 m)</w:t>
      </w:r>
      <w:del w:id="196" w:author="Balaena Institute whitehead" w:date="2025-07-25T13:18:00Z" w16du:dateUtc="2025-07-25T16:18:00Z">
        <w:r w:rsidR="00862972" w:rsidRPr="00EC30B6" w:rsidDel="002A1690">
          <w:delText xml:space="preserve"> to quantify the uncertainty in morphometric measurements and correct altitude estimates</w:delText>
        </w:r>
      </w:del>
      <w:r w:rsidR="00862972" w:rsidRPr="00EC30B6">
        <w:t xml:space="preserve">. We quantified percent measurement error using a modified version </w:t>
      </w:r>
      <w:r w:rsidR="00583D6D" w:rsidRPr="00EC30B6">
        <w:t>of the equation of</w:t>
      </w:r>
      <w:r w:rsidR="00862972" w:rsidRPr="00EC30B6">
        <w:t xml:space="preserve"> Bierlich et al. </w:t>
      </w:r>
      <w:r w:rsidR="00583D6D" w:rsidRPr="00EC30B6">
        <w:t>(</w:t>
      </w:r>
      <w:r w:rsidR="00862972" w:rsidRPr="00EC30B6">
        <w:t>2021</w:t>
      </w:r>
      <w:r w:rsidR="00583D6D" w:rsidRPr="00EC30B6">
        <w:t>)</w:t>
      </w:r>
      <w:r w:rsidR="00862972" w:rsidRPr="00EC30B6">
        <w:t>:</w:t>
      </w:r>
    </w:p>
    <w:p w14:paraId="797DCAED" w14:textId="5D34A304" w:rsidR="00862972" w:rsidRPr="00EC30B6"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1</m:t>
              </m:r>
            </m:e>
          </m:eqArr>
        </m:oMath>
      </m:oMathPara>
    </w:p>
    <w:p w14:paraId="69DEDBE2" w14:textId="77777777" w:rsidR="00862972" w:rsidRPr="00EC30B6" w:rsidRDefault="00862972" w:rsidP="00862972">
      <w:pPr>
        <w:rPr>
          <w:rFonts w:eastAsiaTheme="minorEastAsia"/>
        </w:rPr>
      </w:pPr>
    </w:p>
    <w:p w14:paraId="4DDB094A" w14:textId="6C525189" w:rsidR="004942FF" w:rsidRPr="00EC30B6" w:rsidRDefault="00862972" w:rsidP="004942FF">
      <w:r w:rsidRPr="00EC30B6">
        <w:rPr>
          <w:rFonts w:eastAsiaTheme="minorEastAsia"/>
        </w:rPr>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EC30B6">
        <w:rPr>
          <w:rFonts w:eastAsiaTheme="minorEastAsia"/>
        </w:rPr>
        <w:t xml:space="preserve"> is the known length of the calibration object </w:t>
      </w:r>
      <w:r w:rsidR="004942FF" w:rsidRPr="00EC30B6">
        <w:rPr>
          <w:rFonts w:eastAsiaTheme="minorEastAsia"/>
        </w:rPr>
        <w:t xml:space="preserve">in meters, </w:t>
      </w:r>
      <w:r w:rsidRPr="00EC30B6">
        <w:rPr>
          <w:rFonts w:eastAsiaTheme="minorEastAsia"/>
        </w:rPr>
        <w:t xml:space="preserve">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sidRPr="00EC30B6">
        <w:rPr>
          <w:rFonts w:eastAsiaTheme="minorEastAsia"/>
        </w:rPr>
        <w:t xml:space="preserve"> is the estimated length in meters of the calibration object in each image </w:t>
      </w:r>
      <m:oMath>
        <m:r>
          <w:rPr>
            <w:rFonts w:ascii="Cambria Math" w:hAnsi="Cambria Math"/>
          </w:rPr>
          <m:t>i</m:t>
        </m:r>
      </m:oMath>
      <w:r w:rsidRPr="00EC30B6">
        <w:rPr>
          <w:rFonts w:eastAsiaTheme="minorEastAsia"/>
        </w:rPr>
        <w:t xml:space="preserve">. </w:t>
      </w:r>
      <w:r w:rsidR="004942FF" w:rsidRPr="00EC30B6">
        <w:t xml:space="preserve">We used </w:t>
      </w:r>
      <w:proofErr w:type="spellStart"/>
      <w:r w:rsidR="004942FF" w:rsidRPr="00EC30B6">
        <w:t>MorphoMetriX</w:t>
      </w:r>
      <w:proofErr w:type="spellEnd"/>
      <w:r w:rsidR="004942FF" w:rsidRPr="00EC30B6">
        <w:t xml:space="preserve"> V2 </w:t>
      </w:r>
      <w:r w:rsidR="004942FF" w:rsidRPr="00EC30B6">
        <w:fldChar w:fldCharType="begin"/>
      </w:r>
      <w:r w:rsidR="009A468F" w:rsidRPr="00EC30B6">
        <w:instrText xml:space="preserve"> ADDIN ZOTERO_ITEM CSL_CITATION {"citationID":"t6cTNLw6","properties":{"formattedCitation":"(Torres &amp; Bierlich 2020)","plainCitation":"(Torres &amp; Bierlich 2020)","noteIndex":0},"citationItems":[{"id":1383,"uris":["http://zotero.org/users/5395629/items/38LKEFTN"],"itemData":{"id":1383,"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rsidR="004942FF" w:rsidRPr="00EC30B6">
        <w:fldChar w:fldCharType="separate"/>
      </w:r>
      <w:r w:rsidR="004942FF" w:rsidRPr="00EC30B6">
        <w:t>(Torres &amp; Bierlich 2020)</w:t>
      </w:r>
      <w:r w:rsidR="004942FF" w:rsidRPr="00EC30B6">
        <w:fldChar w:fldCharType="end"/>
      </w:r>
      <w:r w:rsidR="004942FF" w:rsidRPr="00EC30B6">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oMath>
      <w:r w:rsidR="004942FF" w:rsidRPr="00EC30B6">
        <w:t>) of the research vessel in still images taken from video recordings, and converted length measurements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m:t>
        </m:r>
      </m:oMath>
      <w:r w:rsidR="004942FF" w:rsidRPr="00EC30B6">
        <w:t xml:space="preserve">  to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004942FF" w:rsidRPr="00EC30B6">
        <w:t xml:space="preserve">) in meters by </w:t>
      </w:r>
      <w:r w:rsidR="00F43927" w:rsidRPr="00EC30B6">
        <w:t>applying</w:t>
      </w:r>
      <w:r w:rsidR="004942FF" w:rsidRPr="00EC30B6">
        <w:t xml:space="preserve"> equation</w:t>
      </w:r>
      <w:r w:rsidR="00F43927" w:rsidRPr="00EC30B6">
        <w:t xml:space="preserve"> (2)</w:t>
      </w:r>
      <w:r w:rsidR="004942FF" w:rsidRPr="00EC30B6">
        <w:t>, modified from Burnett et al. (2019):</w:t>
      </w:r>
    </w:p>
    <w:p w14:paraId="67004528" w14:textId="2D8DEDB8" w:rsidR="004942FF" w:rsidRPr="00EC30B6" w:rsidRDefault="00000000" w:rsidP="004942FF">
      <w:pPr>
        <w:jc w:val="cente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c</m:t>
                  </m:r>
                  <m:r>
                    <w:del w:id="197" w:author="Ana Eguiguren" w:date="2025-07-09T20:02:00Z" w16du:dateUtc="2025-07-09T23:02:00Z">
                      <w:rPr>
                        <w:rFonts w:ascii="Cambria Math" w:hAnsi="Cambria Math"/>
                      </w:rPr>
                      <m:t>p</m:t>
                    </w:del>
                  </m:r>
                </m:sub>
              </m:sSub>
              <m:r>
                <w:rPr>
                  <w:rFonts w:ascii="Cambria Math" w:hAnsi="Cambria Math"/>
                </w:rPr>
                <m:t xml:space="preserve"> = α ×H × </m:t>
              </m:r>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2</m:t>
              </m:r>
            </m:e>
          </m:eqArr>
        </m:oMath>
      </m:oMathPara>
    </w:p>
    <w:p w14:paraId="1069F13E" w14:textId="1188495B" w:rsidR="004942FF" w:rsidRPr="00EC30B6" w:rsidRDefault="004942FF" w:rsidP="004942FF">
      <w:pPr>
        <w:rPr>
          <w:rFonts w:eastAsiaTheme="minorEastAsia"/>
        </w:rPr>
      </w:pPr>
      <w:r w:rsidRPr="00EC30B6">
        <w:rPr>
          <w:rFonts w:eastAsiaTheme="minorEastAsia"/>
        </w:rPr>
        <w:t xml:space="preserve">where </w:t>
      </w:r>
      <w:r w:rsidRPr="00EC30B6">
        <w:rPr>
          <w:rFonts w:eastAsiaTheme="minorEastAsia"/>
          <w:i/>
          <w:iCs/>
        </w:rPr>
        <w:t>H</w:t>
      </w:r>
      <w:r w:rsidRPr="00EC30B6">
        <w:rPr>
          <w:rFonts w:eastAsiaTheme="minorEastAsia"/>
        </w:rPr>
        <w:t xml:space="preserve"> </w:t>
      </w:r>
      <w:ins w:id="198" w:author="Balaena Institute whitehead" w:date="2025-07-25T12:55:00Z" w16du:dateUtc="2025-07-25T15:55:00Z">
        <w:r w:rsidR="00C8340B" w:rsidRPr="00EC30B6">
          <w:rPr>
            <w:rFonts w:eastAsiaTheme="minorEastAsia"/>
          </w:rPr>
          <w:t xml:space="preserve">is </w:t>
        </w:r>
      </w:ins>
      <w:r w:rsidRPr="00EC30B6">
        <w:rPr>
          <w:rFonts w:eastAsiaTheme="minorEastAsia"/>
        </w:rPr>
        <w:t xml:space="preserve">the drone altitude above sea level, and α is a scaling corresponding to the DJI Mini 2 drone camera. While </w:t>
      </w:r>
      <m:oMath>
        <m:r>
          <w:rPr>
            <w:rFonts w:ascii="Cambria Math" w:hAnsi="Cambria Math"/>
          </w:rPr>
          <m:t>α</m:t>
        </m:r>
      </m:oMath>
      <w:r w:rsidRPr="00EC30B6">
        <w:rPr>
          <w:rFonts w:eastAsiaTheme="minorEastAsia"/>
        </w:rPr>
        <w:t xml:space="preserve">, can be computed based on known camera parameters (i.e., focal length and pixel dimensions), these values were unavailable for our drone model from the manufacturer. We therefore </w:t>
      </w:r>
      <w:r w:rsidRPr="00EC30B6">
        <w:rPr>
          <w:rFonts w:eastAsiaTheme="minorEastAsia"/>
        </w:rPr>
        <w:lastRenderedPageBreak/>
        <w:t xml:space="preserve">empirically estimate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sidRPr="00EC30B6">
        <w:rPr>
          <w:rFonts w:eastAsiaTheme="minorEastAsia"/>
        </w:rPr>
        <w:t xml:space="preserve">measurements of a known object of known length </w:t>
      </w:r>
      <w:r w:rsidRPr="00EC30B6">
        <w:rPr>
          <w:rFonts w:eastAsiaTheme="minorEastAsia"/>
          <w:i/>
          <w:iCs/>
        </w:rPr>
        <w:t xml:space="preserve">L </w:t>
      </w:r>
      <w:r w:rsidR="00AA7307" w:rsidRPr="00EC30B6">
        <w:rPr>
          <w:rFonts w:eastAsiaTheme="minorEastAsia"/>
        </w:rPr>
        <w:t xml:space="preserve">at a </w:t>
      </w:r>
      <w:r w:rsidRPr="00EC30B6">
        <w:rPr>
          <w:rFonts w:eastAsiaTheme="minorEastAsia"/>
        </w:rPr>
        <w:t>known distance (</w:t>
      </w:r>
      <w:r w:rsidRPr="00EC30B6">
        <w:rPr>
          <w:rFonts w:eastAsiaTheme="minorEastAsia"/>
          <w:i/>
          <w:iCs/>
        </w:rPr>
        <w:t>H</w:t>
      </w:r>
      <w:r w:rsidRPr="00EC30B6">
        <w:rPr>
          <w:rFonts w:eastAsiaTheme="minorEastAsia"/>
        </w:rPr>
        <w:t>)</w:t>
      </w:r>
      <w:r w:rsidRPr="00EC30B6">
        <w:rPr>
          <w:rFonts w:eastAsiaTheme="minorEastAsia"/>
          <w:i/>
          <w:iCs/>
        </w:rPr>
        <w:t xml:space="preserve"> </w:t>
      </w:r>
      <w:r w:rsidRPr="00EC30B6">
        <w:rPr>
          <w:rFonts w:eastAsiaTheme="minorEastAsia"/>
        </w:rPr>
        <w:t>in the lab</w:t>
      </w:r>
      <w:r w:rsidR="00AA7307" w:rsidRPr="00EC30B6">
        <w:rPr>
          <w:rFonts w:eastAsiaTheme="minorEastAsia"/>
        </w:rPr>
        <w:t xml:space="preserve"> and then</w:t>
      </w:r>
      <w:r w:rsidRPr="00EC30B6">
        <w:rPr>
          <w:rFonts w:eastAsiaTheme="minorEastAsia"/>
        </w:rPr>
        <w:t xml:space="preserve"> using equation </w:t>
      </w:r>
      <w:r w:rsidR="00F43927" w:rsidRPr="00EC30B6">
        <w:rPr>
          <w:rFonts w:eastAsiaTheme="minorEastAsia"/>
        </w:rPr>
        <w:t>(3)</w:t>
      </w:r>
      <w:r w:rsidRPr="00EC30B6">
        <w:rPr>
          <w:rFonts w:eastAsiaTheme="minorEastAsia"/>
        </w:rPr>
        <w:t xml:space="preserve">. </w:t>
      </w:r>
    </w:p>
    <w:p w14:paraId="4B58859B" w14:textId="3ADB799F" w:rsidR="004942FF" w:rsidRPr="00EC30B6" w:rsidDel="002A1690" w:rsidRDefault="00000000" w:rsidP="004942FF">
      <w:pPr>
        <w:rPr>
          <w:del w:id="199" w:author="Balaena Institute whitehead" w:date="2025-07-25T13:20:00Z" w16du:dateUtc="2025-07-25T16:20:00Z"/>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den>
              </m:f>
              <m:r>
                <w:rPr>
                  <w:rFonts w:ascii="Cambria Math" w:eastAsiaTheme="minorEastAsia" w:hAnsi="Cambria Math"/>
                </w:rPr>
                <m:t>#3</m:t>
              </m:r>
            </m:e>
          </m:eqArr>
        </m:oMath>
      </m:oMathPara>
    </w:p>
    <w:p w14:paraId="3B64C16D" w14:textId="1E0A59FC" w:rsidR="004942FF" w:rsidRPr="00EC30B6" w:rsidDel="002A1690" w:rsidRDefault="004942FF" w:rsidP="00862972">
      <w:pPr>
        <w:rPr>
          <w:del w:id="200" w:author="Balaena Institute whitehead" w:date="2025-07-25T13:20:00Z" w16du:dateUtc="2025-07-25T16:20:00Z"/>
          <w:rFonts w:eastAsiaTheme="minorEastAsia"/>
        </w:rPr>
      </w:pPr>
    </w:p>
    <w:p w14:paraId="5DF22379" w14:textId="77777777" w:rsidR="004942FF" w:rsidRPr="00EC30B6" w:rsidRDefault="004942FF" w:rsidP="00862972">
      <w:pPr>
        <w:rPr>
          <w:rFonts w:eastAsiaTheme="minorEastAsia"/>
        </w:rPr>
      </w:pPr>
    </w:p>
    <w:p w14:paraId="25A65B9F" w14:textId="5E491937" w:rsidR="00862972" w:rsidRPr="00EC30B6" w:rsidRDefault="00862972" w:rsidP="00862972">
      <w:r w:rsidRPr="00EC30B6">
        <w:t xml:space="preserve">To </w:t>
      </w:r>
      <w:r w:rsidR="004942FF" w:rsidRPr="00EC30B6">
        <w:t xml:space="preserve">estimate the bias in the drone’s barometric altitude, we first </w:t>
      </w:r>
      <w:r w:rsidRPr="00EC30B6">
        <w:t>compute</w:t>
      </w:r>
      <w:r w:rsidR="00FC473B" w:rsidRPr="00EC30B6">
        <w:t>d</w:t>
      </w:r>
      <w:r w:rsidRPr="00EC30B6">
        <w:t xml:space="preserve">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Pr="00EC30B6">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oMath>
      <w:r w:rsidRPr="00EC30B6">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EC30B6">
        <w:rPr>
          <w:rFonts w:eastAsiaTheme="minorEastAsia"/>
        </w:rPr>
        <w:t>.</w:t>
      </w:r>
    </w:p>
    <w:p w14:paraId="7A15B987" w14:textId="77777777" w:rsidR="00862972" w:rsidRPr="00EC30B6"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2E7B56EC" w14:textId="780A4262" w:rsidR="00862972" w:rsidRPr="00EC30B6" w:rsidRDefault="00FC473B" w:rsidP="00862972">
      <w:pPr>
        <w:rPr>
          <w:rFonts w:eastAsiaTheme="minorEastAsia"/>
        </w:rPr>
      </w:pPr>
      <w:r w:rsidRPr="00EC30B6">
        <w:rPr>
          <w:rFonts w:eastAsiaTheme="minorEastAsia"/>
        </w:rPr>
        <w:t>W</w:t>
      </w:r>
      <w:r w:rsidR="00862972" w:rsidRPr="00EC30B6">
        <w:rPr>
          <w:rFonts w:eastAsiaTheme="minorEastAsia"/>
        </w:rPr>
        <w:t>e</w:t>
      </w:r>
      <w:r w:rsidRPr="00EC30B6">
        <w:rPr>
          <w:rFonts w:eastAsiaTheme="minorEastAsia"/>
        </w:rPr>
        <w:t xml:space="preserve"> then</w:t>
      </w:r>
      <w:r w:rsidR="00862972" w:rsidRPr="00EC30B6">
        <w:rPr>
          <w:rFonts w:eastAsiaTheme="minorEastAsia"/>
        </w:rPr>
        <w:t xml:space="preserve"> applied a linear regression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sidR="00862972" w:rsidRPr="00EC30B6">
        <w:rPr>
          <w:rFonts w:eastAsiaTheme="minorEastAsia"/>
        </w:rPr>
        <w:t xml:space="preserve"> given the barometer altitude: </w:t>
      </w:r>
    </w:p>
    <w:p w14:paraId="7882B529" w14:textId="129400F6" w:rsidR="00FC473B" w:rsidRPr="00EC30B6"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39B92A30" w14:textId="77777777" w:rsidR="00862972" w:rsidRPr="00EC30B6" w:rsidRDefault="00862972" w:rsidP="00EA7AE3">
      <w:pPr>
        <w:pStyle w:val="Heading4"/>
      </w:pPr>
      <w:r w:rsidRPr="00EC30B6">
        <w:t>2.2.2 | Measuring whales</w:t>
      </w:r>
    </w:p>
    <w:p w14:paraId="0F94409E" w14:textId="2D586422" w:rsidR="00862972" w:rsidRPr="00EC30B6" w:rsidRDefault="00862972" w:rsidP="00862972">
      <w:pPr>
        <w:rPr>
          <w:b/>
          <w:bCs/>
        </w:rPr>
      </w:pPr>
      <w:r w:rsidRPr="00EC30B6">
        <w:t xml:space="preserve">Drone footage was quality-rated on a scale of 0 – 8, with 0 being high quality and 8 being low quality, based on the level of glare, sea-surface disruption, focus, and exposure. Only recordings with a quality rating ≤ 4 were included in the analysis. Within high-quality videos, </w:t>
      </w:r>
      <w:r w:rsidR="00B576F4" w:rsidRPr="00EC30B6">
        <w:t>we</w:t>
      </w:r>
      <w:r w:rsidRPr="00EC30B6">
        <w:t xml:space="preserve"> extracted still images using the behavioural analysis software BORIS </w:t>
      </w:r>
      <w:r w:rsidRPr="00EC30B6">
        <w:fldChar w:fldCharType="begin"/>
      </w:r>
      <w:r w:rsidR="009A468F" w:rsidRPr="00EC30B6">
        <w:instrText xml:space="preserve"> ADDIN ZOTERO_ITEM CSL_CITATION {"citationID":"b28sJduE","properties":{"formattedCitation":"(Friard &amp; Gamba 2016)","plainCitation":"(Friard &amp; Gamba 2016)","noteIndex":0},"citationItems":[{"id":1375,"uris":["http://zotero.org/users/5395629/items/FD2VYEN7"],"itemData":{"id":1375,"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rsidRPr="00EC30B6">
        <w:fldChar w:fldCharType="separate"/>
      </w:r>
      <w:r w:rsidRPr="00EC30B6">
        <w:t>(Friard &amp; Gamba 2016)</w:t>
      </w:r>
      <w:r w:rsidRPr="00EC30B6">
        <w:fldChar w:fldCharType="end"/>
      </w:r>
      <w:r w:rsidRPr="00EC30B6">
        <w:t xml:space="preserve">. We selected frames where whales were lying mostly flat at the water surface, located near the center of the frame, and where the drone camera was positioned at nadir relative to the water surface. </w:t>
      </w:r>
      <w:ins w:id="201" w:author="Ana Eguiguren" w:date="2025-07-17T16:46:00Z" w16du:dateUtc="2025-07-17T19:46:00Z">
        <w:r w:rsidR="002E01B8" w:rsidRPr="00EC30B6">
          <w:t>As we attempted to capture a broad size range of individuals,</w:t>
        </w:r>
      </w:ins>
      <w:ins w:id="202" w:author="Ana Eguiguren" w:date="2025-07-17T16:47:00Z" w16du:dateUtc="2025-07-17T19:47:00Z">
        <w:r w:rsidR="002E01B8" w:rsidRPr="00EC30B6">
          <w:t xml:space="preserve"> w</w:t>
        </w:r>
      </w:ins>
      <w:ins w:id="203" w:author="Ana Eguiguren" w:date="2025-07-17T16:45:00Z" w16du:dateUtc="2025-07-17T19:45:00Z">
        <w:r w:rsidR="002E01B8" w:rsidRPr="00EC30B6">
          <w:t xml:space="preserve">e </w:t>
        </w:r>
      </w:ins>
      <w:ins w:id="204" w:author="Ana Eguiguren" w:date="2025-07-17T16:46:00Z" w16du:dateUtc="2025-07-17T19:46:00Z">
        <w:r w:rsidR="002E01B8" w:rsidRPr="00EC30B6">
          <w:t>note that measured whales are not a random sample of the population</w:t>
        </w:r>
      </w:ins>
      <w:ins w:id="205" w:author="Ana Eguiguren" w:date="2025-07-17T16:47:00Z" w16du:dateUtc="2025-07-17T19:47:00Z">
        <w:r w:rsidR="002E01B8" w:rsidRPr="00EC30B6">
          <w:t>.</w:t>
        </w:r>
      </w:ins>
      <w:ins w:id="206" w:author="Ana Eguiguren" w:date="2025-07-17T16:46:00Z" w16du:dateUtc="2025-07-17T19:46:00Z">
        <w:r w:rsidR="002E01B8" w:rsidRPr="00EC30B6">
          <w:t xml:space="preserve"> </w:t>
        </w:r>
      </w:ins>
    </w:p>
    <w:p w14:paraId="2E26AEFF" w14:textId="75F0013D" w:rsidR="00EC75E7" w:rsidRPr="00EC30B6" w:rsidRDefault="00A47453" w:rsidP="000851A3">
      <w:pPr>
        <w:rPr>
          <w:ins w:id="207" w:author="Ana Eguiguren" w:date="2025-07-10T19:43:00Z" w16du:dateUtc="2025-07-10T22:43:00Z"/>
        </w:rPr>
      </w:pPr>
      <w:r w:rsidRPr="00EC30B6">
        <w:t>For each whale, w</w:t>
      </w:r>
      <w:r w:rsidR="00862972" w:rsidRPr="00EC30B6">
        <w:t>e measured</w:t>
      </w:r>
      <w:r w:rsidRPr="00EC30B6">
        <w:t xml:space="preserve"> the</w:t>
      </w:r>
      <w:r w:rsidR="00862972" w:rsidRPr="00EC30B6">
        <w:t xml:space="preserve"> total length (</w:t>
      </w:r>
      <w:r w:rsidR="00862972" w:rsidRPr="00EC30B6">
        <w:rPr>
          <w:i/>
          <w:iCs/>
        </w:rPr>
        <w:t>TL</w:t>
      </w:r>
      <w:r w:rsidR="00862972" w:rsidRPr="00EC30B6">
        <w:t xml:space="preserve">), </w:t>
      </w:r>
      <w:r w:rsidR="00583D2A" w:rsidRPr="00EC30B6">
        <w:t>and two alternative nose length measures—</w:t>
      </w:r>
      <w:r w:rsidR="003729E9" w:rsidRPr="00EC30B6">
        <w:t>snout</w:t>
      </w:r>
      <w:r w:rsidR="00862972" w:rsidRPr="00EC30B6">
        <w:t>-to-flipper</w:t>
      </w:r>
      <w:r w:rsidR="00583D2A" w:rsidRPr="00EC30B6">
        <w:t xml:space="preserve"> </w:t>
      </w:r>
      <w:r w:rsidR="00862972" w:rsidRPr="00EC30B6">
        <w:t>length (</w:t>
      </w:r>
      <w:proofErr w:type="spellStart"/>
      <w:r w:rsidR="003729E9" w:rsidRPr="00EC30B6">
        <w:rPr>
          <w:i/>
          <w:iCs/>
        </w:rPr>
        <w:t>Sn</w:t>
      </w:r>
      <w:r w:rsidR="00862972" w:rsidRPr="00EC30B6">
        <w:rPr>
          <w:i/>
          <w:iCs/>
        </w:rPr>
        <w:t>F</w:t>
      </w:r>
      <w:proofErr w:type="spellEnd"/>
      <w:r w:rsidR="00862972" w:rsidRPr="00EC30B6">
        <w:t xml:space="preserve">) and </w:t>
      </w:r>
      <w:r w:rsidR="003729E9" w:rsidRPr="00EC30B6">
        <w:t>snout</w:t>
      </w:r>
      <w:r w:rsidR="00862972" w:rsidRPr="00EC30B6">
        <w:t>-to-dorsal</w:t>
      </w:r>
      <w:r w:rsidR="003C5F32" w:rsidRPr="00EC30B6">
        <w:t>-</w:t>
      </w:r>
      <w:r w:rsidR="00862972" w:rsidRPr="00EC30B6">
        <w:t>fin length (</w:t>
      </w:r>
      <w:proofErr w:type="spellStart"/>
      <w:r w:rsidR="003729E9" w:rsidRPr="00EC30B6">
        <w:rPr>
          <w:i/>
          <w:iCs/>
        </w:rPr>
        <w:t>Sn</w:t>
      </w:r>
      <w:r w:rsidR="00862972" w:rsidRPr="00EC30B6">
        <w:rPr>
          <w:i/>
          <w:iCs/>
        </w:rPr>
        <w:t>D</w:t>
      </w:r>
      <w:proofErr w:type="spellEnd"/>
      <w:r w:rsidR="00862972" w:rsidRPr="00EC30B6">
        <w:t>)</w:t>
      </w:r>
      <w:r w:rsidR="00583D2A" w:rsidRPr="00EC30B6">
        <w:t>—</w:t>
      </w:r>
      <w:r w:rsidR="003729E9" w:rsidRPr="00EC30B6">
        <w:t>in</w:t>
      </w:r>
      <w:r w:rsidR="00583D2A" w:rsidRPr="00EC30B6">
        <w:t xml:space="preserve"> </w:t>
      </w:r>
      <w:r w:rsidR="003729E9" w:rsidRPr="00EC30B6">
        <w:t>pixels</w:t>
      </w:r>
      <w:r w:rsidR="00862972" w:rsidRPr="00EC30B6">
        <w:t xml:space="preserve"> (Figure 1).</w:t>
      </w:r>
      <w:r w:rsidR="00D03DAA" w:rsidRPr="00EC30B6">
        <w:t xml:space="preserve"> </w:t>
      </w:r>
      <w:r w:rsidR="00D03DAA" w:rsidRPr="00EC30B6">
        <w:rPr>
          <w:i/>
          <w:iCs/>
        </w:rPr>
        <w:t>TL</w:t>
      </w:r>
      <w:r w:rsidR="00D03DAA" w:rsidRPr="00EC30B6">
        <w:t xml:space="preserve"> was measured </w:t>
      </w:r>
      <w:commentRangeStart w:id="208"/>
      <w:r w:rsidR="00583D2A" w:rsidRPr="00EC30B6">
        <w:t>piecewise</w:t>
      </w:r>
      <w:commentRangeEnd w:id="208"/>
      <w:r w:rsidR="003C5F32" w:rsidRPr="00EC30B6">
        <w:rPr>
          <w:rStyle w:val="CommentReference"/>
        </w:rPr>
        <w:commentReference w:id="208"/>
      </w:r>
      <w:r w:rsidR="00583D2A" w:rsidRPr="00EC30B6">
        <w:t xml:space="preserve"> </w:t>
      </w:r>
      <w:r w:rsidR="003C5F32" w:rsidRPr="00EC30B6">
        <w:t xml:space="preserve">(see Figure 1) </w:t>
      </w:r>
      <w:r w:rsidR="00D03DAA" w:rsidRPr="00EC30B6">
        <w:t xml:space="preserve">from the </w:t>
      </w:r>
      <w:r w:rsidR="00583D2A" w:rsidRPr="00EC30B6">
        <w:t>snout</w:t>
      </w:r>
      <w:r w:rsidR="00D03DAA" w:rsidRPr="00EC30B6">
        <w:t xml:space="preserve"> to the fluke notch</w:t>
      </w:r>
      <w:r w:rsidR="00B23C72" w:rsidRPr="00EC30B6">
        <w:t>,</w:t>
      </w:r>
      <w:r w:rsidR="00D03DAA" w:rsidRPr="00EC30B6">
        <w:t xml:space="preserve"> </w:t>
      </w:r>
      <w:proofErr w:type="spellStart"/>
      <w:r w:rsidR="00D03DAA" w:rsidRPr="00EC30B6">
        <w:rPr>
          <w:i/>
          <w:iCs/>
        </w:rPr>
        <w:t>SnF</w:t>
      </w:r>
      <w:proofErr w:type="spellEnd"/>
      <w:r w:rsidR="00D03DAA" w:rsidRPr="00EC30B6">
        <w:t xml:space="preserve"> was measured from the snout to the transversal intersection of the base of the flippers with the spine</w:t>
      </w:r>
      <w:r w:rsidR="00B23C72" w:rsidRPr="00EC30B6">
        <w:t>,</w:t>
      </w:r>
      <w:r w:rsidR="00D03DAA" w:rsidRPr="00EC30B6">
        <w:t xml:space="preserve"> and </w:t>
      </w:r>
      <w:proofErr w:type="spellStart"/>
      <w:r w:rsidR="00D03DAA" w:rsidRPr="00EC30B6">
        <w:rPr>
          <w:i/>
          <w:iCs/>
        </w:rPr>
        <w:t>SnD</w:t>
      </w:r>
      <w:proofErr w:type="spellEnd"/>
      <w:r w:rsidR="00D03DAA" w:rsidRPr="00EC30B6">
        <w:t xml:space="preserve"> was measured from the snout to the caudal base of the dorsal fin. </w:t>
      </w:r>
      <w:r w:rsidR="00137A4D" w:rsidRPr="00EC30B6">
        <w:t>To estimate nose proportions, we calculated the n</w:t>
      </w:r>
      <w:r w:rsidR="000851A3" w:rsidRPr="00EC30B6">
        <w:t>ose</w:t>
      </w:r>
      <w:r w:rsidRPr="00EC30B6">
        <w:t>-</w:t>
      </w:r>
      <w:r w:rsidR="000851A3" w:rsidRPr="00EC30B6">
        <w:t>to</w:t>
      </w:r>
      <w:r w:rsidRPr="00EC30B6">
        <w:t>-</w:t>
      </w:r>
      <w:r w:rsidR="000851A3" w:rsidRPr="00EC30B6">
        <w:t>body ratio</w:t>
      </w:r>
      <w:r w:rsidR="00D03DAA" w:rsidRPr="00EC30B6">
        <w:t xml:space="preserve"> (</w:t>
      </w:r>
      <w:r w:rsidR="00583D2A" w:rsidRPr="00EC30B6">
        <w:rPr>
          <w:i/>
          <w:iCs/>
        </w:rPr>
        <w:t>NR</w:t>
      </w:r>
      <w:r w:rsidR="00D03DAA" w:rsidRPr="00EC30B6">
        <w:t>)</w:t>
      </w:r>
      <w:r w:rsidR="000851A3" w:rsidRPr="00EC30B6">
        <w:t xml:space="preserve"> by dividing </w:t>
      </w:r>
      <w:proofErr w:type="spellStart"/>
      <w:r w:rsidR="000851A3" w:rsidRPr="00EC30B6">
        <w:rPr>
          <w:i/>
          <w:iCs/>
        </w:rPr>
        <w:t>SnF</w:t>
      </w:r>
      <w:proofErr w:type="spellEnd"/>
      <w:r w:rsidR="000851A3" w:rsidRPr="00EC30B6">
        <w:t xml:space="preserve"> or </w:t>
      </w:r>
      <w:proofErr w:type="spellStart"/>
      <w:r w:rsidR="000851A3" w:rsidRPr="00EC30B6">
        <w:rPr>
          <w:i/>
          <w:iCs/>
        </w:rPr>
        <w:t>SnD</w:t>
      </w:r>
      <w:proofErr w:type="spellEnd"/>
      <w:r w:rsidR="000851A3" w:rsidRPr="00EC30B6">
        <w:t xml:space="preserve"> by </w:t>
      </w:r>
      <w:r w:rsidR="000851A3" w:rsidRPr="00EC30B6">
        <w:rPr>
          <w:i/>
          <w:iCs/>
        </w:rPr>
        <w:t>TL</w:t>
      </w:r>
      <w:r w:rsidR="003C5F32" w:rsidRPr="00EC30B6">
        <w:t xml:space="preserve"> (all in pixels)</w:t>
      </w:r>
      <w:r w:rsidR="00D03DAA" w:rsidRPr="00EC30B6">
        <w:t>, resulting in two metrics</w:t>
      </w:r>
      <w:r w:rsidR="00137A4D" w:rsidRPr="00EC30B6">
        <w:t>:</w:t>
      </w:r>
      <w:r w:rsidR="00D03DAA" w:rsidRPr="00EC30B6">
        <w:t xml:space="preserve"> </w:t>
      </w:r>
      <w:r w:rsidR="00583D2A" w:rsidRPr="00EC30B6">
        <w:rPr>
          <w:i/>
          <w:iCs/>
        </w:rPr>
        <w:t>NR</w:t>
      </w:r>
      <w:r w:rsidR="009874F7" w:rsidRPr="00EC30B6">
        <w:rPr>
          <w:i/>
          <w:iCs/>
          <w:vertAlign w:val="subscript"/>
        </w:rPr>
        <w:t>f</w:t>
      </w:r>
      <w:r w:rsidR="0031537C" w:rsidRPr="00EC30B6">
        <w:rPr>
          <w:i/>
          <w:iCs/>
          <w:vertAlign w:val="subscript"/>
        </w:rPr>
        <w:t>lipper</w:t>
      </w:r>
      <w:r w:rsidR="00D03DAA" w:rsidRPr="00EC30B6">
        <w:t xml:space="preserve"> and </w:t>
      </w:r>
      <w:r w:rsidR="00583D2A" w:rsidRPr="00EC30B6">
        <w:rPr>
          <w:i/>
          <w:iCs/>
        </w:rPr>
        <w:t>NR</w:t>
      </w:r>
      <w:r w:rsidR="009874F7" w:rsidRPr="00EC30B6">
        <w:rPr>
          <w:i/>
          <w:iCs/>
          <w:vertAlign w:val="subscript"/>
        </w:rPr>
        <w:t>d</w:t>
      </w:r>
      <w:r w:rsidR="0031537C" w:rsidRPr="00EC30B6">
        <w:rPr>
          <w:i/>
          <w:iCs/>
          <w:vertAlign w:val="subscript"/>
        </w:rPr>
        <w:t>orsal</w:t>
      </w:r>
      <w:r w:rsidR="0031537C" w:rsidRPr="00EC30B6">
        <w:rPr>
          <w:i/>
          <w:iCs/>
        </w:rPr>
        <w:t xml:space="preserve">, </w:t>
      </w:r>
      <w:r w:rsidR="00D03DAA" w:rsidRPr="00EC30B6">
        <w:t>respectively</w:t>
      </w:r>
      <w:r w:rsidR="000851A3" w:rsidRPr="00EC30B6">
        <w:t>.</w:t>
      </w:r>
      <w:r w:rsidR="000851A3" w:rsidRPr="00EC30B6">
        <w:rPr>
          <w:i/>
          <w:iCs/>
        </w:rPr>
        <w:t xml:space="preserve"> </w:t>
      </w:r>
    </w:p>
    <w:p w14:paraId="5BACCF3D" w14:textId="1D4D00DC" w:rsidR="00D03DAA" w:rsidRPr="00EC30B6" w:rsidRDefault="00EC69CA" w:rsidP="000851A3">
      <w:r w:rsidRPr="00EC30B6">
        <w:rPr>
          <w:i/>
          <w:iCs/>
        </w:rPr>
        <w:lastRenderedPageBreak/>
        <w:t>TL</w:t>
      </w:r>
      <w:r w:rsidRPr="00EC30B6">
        <w:t xml:space="preserve"> was converted </w:t>
      </w:r>
      <w:r w:rsidR="00FC473B" w:rsidRPr="00EC30B6">
        <w:t>from pixels to meters using Equation 2 incorporating the corrected drone altitude (</w:t>
      </w:r>
      <m:oMath>
        <m:sSub>
          <m:sSubPr>
            <m:ctrlPr>
              <w:rPr>
                <w:rFonts w:ascii="Cambria Math" w:hAnsi="Cambria Math"/>
                <w:i/>
              </w:rPr>
            </m:ctrlPr>
          </m:sSubPr>
          <m:e>
            <m:r>
              <w:rPr>
                <w:rFonts w:ascii="Cambria Math" w:hAnsi="Cambria Math"/>
              </w:rPr>
              <m:t>H</m:t>
            </m:r>
          </m:e>
          <m:sub>
            <m:r>
              <w:rPr>
                <w:rFonts w:ascii="Cambria Math" w:hAnsi="Cambria Math"/>
              </w:rPr>
              <m:t>c</m:t>
            </m:r>
          </m:sub>
        </m:sSub>
      </m:oMath>
      <w:r w:rsidR="00FC473B" w:rsidRPr="00EC30B6">
        <w:rPr>
          <w:rFonts w:eastAsiaTheme="minorEastAsia"/>
        </w:rPr>
        <w:t>) calculated using Equation 5.</w:t>
      </w:r>
    </w:p>
    <w:p w14:paraId="4CBC569D" w14:textId="35814DD7" w:rsidR="000851A3" w:rsidRPr="00EC30B6" w:rsidRDefault="00D03DAA" w:rsidP="000851A3">
      <w:pPr>
        <w:rPr>
          <w:rFonts w:eastAsiaTheme="minorEastAsia"/>
        </w:rPr>
      </w:pPr>
      <w:r w:rsidRPr="00EC30B6">
        <w:t>To capture inter-image variability, w</w:t>
      </w:r>
      <w:r w:rsidR="00A47453" w:rsidRPr="00EC30B6">
        <w:t xml:space="preserve">e attempted to measure each whale at least </w:t>
      </w:r>
      <w:r w:rsidRPr="00EC30B6">
        <w:t>three</w:t>
      </w:r>
      <w:r w:rsidR="00A47453" w:rsidRPr="00EC30B6">
        <w:t xml:space="preserve"> times </w:t>
      </w:r>
      <w:r w:rsidRPr="00EC30B6">
        <w:t>per</w:t>
      </w:r>
      <w:r w:rsidR="00A47453" w:rsidRPr="00EC30B6">
        <w:t xml:space="preserve"> recording. </w:t>
      </w:r>
      <w:ins w:id="209" w:author="Balaena Institute whitehead" w:date="2025-07-25T14:02:00Z" w16du:dateUtc="2025-07-25T17:02:00Z">
        <w:r w:rsidR="001F0774">
          <w:t>T</w:t>
        </w:r>
      </w:ins>
      <w:ins w:id="210" w:author="Balaena Institute whitehead" w:date="2025-07-25T14:01:00Z" w16du:dateUtc="2025-07-25T17:01:00Z">
        <w:r w:rsidR="001F0774">
          <w:t>o compare the variability across images</w:t>
        </w:r>
      </w:ins>
      <w:ins w:id="211" w:author="Balaena Institute whitehead" w:date="2025-07-25T14:02:00Z" w16du:dateUtc="2025-07-25T17:02:00Z">
        <w:r w:rsidR="001F0774">
          <w:t>, we</w:t>
        </w:r>
      </w:ins>
      <w:ins w:id="212" w:author="Balaena Institute whitehead" w:date="2025-07-25T13:48:00Z" w16du:dateUtc="2025-07-25T16:48:00Z">
        <w:r w:rsidR="00584D36">
          <w:t xml:space="preserve"> obtained average coefficients of variance (CV)</w:t>
        </w:r>
      </w:ins>
      <w:ins w:id="213" w:author="Balaena Institute whitehead" w:date="2025-07-25T14:01:00Z" w16du:dateUtc="2025-07-25T17:01:00Z">
        <w:r w:rsidR="001F0774">
          <w:t>, calculated by dividing the standard deviation (SD) by the mean for measures taken from the same individual</w:t>
        </w:r>
      </w:ins>
      <w:ins w:id="214" w:author="Balaena Institute whitehead" w:date="2025-07-25T13:49:00Z" w16du:dateUtc="2025-07-25T16:49:00Z">
        <w:r w:rsidR="00584D36">
          <w:t>.</w:t>
        </w:r>
      </w:ins>
      <w:ins w:id="215" w:author="Balaena Institute whitehead" w:date="2025-07-25T13:48:00Z" w16du:dateUtc="2025-07-25T16:48:00Z">
        <w:r w:rsidR="00584D36">
          <w:t xml:space="preserve"> </w:t>
        </w:r>
      </w:ins>
      <w:r w:rsidR="00A47453" w:rsidRPr="00EC30B6">
        <w:t>However</w:t>
      </w:r>
      <w:r w:rsidRPr="00EC30B6">
        <w:t xml:space="preserve">, </w:t>
      </w:r>
      <w:r w:rsidR="00137A4D" w:rsidRPr="00EC30B6">
        <w:t xml:space="preserve">obtaining </w:t>
      </w:r>
      <w:proofErr w:type="spellStart"/>
      <w:r w:rsidRPr="00EC30B6">
        <w:rPr>
          <w:i/>
          <w:iCs/>
        </w:rPr>
        <w:t>SnD</w:t>
      </w:r>
      <w:proofErr w:type="spellEnd"/>
      <w:r w:rsidRPr="00EC30B6">
        <w:t xml:space="preserve"> and </w:t>
      </w:r>
      <w:proofErr w:type="spellStart"/>
      <w:r w:rsidRPr="00EC30B6">
        <w:rPr>
          <w:i/>
          <w:iCs/>
        </w:rPr>
        <w:t>SnF</w:t>
      </w:r>
      <w:proofErr w:type="spellEnd"/>
      <w:r w:rsidRPr="00EC30B6">
        <w:t xml:space="preserve"> measurements </w:t>
      </w:r>
      <w:r w:rsidR="00137A4D" w:rsidRPr="00EC30B6">
        <w:t>was</w:t>
      </w:r>
      <w:r w:rsidRPr="00EC30B6">
        <w:t xml:space="preserve"> sometimes </w:t>
      </w:r>
      <w:r w:rsidR="00137A4D" w:rsidRPr="00EC30B6">
        <w:t>hindered</w:t>
      </w:r>
      <w:r w:rsidRPr="00EC30B6">
        <w:t xml:space="preserve"> by whale positions and visibility. </w:t>
      </w:r>
      <w:r w:rsidR="00EC69CA" w:rsidRPr="00EC30B6">
        <w:t>As sperm whales often tuck their flippers against their body, the insertion point of the flipper could not</w:t>
      </w:r>
      <w:r w:rsidR="00137A4D" w:rsidRPr="00EC30B6">
        <w:t xml:space="preserve"> always</w:t>
      </w:r>
      <w:r w:rsidR="00EC69CA" w:rsidRPr="00EC30B6">
        <w:t xml:space="preserve"> be observed from the drone</w:t>
      </w:r>
      <w:r w:rsidR="00137A4D" w:rsidRPr="00EC30B6">
        <w:t>’s perspective,</w:t>
      </w:r>
      <w:r w:rsidR="00EC69CA" w:rsidRPr="00EC30B6">
        <w:t xml:space="preserve"> which impeded measuring </w:t>
      </w:r>
      <w:proofErr w:type="spellStart"/>
      <w:r w:rsidR="00EC69CA" w:rsidRPr="00EC30B6">
        <w:rPr>
          <w:i/>
          <w:iCs/>
        </w:rPr>
        <w:t>SnF</w:t>
      </w:r>
      <w:proofErr w:type="spellEnd"/>
      <w:r w:rsidR="00EC69CA" w:rsidRPr="00EC30B6">
        <w:t xml:space="preserve">. </w:t>
      </w:r>
      <w:proofErr w:type="spellStart"/>
      <w:r w:rsidRPr="00EC30B6">
        <w:rPr>
          <w:i/>
          <w:iCs/>
        </w:rPr>
        <w:t>SnD</w:t>
      </w:r>
      <w:proofErr w:type="spellEnd"/>
      <w:r w:rsidRPr="00EC30B6">
        <w:rPr>
          <w:i/>
          <w:iCs/>
        </w:rPr>
        <w:t xml:space="preserve"> </w:t>
      </w:r>
      <w:r w:rsidR="00EC69CA" w:rsidRPr="00EC30B6">
        <w:t xml:space="preserve">measurements were </w:t>
      </w:r>
      <w:r w:rsidR="00137A4D" w:rsidRPr="00EC30B6">
        <w:t>limited</w:t>
      </w:r>
      <w:r w:rsidR="00EC69CA" w:rsidRPr="00EC30B6">
        <w:t xml:space="preserve"> </w:t>
      </w:r>
      <w:r w:rsidR="00137A4D" w:rsidRPr="00EC30B6">
        <w:t>by</w:t>
      </w:r>
      <w:r w:rsidR="00EC69CA" w:rsidRPr="00EC30B6">
        <w:t xml:space="preserve"> </w:t>
      </w:r>
      <w:r w:rsidR="00137A4D" w:rsidRPr="00EC30B6">
        <w:t>light and water conditions</w:t>
      </w:r>
      <w:r w:rsidR="00EC69CA" w:rsidRPr="00EC30B6">
        <w:t xml:space="preserve">, or </w:t>
      </w:r>
      <w:r w:rsidR="00137A4D" w:rsidRPr="00EC30B6">
        <w:t>when</w:t>
      </w:r>
      <w:r w:rsidR="00EC69CA" w:rsidRPr="00EC30B6">
        <w:t xml:space="preserve"> the dorsal fin gradually tapered into the body without a clear boundary. </w:t>
      </w:r>
    </w:p>
    <w:p w14:paraId="457FA452" w14:textId="7053914F" w:rsidR="00862972" w:rsidRPr="00EC30B6" w:rsidRDefault="00862972" w:rsidP="00862972"/>
    <w:p w14:paraId="4CCFBD19" w14:textId="71346DE7" w:rsidR="00862972" w:rsidRPr="00EC30B6" w:rsidRDefault="0031537C" w:rsidP="0031537C">
      <w:pPr>
        <w:keepNext/>
        <w:jc w:val="center"/>
      </w:pPr>
      <w:r w:rsidRPr="0062416A">
        <w:rPr>
          <w:noProof/>
        </w:rPr>
        <w:drawing>
          <wp:inline distT="0" distB="0" distL="0" distR="0" wp14:anchorId="0369334E" wp14:editId="0E9E51D0">
            <wp:extent cx="4312920" cy="3343275"/>
            <wp:effectExtent l="0" t="0" r="5080" b="0"/>
            <wp:docPr id="155794790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947904" name="Picture 1557947904"/>
                    <pic:cNvPicPr/>
                  </pic:nvPicPr>
                  <pic:blipFill rotWithShape="1">
                    <a:blip r:embed="rId13" cstate="print">
                      <a:extLst>
                        <a:ext uri="{28A0092B-C50C-407E-A947-70E740481C1C}">
                          <a14:useLocalDpi xmlns:a14="http://schemas.microsoft.com/office/drawing/2010/main" val="0"/>
                        </a:ext>
                      </a:extLst>
                    </a:blip>
                    <a:srcRect l="3333" r="24102"/>
                    <a:stretch>
                      <a:fillRect/>
                    </a:stretch>
                  </pic:blipFill>
                  <pic:spPr bwMode="auto">
                    <a:xfrm>
                      <a:off x="0" y="0"/>
                      <a:ext cx="4312920" cy="3343275"/>
                    </a:xfrm>
                    <a:prstGeom prst="rect">
                      <a:avLst/>
                    </a:prstGeom>
                    <a:ln>
                      <a:noFill/>
                    </a:ln>
                    <a:extLst>
                      <a:ext uri="{53640926-AAD7-44D8-BBD7-CCE9431645EC}">
                        <a14:shadowObscured xmlns:a14="http://schemas.microsoft.com/office/drawing/2010/main"/>
                      </a:ext>
                    </a:extLst>
                  </pic:spPr>
                </pic:pic>
              </a:graphicData>
            </a:graphic>
          </wp:inline>
        </w:drawing>
      </w:r>
    </w:p>
    <w:p w14:paraId="589643B8" w14:textId="671C1478" w:rsidR="00862972" w:rsidRPr="00EC30B6" w:rsidRDefault="00862972" w:rsidP="00862972">
      <w:pPr>
        <w:pStyle w:val="Caption"/>
        <w:rPr>
          <w:i w:val="0"/>
          <w:iCs w:val="0"/>
          <w:color w:val="auto"/>
        </w:rPr>
      </w:pPr>
      <w:r w:rsidRPr="00EC30B6">
        <w:rPr>
          <w:b/>
          <w:bCs/>
          <w:color w:val="auto"/>
        </w:rPr>
        <w:t xml:space="preserve">Figure </w:t>
      </w:r>
      <w:r w:rsidR="007459AF" w:rsidRPr="00EC30B6">
        <w:rPr>
          <w:b/>
          <w:bCs/>
          <w:color w:val="auto"/>
        </w:rPr>
        <w:fldChar w:fldCharType="begin"/>
      </w:r>
      <w:r w:rsidR="007459AF" w:rsidRPr="00EC30B6">
        <w:rPr>
          <w:b/>
          <w:bCs/>
          <w:color w:val="auto"/>
        </w:rPr>
        <w:instrText xml:space="preserve"> SEQ Figure \* ARABIC </w:instrText>
      </w:r>
      <w:r w:rsidR="007459AF" w:rsidRPr="00EC30B6">
        <w:rPr>
          <w:b/>
          <w:bCs/>
          <w:color w:val="auto"/>
        </w:rPr>
        <w:fldChar w:fldCharType="separate"/>
      </w:r>
      <w:r w:rsidR="00897888" w:rsidRPr="00EC30B6">
        <w:rPr>
          <w:b/>
          <w:bCs/>
          <w:color w:val="auto"/>
          <w:rPrChange w:id="216" w:author="Balaena Institute whitehead" w:date="2025-07-25T12:58:00Z" w16du:dateUtc="2025-07-25T15:58:00Z">
            <w:rPr>
              <w:b/>
              <w:bCs/>
              <w:noProof/>
              <w:color w:val="auto"/>
            </w:rPr>
          </w:rPrChange>
        </w:rPr>
        <w:t>1</w:t>
      </w:r>
      <w:r w:rsidR="007459AF" w:rsidRPr="00EC30B6">
        <w:rPr>
          <w:b/>
          <w:bCs/>
          <w:color w:val="auto"/>
          <w:rPrChange w:id="217" w:author="Balaena Institute whitehead" w:date="2025-07-25T12:58:00Z" w16du:dateUtc="2025-07-25T15:58:00Z">
            <w:rPr>
              <w:b/>
              <w:bCs/>
              <w:noProof/>
              <w:color w:val="auto"/>
            </w:rPr>
          </w:rPrChange>
        </w:rPr>
        <w:fldChar w:fldCharType="end"/>
      </w:r>
      <w:r w:rsidRPr="00EC30B6">
        <w:rPr>
          <w:b/>
          <w:bCs/>
          <w:color w:val="auto"/>
        </w:rPr>
        <w:t>.</w:t>
      </w:r>
      <w:r w:rsidR="00056D15" w:rsidRPr="00EC30B6">
        <w:rPr>
          <w:b/>
          <w:bCs/>
          <w:color w:val="auto"/>
        </w:rPr>
        <w:t xml:space="preserve"> </w:t>
      </w:r>
      <w:r w:rsidR="00056D15" w:rsidRPr="00EC30B6">
        <w:rPr>
          <w:i w:val="0"/>
          <w:iCs w:val="0"/>
          <w:color w:val="auto"/>
        </w:rPr>
        <w:t>Aerial images of a sperm whale showing landmarks used to measure sperm whale morphometry (</w:t>
      </w:r>
      <w:r w:rsidRPr="00EC30B6">
        <w:rPr>
          <w:i w:val="0"/>
          <w:iCs w:val="0"/>
          <w:color w:val="auto"/>
        </w:rPr>
        <w:t>s = snout; f = flipper</w:t>
      </w:r>
      <w:r w:rsidR="00BB770B" w:rsidRPr="00EC30B6">
        <w:rPr>
          <w:i w:val="0"/>
          <w:iCs w:val="0"/>
          <w:color w:val="auto"/>
        </w:rPr>
        <w:t xml:space="preserve"> insertion point</w:t>
      </w:r>
      <w:r w:rsidRPr="00EC30B6">
        <w:rPr>
          <w:i w:val="0"/>
          <w:iCs w:val="0"/>
          <w:color w:val="auto"/>
        </w:rPr>
        <w:t>; d = dorsal fin; t = tail-stalk; n = fluke notch</w:t>
      </w:r>
      <w:r w:rsidR="00056D15" w:rsidRPr="00EC30B6">
        <w:rPr>
          <w:i w:val="0"/>
          <w:iCs w:val="0"/>
          <w:color w:val="auto"/>
        </w:rPr>
        <w:t>)</w:t>
      </w:r>
      <w:r w:rsidRPr="00EC30B6">
        <w:rPr>
          <w:i w:val="0"/>
          <w:iCs w:val="0"/>
          <w:color w:val="auto"/>
        </w:rPr>
        <w:t>. Total length (</w:t>
      </w:r>
      <w:r w:rsidRPr="00EC30B6">
        <w:rPr>
          <w:color w:val="auto"/>
        </w:rPr>
        <w:t>TL</w:t>
      </w:r>
      <w:r w:rsidRPr="00EC30B6">
        <w:rPr>
          <w:i w:val="0"/>
          <w:iCs w:val="0"/>
          <w:color w:val="auto"/>
        </w:rPr>
        <w:t>) measures the piece-wise distance from s to d, to t, to n</w:t>
      </w:r>
      <w:r w:rsidR="00056D15" w:rsidRPr="00EC30B6">
        <w:rPr>
          <w:i w:val="0"/>
          <w:iCs w:val="0"/>
          <w:color w:val="auto"/>
        </w:rPr>
        <w:t xml:space="preserve"> (a)</w:t>
      </w:r>
      <w:r w:rsidRPr="00EC30B6">
        <w:rPr>
          <w:i w:val="0"/>
          <w:iCs w:val="0"/>
          <w:color w:val="auto"/>
        </w:rPr>
        <w:t xml:space="preserve">. </w:t>
      </w:r>
      <w:r w:rsidR="00570B88" w:rsidRPr="00EC30B6">
        <w:rPr>
          <w:i w:val="0"/>
          <w:iCs w:val="0"/>
          <w:color w:val="auto"/>
        </w:rPr>
        <w:t>Snout-to-</w:t>
      </w:r>
      <w:r w:rsidR="00056D15" w:rsidRPr="00EC30B6">
        <w:rPr>
          <w:i w:val="0"/>
          <w:iCs w:val="0"/>
          <w:color w:val="auto"/>
        </w:rPr>
        <w:t>dorsal fin</w:t>
      </w:r>
      <w:r w:rsidRPr="00EC30B6">
        <w:rPr>
          <w:i w:val="0"/>
          <w:iCs w:val="0"/>
          <w:color w:val="auto"/>
        </w:rPr>
        <w:t xml:space="preserve"> </w:t>
      </w:r>
      <w:r w:rsidR="00570B88" w:rsidRPr="00EC30B6">
        <w:rPr>
          <w:i w:val="0"/>
          <w:iCs w:val="0"/>
          <w:color w:val="auto"/>
        </w:rPr>
        <w:t xml:space="preserve">length </w:t>
      </w:r>
      <w:r w:rsidRPr="00EC30B6">
        <w:rPr>
          <w:i w:val="0"/>
          <w:iCs w:val="0"/>
          <w:color w:val="auto"/>
        </w:rPr>
        <w:t>(</w:t>
      </w:r>
      <w:proofErr w:type="spellStart"/>
      <w:r w:rsidR="00570B88" w:rsidRPr="00EC30B6">
        <w:rPr>
          <w:color w:val="auto"/>
        </w:rPr>
        <w:t>Sn</w:t>
      </w:r>
      <w:r w:rsidR="00056D15" w:rsidRPr="00EC30B6">
        <w:rPr>
          <w:color w:val="auto"/>
        </w:rPr>
        <w:t>D</w:t>
      </w:r>
      <w:proofErr w:type="spellEnd"/>
      <w:r w:rsidRPr="00EC30B6">
        <w:rPr>
          <w:i w:val="0"/>
          <w:iCs w:val="0"/>
          <w:color w:val="auto"/>
        </w:rPr>
        <w:t xml:space="preserve">) measures the </w:t>
      </w:r>
      <w:r w:rsidR="00570B88" w:rsidRPr="00EC30B6">
        <w:rPr>
          <w:i w:val="0"/>
          <w:iCs w:val="0"/>
          <w:color w:val="auto"/>
        </w:rPr>
        <w:t>distance</w:t>
      </w:r>
      <w:r w:rsidRPr="00EC30B6">
        <w:rPr>
          <w:i w:val="0"/>
          <w:iCs w:val="0"/>
          <w:color w:val="auto"/>
        </w:rPr>
        <w:t xml:space="preserve"> from s to </w:t>
      </w:r>
      <w:r w:rsidR="00056D15" w:rsidRPr="00EC30B6">
        <w:rPr>
          <w:i w:val="0"/>
          <w:iCs w:val="0"/>
          <w:color w:val="auto"/>
        </w:rPr>
        <w:t>d (b)</w:t>
      </w:r>
      <w:r w:rsidRPr="00EC30B6">
        <w:rPr>
          <w:i w:val="0"/>
          <w:iCs w:val="0"/>
          <w:color w:val="auto"/>
        </w:rPr>
        <w:t xml:space="preserve">. </w:t>
      </w:r>
      <w:r w:rsidR="00570B88" w:rsidRPr="00EC30B6">
        <w:rPr>
          <w:i w:val="0"/>
          <w:iCs w:val="0"/>
          <w:color w:val="auto"/>
        </w:rPr>
        <w:t>Snout-to-</w:t>
      </w:r>
      <w:r w:rsidR="00056D15" w:rsidRPr="00EC30B6">
        <w:rPr>
          <w:i w:val="0"/>
          <w:iCs w:val="0"/>
          <w:color w:val="auto"/>
        </w:rPr>
        <w:t>flipper</w:t>
      </w:r>
      <w:r w:rsidRPr="00EC30B6">
        <w:rPr>
          <w:i w:val="0"/>
          <w:iCs w:val="0"/>
          <w:color w:val="auto"/>
        </w:rPr>
        <w:t xml:space="preserve"> </w:t>
      </w:r>
      <w:r w:rsidR="00570B88" w:rsidRPr="00EC30B6">
        <w:rPr>
          <w:i w:val="0"/>
          <w:iCs w:val="0"/>
          <w:color w:val="auto"/>
        </w:rPr>
        <w:t xml:space="preserve">length </w:t>
      </w:r>
      <w:r w:rsidRPr="00EC30B6">
        <w:rPr>
          <w:i w:val="0"/>
          <w:iCs w:val="0"/>
          <w:color w:val="auto"/>
        </w:rPr>
        <w:t>(</w:t>
      </w:r>
      <w:proofErr w:type="spellStart"/>
      <w:r w:rsidR="00570B88" w:rsidRPr="00EC30B6">
        <w:rPr>
          <w:color w:val="auto"/>
        </w:rPr>
        <w:t>Sn</w:t>
      </w:r>
      <w:r w:rsidR="00056D15" w:rsidRPr="00EC30B6">
        <w:rPr>
          <w:color w:val="auto"/>
        </w:rPr>
        <w:t>F</w:t>
      </w:r>
      <w:proofErr w:type="spellEnd"/>
      <w:r w:rsidRPr="00EC30B6">
        <w:rPr>
          <w:i w:val="0"/>
          <w:iCs w:val="0"/>
          <w:color w:val="auto"/>
        </w:rPr>
        <w:t xml:space="preserve">) measures the </w:t>
      </w:r>
      <w:r w:rsidR="00570B88" w:rsidRPr="00EC30B6">
        <w:rPr>
          <w:i w:val="0"/>
          <w:iCs w:val="0"/>
          <w:color w:val="auto"/>
        </w:rPr>
        <w:t>distance</w:t>
      </w:r>
      <w:r w:rsidRPr="00EC30B6">
        <w:rPr>
          <w:i w:val="0"/>
          <w:iCs w:val="0"/>
          <w:color w:val="auto"/>
        </w:rPr>
        <w:t xml:space="preserve"> from s to </w:t>
      </w:r>
      <w:r w:rsidR="00BB770B" w:rsidRPr="00EC30B6">
        <w:rPr>
          <w:i w:val="0"/>
          <w:iCs w:val="0"/>
          <w:color w:val="auto"/>
        </w:rPr>
        <w:t>the midpoint of the spine that intersects perpendicularly with f</w:t>
      </w:r>
      <w:r w:rsidR="00056D15" w:rsidRPr="00EC30B6">
        <w:rPr>
          <w:i w:val="0"/>
          <w:iCs w:val="0"/>
          <w:color w:val="auto"/>
        </w:rPr>
        <w:t xml:space="preserve"> (c)</w:t>
      </w:r>
      <w:r w:rsidRPr="00EC30B6">
        <w:rPr>
          <w:i w:val="0"/>
          <w:iCs w:val="0"/>
          <w:color w:val="auto"/>
        </w:rPr>
        <w:t xml:space="preserve">. </w:t>
      </w:r>
    </w:p>
    <w:p w14:paraId="419D3C00" w14:textId="3201F75E" w:rsidR="00862972" w:rsidRPr="00EC30B6" w:rsidRDefault="00862972" w:rsidP="00EA7AE3">
      <w:pPr>
        <w:pStyle w:val="Heading3"/>
      </w:pPr>
      <w:bookmarkStart w:id="218" w:name="_Toc203386326"/>
      <w:r w:rsidRPr="00EC30B6">
        <w:lastRenderedPageBreak/>
        <w:t>2.</w:t>
      </w:r>
      <w:r w:rsidR="008F22F1" w:rsidRPr="00EC30B6">
        <w:t>3</w:t>
      </w:r>
      <w:r w:rsidRPr="00EC30B6">
        <w:t xml:space="preserve"> | Photo-identifying whales</w:t>
      </w:r>
      <w:bookmarkEnd w:id="218"/>
    </w:p>
    <w:p w14:paraId="48139FEB" w14:textId="3C874669" w:rsidR="00862972" w:rsidRPr="00EC30B6" w:rsidRDefault="00862972" w:rsidP="00862972">
      <w:r w:rsidRPr="00EC30B6">
        <w:t xml:space="preserve">We identified measured whales based on observable markings—including visible fluke marks, indentations, rake marks, white patches, and sloughed skin patterns </w:t>
      </w:r>
      <w:r w:rsidRPr="00EC30B6">
        <w:fldChar w:fldCharType="begin"/>
      </w:r>
      <w:r w:rsidR="009A468F" w:rsidRPr="00EC30B6">
        <w:instrText xml:space="preserve"> ADDIN ZOTERO_ITEM CSL_CITATION {"citationID":"bjcuh3TC","properties":{"formattedCitation":"(O\\uc0\\u8217{}Callaghan et al. 2024)","plainCitation":"(O’Callaghan et al. 2024)","noteIndex":0},"citationItems":[{"id":4610,"uris":["http://zotero.org/users/5395629/items/5WL487PH"],"itemData":{"id":461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rsidRPr="00EC30B6">
        <w:fldChar w:fldCharType="separate"/>
      </w:r>
      <w:r w:rsidRPr="00EC30B6">
        <w:rPr>
          <w:kern w:val="0"/>
        </w:rPr>
        <w:t>(O’Callaghan et al. 2024)</w:t>
      </w:r>
      <w:r w:rsidRPr="00EC30B6">
        <w:fldChar w:fldCharType="end"/>
      </w:r>
      <w:r w:rsidRPr="00EC30B6">
        <w:t xml:space="preserve">. We rated still images used for photo-identification on a scale of 1 – 5 (1 = poor, 5 = good) based on focus, contrast, and saturation  </w:t>
      </w:r>
      <w:r w:rsidRPr="00EC30B6">
        <w:fldChar w:fldCharType="begin"/>
      </w:r>
      <w:r w:rsidR="009A468F" w:rsidRPr="00EC30B6">
        <w:instrText xml:space="preserve"> ADDIN ZOTERO_ITEM CSL_CITATION {"citationID":"a19jg8k36me","properties":{"formattedCitation":"(Modified from Arnbom 1987)","plainCitation":"(Modified from Arnbom 1987)","noteIndex":0},"citationItems":[{"id":490,"uris":["http://zotero.org/users/5395629/items/KX5BENIW"],"itemData":{"id":490,"type":"article-journal","container-title":"International Whaling Commision","page":"201 - 204","title":"Individual identification of sperm whales","volume":"37","author":[{"family":"Arnbom","given":"T"}],"issued":{"date-parts":[["1987"]]}},"label":"page","prefix":"Modified from"}],"schema":"https://github.com/citation-style-language/schema/raw/master/csl-citation.json"} </w:instrText>
      </w:r>
      <w:r w:rsidRPr="00EC30B6">
        <w:fldChar w:fldCharType="separate"/>
      </w:r>
      <w:r w:rsidR="005A17C1" w:rsidRPr="00EC30B6">
        <w:rPr>
          <w:kern w:val="0"/>
        </w:rPr>
        <w:t>(Modified from Arnbom 1987)</w:t>
      </w:r>
      <w:r w:rsidRPr="00EC30B6">
        <w:fldChar w:fldCharType="end"/>
      </w:r>
      <w:r w:rsidRPr="00EC30B6">
        <w:t xml:space="preserve">. Initial identifications were made using images rated ≥ 3. In cases where multiple still images of the same individual were taken from a video recording, we also assigned identifications to lower-quality images if contextual evidence supported the match to a higher-quality image (for example, if the same whale could be tracked throughout a recording). </w:t>
      </w:r>
    </w:p>
    <w:p w14:paraId="33EAE4FF" w14:textId="1A843B0C" w:rsidR="00862972" w:rsidRPr="00EC30B6" w:rsidRDefault="00862972" w:rsidP="00EA7AE3">
      <w:pPr>
        <w:pStyle w:val="Heading3"/>
      </w:pPr>
      <w:bookmarkStart w:id="219" w:name="_Toc201083900"/>
      <w:bookmarkStart w:id="220" w:name="_Toc203386327"/>
      <w:r w:rsidRPr="00EC30B6">
        <w:t>2.</w:t>
      </w:r>
      <w:r w:rsidR="008F22F1" w:rsidRPr="00EC30B6">
        <w:t>4</w:t>
      </w:r>
      <w:r w:rsidRPr="00EC30B6">
        <w:t xml:space="preserve"> | Inferring</w:t>
      </w:r>
      <w:r w:rsidR="00661A64" w:rsidRPr="00EC30B6">
        <w:t xml:space="preserve"> </w:t>
      </w:r>
      <w:bookmarkEnd w:id="219"/>
      <w:del w:id="221" w:author="Ana Eguiguren" w:date="2025-07-17T16:47:00Z" w16du:dateUtc="2025-07-17T19:47:00Z">
        <w:r w:rsidR="001625DA" w:rsidRPr="00EC30B6" w:rsidDel="002E01B8">
          <w:delText xml:space="preserve">sex </w:delText>
        </w:r>
      </w:del>
      <w:ins w:id="222" w:author="Ana Eguiguren" w:date="2025-07-17T16:47:00Z" w16du:dateUtc="2025-07-17T19:47:00Z">
        <w:r w:rsidR="002E01B8" w:rsidRPr="00EC30B6">
          <w:t xml:space="preserve">sex </w:t>
        </w:r>
      </w:ins>
      <w:r w:rsidR="001625DA" w:rsidRPr="00EC30B6">
        <w:t xml:space="preserve">and </w:t>
      </w:r>
      <w:del w:id="223" w:author="Ana Eguiguren" w:date="2025-07-17T16:47:00Z" w16du:dateUtc="2025-07-17T19:47:00Z">
        <w:r w:rsidR="001625DA" w:rsidRPr="00EC30B6" w:rsidDel="002E01B8">
          <w:delText xml:space="preserve">age </w:delText>
        </w:r>
      </w:del>
      <w:ins w:id="224" w:author="Ana Eguiguren" w:date="2025-07-17T16:47:00Z" w16du:dateUtc="2025-07-17T19:47:00Z">
        <w:r w:rsidR="002E01B8" w:rsidRPr="00EC30B6">
          <w:t>developmental stage</w:t>
        </w:r>
      </w:ins>
      <w:del w:id="225" w:author="Ana Eguiguren" w:date="2025-07-17T16:47:00Z" w16du:dateUtc="2025-07-17T19:47:00Z">
        <w:r w:rsidR="001625DA" w:rsidRPr="00EC30B6" w:rsidDel="002E01B8">
          <w:delText>class</w:delText>
        </w:r>
      </w:del>
      <w:bookmarkEnd w:id="220"/>
    </w:p>
    <w:p w14:paraId="71EBC8D1" w14:textId="1BD2EB43" w:rsidR="00661A64" w:rsidRPr="00EC30B6" w:rsidRDefault="00661A64" w:rsidP="00EA7AE3">
      <w:pPr>
        <w:pStyle w:val="Heading4"/>
      </w:pPr>
      <w:r w:rsidRPr="00EC30B6">
        <w:t>2.</w:t>
      </w:r>
      <w:r w:rsidR="00EA7AE3" w:rsidRPr="00EC30B6">
        <w:t>4</w:t>
      </w:r>
      <w:r w:rsidRPr="00EC30B6">
        <w:t>.</w:t>
      </w:r>
      <w:r w:rsidR="001625DA" w:rsidRPr="00EC30B6">
        <w:t>1</w:t>
      </w:r>
      <w:r w:rsidRPr="00EC30B6">
        <w:t xml:space="preserve"> Sex</w:t>
      </w:r>
    </w:p>
    <w:p w14:paraId="2C53F04F" w14:textId="78288CC9" w:rsidR="00F2034F" w:rsidRPr="00EC30B6" w:rsidRDefault="00F2034F" w:rsidP="00862972">
      <w:pPr>
        <w:rPr>
          <w:ins w:id="226" w:author="Ana Eguiguren" w:date="2025-07-09T19:51:00Z" w16du:dateUtc="2025-07-09T22:51:00Z"/>
        </w:rPr>
      </w:pPr>
      <w:ins w:id="227" w:author="Ana Eguiguren" w:date="2025-07-09T19:51:00Z" w16du:dateUtc="2025-07-09T22:51:00Z">
        <w:r w:rsidRPr="00EC30B6">
          <w:t xml:space="preserve">Much of this size difference </w:t>
        </w:r>
      </w:ins>
      <w:ins w:id="228" w:author="Ana Eguiguren" w:date="2025-07-17T16:47:00Z" w16du:dateUtc="2025-07-17T19:47:00Z">
        <w:r w:rsidR="002E01B8" w:rsidRPr="00EC30B6">
          <w:t xml:space="preserve">between males and females </w:t>
        </w:r>
      </w:ins>
      <w:ins w:id="229" w:author="Ana Eguiguren" w:date="2025-07-09T19:51:00Z" w16du:dateUtc="2025-07-09T22:51:00Z">
        <w:r w:rsidRPr="00EC30B6">
          <w:t xml:space="preserve">arises from the disproportionately larger ‘noses’ of males, which can account for c.a. 40% of their total length, compared to up to 30% of the </w:t>
        </w:r>
        <w:del w:id="230" w:author="Balaena Institute whitehead" w:date="2025-07-14T11:52:00Z" w16du:dateUtc="2025-07-14T14:52:00Z">
          <w:r w:rsidRPr="00EC30B6" w:rsidDel="00C804FD">
            <w:delText>female’s</w:delText>
          </w:r>
        </w:del>
      </w:ins>
      <w:ins w:id="231" w:author="Balaena Institute whitehead" w:date="2025-07-14T11:52:00Z" w16du:dateUtc="2025-07-14T14:52:00Z">
        <w:r w:rsidR="00C804FD" w:rsidRPr="00EC30B6">
          <w:t>females’</w:t>
        </w:r>
      </w:ins>
      <w:r w:rsidRPr="00EC30B6">
        <w:t xml:space="preserve"> </w:t>
      </w:r>
      <w:r w:rsidRPr="00EC30B6">
        <w:fldChar w:fldCharType="begin"/>
      </w:r>
      <w:r w:rsidR="00F875E2">
        <w:instrText xml:space="preserve"> ADDIN ZOTERO_ITEM CSL_CITATION {"citationID":"a2dd97grnid","properties":{"formattedCitation":"(Cranford 1999)","plainCitation":"(Cranford 1999)","noteIndex":0},"citationItems":[{"id":1140,"uris":["http://zotero.org/users/5395629/items/C8WL59LN"],"itemData":{"id":1140,"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EC30B6">
        <w:fldChar w:fldCharType="separate"/>
      </w:r>
      <w:r w:rsidR="00F875E2" w:rsidRPr="00F875E2">
        <w:rPr>
          <w:kern w:val="0"/>
        </w:rPr>
        <w:t>(Cranford 1999)</w:t>
      </w:r>
      <w:r w:rsidRPr="00EC30B6">
        <w:fldChar w:fldCharType="end"/>
      </w:r>
      <w:r w:rsidRPr="00EC30B6">
        <w:t>. Sperm whale</w:t>
      </w:r>
      <w:del w:id="232" w:author="Balaena Institute whitehead" w:date="2025-07-14T11:52:00Z" w16du:dateUtc="2025-07-14T14:52:00Z">
        <w:r w:rsidRPr="00EC30B6" w:rsidDel="00C804FD">
          <w:delText>’</w:delText>
        </w:r>
      </w:del>
      <w:r w:rsidRPr="00EC30B6">
        <w:t xml:space="preserve">s noses encase </w:t>
      </w:r>
      <w:del w:id="233" w:author="Balaena Institute whitehead" w:date="2025-07-25T14:03:00Z" w16du:dateUtc="2025-07-25T17:03:00Z">
        <w:r w:rsidRPr="00EC30B6" w:rsidDel="001F0774">
          <w:delText>organs</w:delText>
        </w:r>
      </w:del>
      <w:ins w:id="234" w:author="Balaena Institute whitehead" w:date="2025-07-25T14:03:00Z" w16du:dateUtc="2025-07-25T17:03:00Z">
        <w:r w:rsidR="001F0774">
          <w:t>structures, namely the spermaceti organ,</w:t>
        </w:r>
      </w:ins>
      <w:r w:rsidRPr="00EC30B6">
        <w:t xml:space="preserve"> involved in the production of </w:t>
      </w:r>
      <w:r w:rsidRPr="00EC30B6">
        <w:rPr>
          <w:i/>
          <w:iCs/>
        </w:rPr>
        <w:t>clicks</w:t>
      </w:r>
      <w:r w:rsidRPr="00EC30B6">
        <w:t xml:space="preserve">, which they use for echolocation and communication </w:t>
      </w:r>
      <w:r w:rsidRPr="00EC30B6">
        <w:fldChar w:fldCharType="begin"/>
      </w:r>
      <w:r w:rsidR="00F875E2">
        <w:instrText xml:space="preserve"> ADDIN ZOTERO_ITEM CSL_CITATION {"citationID":"as09uvvji8","properties":{"formattedCitation":"(Norris &amp; Harvey 1972)","plainCitation":"(Norris &amp; Harvey 1972)","noteIndex":0},"citationItems":[{"id":1104,"uris":["http://zotero.org/users/5395629/items/KBSPNJK8"],"itemData":{"id":1104,"type":"chapter","collection-title":"Nasa Special Publication","container-title":"Animal Orientation and Navigation","event-place":"USA","language":"en","publisher":"NASA Scientific and Technical Office","publisher-place":"USA","source":"Zotero","title":"A theory for the function of the spermaceti organ of the sperm whale (&lt;i&gt;Physeter catodon L.&lt;/i&gt;)","volume":"262","author":[{"family":"Norris","given":"Kenneth S"},{"family":"Harvey","given":"George W"}],"editor":[{"family":"Galler","given":"S. R."},{"family":"Schmidt-Koenig","given":"K."},{"family":"Jacobs","given":"G. J."},{"family":"Belleville","given":"R. E."}],"issued":{"date-parts":[["1972"]]}}}],"schema":"https://github.com/citation-style-language/schema/raw/master/csl-citation.json"} </w:instrText>
      </w:r>
      <w:r w:rsidRPr="00EC30B6">
        <w:fldChar w:fldCharType="separate"/>
      </w:r>
      <w:r w:rsidR="00F875E2" w:rsidRPr="00F875E2">
        <w:rPr>
          <w:kern w:val="0"/>
        </w:rPr>
        <w:t>(Norris &amp; Harvey 1972)</w:t>
      </w:r>
      <w:r w:rsidRPr="00EC30B6">
        <w:fldChar w:fldCharType="end"/>
      </w:r>
      <w:r w:rsidRPr="00EC30B6">
        <w:t xml:space="preserve">. Sperm whale clicks have a particular multi-pulse structure that </w:t>
      </w:r>
      <w:del w:id="235" w:author="Balaena Institute whitehead" w:date="2025-07-14T11:52:00Z" w16du:dateUtc="2025-07-14T14:52:00Z">
        <w:r w:rsidRPr="00EC30B6" w:rsidDel="00C804FD">
          <w:delText>result</w:delText>
        </w:r>
      </w:del>
      <w:ins w:id="236" w:author="Balaena Institute whitehead" w:date="2025-07-14T11:52:00Z" w16du:dateUtc="2025-07-14T14:52:00Z">
        <w:r w:rsidR="00C804FD" w:rsidRPr="00EC30B6">
          <w:t>results</w:t>
        </w:r>
      </w:ins>
      <w:ins w:id="237" w:author="Ana Eguiguren" w:date="2025-07-09T19:51:00Z" w16du:dateUtc="2025-07-09T22:51:00Z">
        <w:r w:rsidRPr="00EC30B6">
          <w:t xml:space="preserve"> from sound waves emitted near the blow hole and bouncing against the base of the skull </w:t>
        </w:r>
        <w:r w:rsidRPr="00EC30B6">
          <w:fldChar w:fldCharType="begin"/>
        </w:r>
      </w:ins>
      <w:r w:rsidR="00F875E2">
        <w:instrText xml:space="preserve"> ADDIN ZOTERO_ITEM CSL_CITATION {"citationID":"arl3ddjgdn","properties":{"formattedCitation":"(Norris &amp; Harvey 1972)","plainCitation":"(Norris &amp; Harvey 1972)","noteIndex":0},"citationItems":[{"id":1104,"uris":["http://zotero.org/users/5395629/items/KBSPNJK8"],"itemData":{"id":1104,"type":"chapter","collection-title":"Nasa Special Publication","container-title":"Animal Orientation and Navigation","event-place":"USA","language":"en","publisher":"NASA Scientific and Technical Office","publisher-place":"USA","source":"Zotero","title":"A theory for the function of the spermaceti organ of the sperm whale (&lt;i&gt;Physeter catodon L.&lt;/i&gt;)","volume":"262","author":[{"family":"Norris","given":"Kenneth S"},{"family":"Harvey","given":"George W"}],"editor":[{"family":"Galler","given":"S. R."},{"family":"Schmidt-Koenig","given":"K."},{"family":"Jacobs","given":"G. J."},{"family":"Belleville","given":"R. E."}],"issued":{"date-parts":[["1972"]]}}}],"schema":"https://github.com/citation-style-language/schema/raw/master/csl-citation.json"} </w:instrText>
      </w:r>
      <w:ins w:id="238" w:author="Ana Eguiguren" w:date="2025-07-09T19:51:00Z" w16du:dateUtc="2025-07-09T22:51:00Z">
        <w:r w:rsidRPr="00EC30B6">
          <w:fldChar w:fldCharType="separate"/>
        </w:r>
      </w:ins>
      <w:r w:rsidR="00F875E2" w:rsidRPr="00F875E2">
        <w:rPr>
          <w:kern w:val="0"/>
        </w:rPr>
        <w:t>(Norris &amp; Harvey 1972)</w:t>
      </w:r>
      <w:ins w:id="239" w:author="Ana Eguiguren" w:date="2025-07-09T19:51:00Z" w16du:dateUtc="2025-07-09T22:51:00Z">
        <w:r w:rsidRPr="00EC30B6">
          <w:fldChar w:fldCharType="end"/>
        </w:r>
        <w:r w:rsidRPr="00EC30B6">
          <w:t xml:space="preserve">. Because the time elapsed between pulses is proportional to the size of the sperm whale’s nose, it has been </w:t>
        </w:r>
        <w:del w:id="240" w:author="Balaena Institute whitehead" w:date="2025-07-25T14:03:00Z" w16du:dateUtc="2025-07-25T17:03:00Z">
          <w:r w:rsidRPr="00EC30B6" w:rsidDel="001F0774">
            <w:delText>theorized</w:delText>
          </w:r>
        </w:del>
      </w:ins>
      <w:ins w:id="241" w:author="Balaena Institute whitehead" w:date="2025-07-25T14:03:00Z" w16du:dateUtc="2025-07-25T17:03:00Z">
        <w:r w:rsidR="001F0774">
          <w:t>hypothesized</w:t>
        </w:r>
      </w:ins>
      <w:ins w:id="242" w:author="Ana Eguiguren" w:date="2025-07-09T19:51:00Z" w16du:dateUtc="2025-07-09T22:51:00Z">
        <w:r w:rsidRPr="00EC30B6">
          <w:t xml:space="preserve"> that the hypertrophy of male sperm whales’ </w:t>
        </w:r>
        <w:del w:id="243" w:author="Balaena Institute whitehead" w:date="2025-07-14T11:53:00Z" w16du:dateUtc="2025-07-14T14:53:00Z">
          <w:r w:rsidRPr="00EC30B6" w:rsidDel="00C804FD">
            <w:delText>nose</w:delText>
          </w:r>
        </w:del>
      </w:ins>
      <w:ins w:id="244" w:author="Balaena Institute whitehead" w:date="2025-07-14T11:53:00Z" w16du:dateUtc="2025-07-14T14:53:00Z">
        <w:r w:rsidR="00C804FD" w:rsidRPr="00EC30B6">
          <w:t>noses</w:t>
        </w:r>
      </w:ins>
      <w:ins w:id="245" w:author="Ana Eguiguren" w:date="2025-07-09T19:51:00Z" w16du:dateUtc="2025-07-09T22:51:00Z">
        <w:r w:rsidRPr="00EC30B6">
          <w:t xml:space="preserve"> serves as a means to acoustically exaggerate and advertise their size to females and other males </w:t>
        </w:r>
        <w:r w:rsidRPr="00EC30B6">
          <w:fldChar w:fldCharType="begin"/>
        </w:r>
      </w:ins>
      <w:r w:rsidR="00F875E2">
        <w:instrText xml:space="preserve"> ADDIN ZOTERO_ITEM CSL_CITATION {"citationID":"a2namvpolmu","properties":{"formattedCitation":"(Cranford 1999, Madsen et al. 2002)","plainCitation":"(Cranford 1999, Madsen et al. 2002)","noteIndex":0},"citationItems":[{"id":1140,"uris":["http://zotero.org/users/5395629/items/C8WL59LN"],"itemData":{"id":1140,"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id":1281,"uris":["http://zotero.org/users/5395629/items/HXN6Y672"],"itemData":{"id":1281,"type":"article-journal","abstract":"Sperm whales (Physeter macrocephalus) are Keywords Sperm whale . Echolocation deep-diving predators foraging in meso- and bathypelagic Communication Clicks ecosystems off the continental shelves. To investigate the ecophysiological and communicative function of various click types from male sperm whales in a high-latitude Introduction habitat, we deployed a large-aperture array of calibrated hydrophones off northern Norway (N69, E15). Data Toothed whales (Cetacea: Odontoceti) produce clicks and show that sperm whales in this habitat produce three tonal sounds for communication and echolocation (Au click types: usual clicks, creak clicks and, occasionally, 1993). In delphinoids, both sound types are produced slow clicks. Usual clicks and creak clicks exhibit short pneumatically in the nasal complex (Amundin and duration, profound directionality and a frequency content Andersen 1983; Ridgway and Carder 1988; Cranford suited for echolocation on meso- and bathypelagic fish 2000). A similar sound-producing function has been asand squids. The acoustic properties and low repetition cribed to the enormous nasal complex of the largest rate of usual clicks are suited for long-range echoloca- odontocete species, the sperm whale (Norris and Harvey tion, whereas creak clicks have properties equivalent to 1972). Recent anatomical (Cranford et al. 1996; Cranford signals in buzzes, the terminating pulse trains known 1999) and physiological (M0hl 2001; Ridgway and Carder from echolocating bats during prey capture. From these 2001) investigations have corroborated the Norris and source parameters and the high acoustic activity during Harvey theory. Hence, considering that the nasal complex foraging dives, it is concluded that echolocation is an takes up between one-quarter and one-third of the total important sensory cue in prey location. Sound pressure body length (Nishiwaki et al. 1963), it can be expected levels of creak clicks and usual clicks measured off the that sound plays an important role for sperm whales acoustic axis suggest that sperm whales may be subject- (Norris and M0hl 1983; Cranford 1999).","container-title":"Behavioral Ecology and Sociobiology","DOI":"10.1007/s00265-002-0548-1","ISSN":"0340-5443, 1432-0762","issue":"1","journalAbbreviation":"Behavioral Ecology and Sociobiology","language":"en","page":"31-41","source":"DOI.org (Crossref)","title":"Male sperm whale (&lt;i&gt;Physeter macrocephalus&lt;/i&gt;) acoustics in a high-latitude habitat: implications for echolocation and communication","title-short":"Male sperm whale ( Physeter macrocephalus ) acoustics in a high-latitude habitat","volume":"53","author":[{"family":"Madsen","given":"P T"},{"family":"Whalberg","given":"M."},{"family":"Møhl","given":"Bertel"}],"issued":{"date-parts":[["2002"]]}}}],"schema":"https://github.com/citation-style-language/schema/raw/master/csl-citation.json"} </w:instrText>
      </w:r>
      <w:ins w:id="246" w:author="Ana Eguiguren" w:date="2025-07-09T19:51:00Z" w16du:dateUtc="2025-07-09T22:51:00Z">
        <w:r w:rsidRPr="00EC30B6">
          <w:fldChar w:fldCharType="separate"/>
        </w:r>
      </w:ins>
      <w:r w:rsidR="00F875E2" w:rsidRPr="00F875E2">
        <w:rPr>
          <w:kern w:val="0"/>
        </w:rPr>
        <w:t>(Cranford 1999, Madsen et al. 2002)</w:t>
      </w:r>
      <w:ins w:id="247" w:author="Ana Eguiguren" w:date="2025-07-09T19:51:00Z" w16du:dateUtc="2025-07-09T22:51:00Z">
        <w:r w:rsidRPr="00EC30B6">
          <w:fldChar w:fldCharType="end"/>
        </w:r>
        <w:r w:rsidRPr="00EC30B6">
          <w:t xml:space="preserve">. Although the hypertrophy of male sperm whales’ noses is most notable when they achieve maturity (&gt; 20 years), it becomes detectable in older juveniles (ca. 2 years – 6 m) and intensifies with age </w:t>
        </w:r>
        <w:r w:rsidRPr="00EC30B6">
          <w:fldChar w:fldCharType="begin"/>
        </w:r>
      </w:ins>
      <w:r w:rsidR="00F875E2">
        <w:instrText xml:space="preserve"> ADDIN ZOTERO_ITEM CSL_CITATION {"citationID":"aekuihpu2d","properties":{"formattedCitation":"(Nishiwaki et al. 1963)","plainCitation":"(Nishiwaki et al. 1963)","noteIndex":0},"citationItems":[{"id":1288,"uris":["http://zotero.org/users/5395629/items/4DP8Z8PY"],"itemData":{"id":1288,"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ins w:id="248" w:author="Ana Eguiguren" w:date="2025-07-09T19:51:00Z" w16du:dateUtc="2025-07-09T22:51:00Z">
        <w:r w:rsidRPr="00EC30B6">
          <w:fldChar w:fldCharType="separate"/>
        </w:r>
      </w:ins>
      <w:r w:rsidR="00F875E2" w:rsidRPr="00F875E2">
        <w:rPr>
          <w:kern w:val="0"/>
        </w:rPr>
        <w:t>(Nishiwaki et al. 1963)</w:t>
      </w:r>
      <w:ins w:id="249" w:author="Ana Eguiguren" w:date="2025-07-09T19:51:00Z" w16du:dateUtc="2025-07-09T22:51:00Z">
        <w:r w:rsidRPr="00EC30B6">
          <w:fldChar w:fldCharType="end"/>
        </w:r>
        <w:r w:rsidRPr="00EC30B6">
          <w:t xml:space="preserve">. </w:t>
        </w:r>
      </w:ins>
    </w:p>
    <w:p w14:paraId="555FD052" w14:textId="702A92F0" w:rsidR="00862972" w:rsidRPr="00EC30B6" w:rsidRDefault="00862972" w:rsidP="00862972">
      <w:pPr>
        <w:rPr>
          <w:rFonts w:eastAsiaTheme="minorEastAsia"/>
        </w:rPr>
      </w:pPr>
      <w:r w:rsidRPr="00EC30B6">
        <w:t>The relationship between sperm whale length (</w:t>
      </w:r>
      <w:r w:rsidRPr="00EC30B6">
        <w:rPr>
          <w:i/>
          <w:iCs/>
        </w:rPr>
        <w:t>L</w:t>
      </w:r>
      <w:r w:rsidRPr="00EC30B6">
        <w:t>) and nose-to-body ratio (</w:t>
      </w:r>
      <w:r w:rsidR="00583D2A" w:rsidRPr="00EC30B6">
        <w:rPr>
          <w:i/>
          <w:iCs/>
        </w:rPr>
        <w:t>NR</w:t>
      </w:r>
      <w:r w:rsidRPr="00EC30B6">
        <w:t>) shown by Nishiwaki et al. (1963) can be modelled by separate logistic curves for males and females. For females, the nose-to-body ratio (</w:t>
      </w:r>
      <m:oMath>
        <m:sSub>
          <m:sSubPr>
            <m:ctrlPr>
              <w:rPr>
                <w:rFonts w:ascii="Cambria Math" w:hAnsi="Cambria Math"/>
                <w:i/>
              </w:rPr>
            </m:ctrlPr>
          </m:sSubPr>
          <m:e>
            <m:r>
              <w:rPr>
                <w:rFonts w:ascii="Cambria Math" w:hAnsi="Cambria Math"/>
              </w:rPr>
              <m:t>NR</m:t>
            </m:r>
          </m:e>
          <m:sub>
            <m:r>
              <w:rPr>
                <w:rFonts w:ascii="Cambria Math" w:hAnsi="Cambria Math"/>
              </w:rPr>
              <m:t>F</m:t>
            </m:r>
          </m:sub>
        </m:sSub>
      </m:oMath>
      <w:r w:rsidRPr="00EC30B6">
        <w:rPr>
          <w:rFonts w:eastAsiaTheme="minorEastAsia"/>
        </w:rPr>
        <w:t xml:space="preserve">) can be </w:t>
      </w:r>
      <w:r w:rsidR="00583D2A" w:rsidRPr="00EC30B6">
        <w:rPr>
          <w:rFonts w:eastAsiaTheme="minorEastAsia"/>
        </w:rPr>
        <w:t>modeled as follows</w:t>
      </w:r>
      <w:r w:rsidRPr="00EC30B6">
        <w:rPr>
          <w:rFonts w:eastAsiaTheme="minorEastAsia"/>
        </w:rPr>
        <w:t xml:space="preserve">: </w:t>
      </w:r>
    </w:p>
    <w:p w14:paraId="7B7BF11C" w14:textId="4DB46BA0" w:rsidR="00D20807" w:rsidRPr="00EC30B6"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w:commentRangeStart w:id="250"/>
              <w:commentRangeEnd w:id="250"/>
              <m:r>
                <m:rPr>
                  <m:sty m:val="p"/>
                </m:rPr>
                <w:rPr>
                  <w:rStyle w:val="CommentReference"/>
                </w:rPr>
                <w:commentReference w:id="250"/>
              </m:r>
              <m:r>
                <w:rPr>
                  <w:rFonts w:ascii="Cambria Math" w:hAnsi="Cambria Math"/>
                </w:rPr>
                <m:t>#6</m:t>
              </m:r>
            </m:e>
          </m:eqArr>
        </m:oMath>
      </m:oMathPara>
    </w:p>
    <w:p w14:paraId="22D5BE14" w14:textId="67B1B2A4" w:rsidR="00862972" w:rsidRPr="00EC30B6" w:rsidRDefault="00862972" w:rsidP="00862972">
      <w:pPr>
        <w:rPr>
          <w:rFonts w:eastAsiaTheme="minorEastAsia"/>
        </w:rPr>
      </w:pPr>
      <w:r w:rsidRPr="00EC30B6">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sidRPr="00EC30B6">
        <w:rPr>
          <w:rFonts w:eastAsiaTheme="minorEastAsia"/>
        </w:rPr>
        <w:t xml:space="preserve">is the maximum (asymptote) </w:t>
      </w:r>
      <w:r w:rsidR="00583D2A" w:rsidRPr="00EC30B6">
        <w:rPr>
          <w:rFonts w:eastAsiaTheme="minorEastAsia"/>
          <w:i/>
          <w:iCs/>
        </w:rPr>
        <w:t>NR</w:t>
      </w:r>
      <w:r w:rsidRPr="00EC30B6">
        <w:rPr>
          <w:rFonts w:eastAsiaTheme="minorEastAsia"/>
        </w:rPr>
        <w:t xml:space="preserve"> of female whales, and </w:t>
      </w:r>
      <m:oMath>
        <m:r>
          <w:rPr>
            <w:rFonts w:ascii="Cambria Math" w:hAnsi="Cambria Math"/>
          </w:rPr>
          <m:t>fr</m:t>
        </m:r>
      </m:oMath>
      <w:r w:rsidRPr="00EC30B6">
        <w:rPr>
          <w:rFonts w:eastAsiaTheme="minorEastAsia"/>
        </w:rPr>
        <w:t xml:space="preserve"> is the initial rate of change in </w:t>
      </w:r>
      <w:r w:rsidR="00583D2A" w:rsidRPr="00EC30B6">
        <w:rPr>
          <w:rFonts w:eastAsiaTheme="minorEastAsia"/>
          <w:i/>
          <w:iCs/>
        </w:rPr>
        <w:t>NR</w:t>
      </w:r>
      <w:r w:rsidRPr="00EC30B6">
        <w:rPr>
          <w:rFonts w:eastAsiaTheme="minorEastAsia"/>
        </w:rPr>
        <w:t xml:space="preserve"> with increasing length. For males, the relationship between body length and </w:t>
      </w:r>
      <w:r w:rsidR="00583D2A" w:rsidRPr="00EC30B6">
        <w:rPr>
          <w:rFonts w:eastAsiaTheme="minorEastAsia"/>
          <w:i/>
          <w:iCs/>
        </w:rPr>
        <w:t>NR</w:t>
      </w:r>
      <w:r w:rsidRPr="00EC30B6">
        <w:rPr>
          <w:rFonts w:eastAsiaTheme="minorEastAsia"/>
        </w:rPr>
        <w:t xml:space="preserve"> for young (i.e., small individuals) </w:t>
      </w:r>
      <w:r w:rsidR="003F7AC1" w:rsidRPr="00EC30B6">
        <w:rPr>
          <w:rFonts w:eastAsiaTheme="minorEastAsia"/>
        </w:rPr>
        <w:t>is expected to follow the same trend as that of</w:t>
      </w:r>
      <w:r w:rsidRPr="00EC30B6">
        <w:rPr>
          <w:rFonts w:eastAsiaTheme="minorEastAsia"/>
        </w:rPr>
        <w:t xml:space="preserve"> females, diverg</w:t>
      </w:r>
      <w:r w:rsidR="003F7AC1" w:rsidRPr="00EC30B6">
        <w:rPr>
          <w:rFonts w:eastAsiaTheme="minorEastAsia"/>
        </w:rPr>
        <w:t>ing</w:t>
      </w:r>
      <w:r w:rsidRPr="00EC30B6">
        <w:rPr>
          <w:rFonts w:eastAsiaTheme="minorEastAsia"/>
        </w:rPr>
        <w:t xml:space="preserve"> after a length threshold (</w:t>
      </w:r>
      <m:oMath>
        <m:r>
          <w:rPr>
            <w:rFonts w:ascii="Cambria Math" w:eastAsiaTheme="minorEastAsia" w:hAnsi="Cambria Math"/>
          </w:rPr>
          <m:t>chm</m:t>
        </m:r>
      </m:oMath>
      <w:r w:rsidRPr="00EC30B6">
        <w:rPr>
          <w:rFonts w:eastAsiaTheme="minorEastAsia"/>
        </w:rPr>
        <w:t>) such that:</w:t>
      </w:r>
    </w:p>
    <w:p w14:paraId="363F85F5" w14:textId="61FF0A39" w:rsidR="00DE1874" w:rsidRPr="00EC30B6"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M</m:t>
                  </m:r>
                </m:sub>
              </m:s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F </m:t>
                  </m:r>
                </m:sub>
              </m:sSub>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den>
              </m:f>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0,                                                                                  L ≤chm</m:t>
                      </m:r>
                    </m:e>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M</m:t>
                          </m:r>
                        </m:sub>
                      </m:sSub>
                      <m:r>
                        <w:rPr>
                          <w:rFonts w:ascii="Cambria Math" w:eastAsiaTheme="minorEastAsia" w:hAnsi="Cambria Math"/>
                        </w:rPr>
                        <m:t xml:space="preserve"> × </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den>
                          </m:f>
                        </m:e>
                      </m:d>
                      <m:r>
                        <w:rPr>
                          <w:rFonts w:ascii="Cambria Math" w:eastAsiaTheme="minorEastAsia" w:hAnsi="Cambria Math"/>
                        </w:rPr>
                        <m:t>,     L &gt;chm</m:t>
                      </m:r>
                    </m:e>
                  </m:eqArr>
                </m:e>
              </m:d>
              <m:r>
                <w:rPr>
                  <w:rFonts w:ascii="Cambria Math" w:eastAsiaTheme="minorEastAsia" w:hAnsi="Cambria Math"/>
                </w:rPr>
                <m:t xml:space="preserve"> </m:t>
              </m:r>
              <m:r>
                <w:rPr>
                  <w:rFonts w:ascii="Cambria Math" w:hAnsi="Cambria Math"/>
                </w:rPr>
                <m:t>#7</m:t>
              </m:r>
            </m:e>
          </m:eqArr>
        </m:oMath>
      </m:oMathPara>
    </w:p>
    <w:p w14:paraId="2DC89E0A" w14:textId="72BB7865" w:rsidR="00862972" w:rsidRPr="00EC30B6" w:rsidRDefault="00862972" w:rsidP="00862972">
      <w:pPr>
        <w:rPr>
          <w:rFonts w:eastAsiaTheme="minorEastAsia"/>
        </w:rPr>
      </w:pPr>
      <w:r w:rsidRPr="00EC30B6">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M </m:t>
            </m:r>
          </m:sub>
        </m:sSub>
      </m:oMath>
      <w:r w:rsidRPr="00EC30B6">
        <w:rPr>
          <w:rFonts w:eastAsiaTheme="minorEastAsia"/>
        </w:rPr>
        <w:t xml:space="preserve">is the maximum difference of </w:t>
      </w:r>
      <w:r w:rsidR="0031537C" w:rsidRPr="00EC30B6">
        <w:rPr>
          <w:rFonts w:eastAsiaTheme="minorEastAsia"/>
          <w:i/>
          <w:iCs/>
        </w:rPr>
        <w:t>N</w:t>
      </w:r>
      <w:r w:rsidR="003F7AC1" w:rsidRPr="00EC30B6">
        <w:rPr>
          <w:rFonts w:eastAsiaTheme="minorEastAsia"/>
          <w:i/>
          <w:iCs/>
        </w:rPr>
        <w:t>R</w:t>
      </w:r>
      <w:r w:rsidRPr="00EC30B6">
        <w:rPr>
          <w:rFonts w:eastAsiaTheme="minorEastAsia"/>
        </w:rPr>
        <w:t xml:space="preserve"> of a male compared to a female of the same size, and </w:t>
      </w:r>
      <m:oMath>
        <m:r>
          <w:rPr>
            <w:rFonts w:ascii="Cambria Math" w:eastAsiaTheme="minorEastAsia" w:hAnsi="Cambria Math"/>
          </w:rPr>
          <m:t xml:space="preserve">mr </m:t>
        </m:r>
      </m:oMath>
      <w:r w:rsidRPr="00EC30B6">
        <w:rPr>
          <w:rFonts w:eastAsiaTheme="minorEastAsia"/>
        </w:rPr>
        <w:t xml:space="preserve">is the initial rate of change in </w:t>
      </w:r>
      <w:r w:rsidR="00583D2A" w:rsidRPr="00EC30B6">
        <w:rPr>
          <w:rFonts w:eastAsiaTheme="minorEastAsia"/>
          <w:i/>
          <w:iCs/>
        </w:rPr>
        <w:t>NR</w:t>
      </w:r>
      <w:r w:rsidRPr="00EC30B6">
        <w:rPr>
          <w:rFonts w:eastAsiaTheme="minorEastAsia"/>
        </w:rPr>
        <w:t xml:space="preserve"> with length </w:t>
      </w:r>
      <w:r w:rsidR="00845EBD" w:rsidRPr="00EC30B6">
        <w:rPr>
          <w:rFonts w:eastAsiaTheme="minorEastAsia"/>
        </w:rPr>
        <w:t>when length is greater than</w:t>
      </w:r>
      <w:r w:rsidR="00583D2A" w:rsidRPr="00EC30B6">
        <w:rPr>
          <w:rFonts w:eastAsiaTheme="minorEastAsia"/>
        </w:rPr>
        <w:t xml:space="preserve"> the</w:t>
      </w:r>
      <w:r w:rsidRPr="00EC30B6">
        <w:rPr>
          <w:rFonts w:eastAsiaTheme="minorEastAsia"/>
        </w:rPr>
        <w:t xml:space="preserve"> </w:t>
      </w:r>
      <w:r w:rsidR="00845EBD" w:rsidRPr="00EC30B6">
        <w:rPr>
          <w:rFonts w:eastAsiaTheme="minorEastAsia"/>
        </w:rPr>
        <w:t>threshold</w:t>
      </w:r>
      <w:r w:rsidRPr="00EC30B6">
        <w:rPr>
          <w:rFonts w:eastAsiaTheme="minorEastAsia"/>
        </w:rPr>
        <w:t xml:space="preserve"> (</w:t>
      </w:r>
      <w:r w:rsidRPr="00EC30B6">
        <w:rPr>
          <w:rFonts w:eastAsiaTheme="minorEastAsia"/>
          <w:i/>
          <w:iCs/>
        </w:rPr>
        <w:t>chm</w:t>
      </w:r>
      <w:r w:rsidRPr="00EC30B6">
        <w:rPr>
          <w:rFonts w:eastAsiaTheme="minorEastAsia"/>
        </w:rPr>
        <w:t xml:space="preserve">), which we set at 6 m based on Nishiwaki et al. </w:t>
      </w:r>
      <w:r w:rsidR="00845EBD" w:rsidRPr="00EC30B6">
        <w:rPr>
          <w:rFonts w:eastAsiaTheme="minorEastAsia"/>
        </w:rPr>
        <w:t>(</w:t>
      </w:r>
      <w:r w:rsidRPr="00EC30B6">
        <w:rPr>
          <w:rFonts w:eastAsiaTheme="minorEastAsia"/>
        </w:rPr>
        <w:t>1963</w:t>
      </w:r>
      <w:r w:rsidR="00845EBD" w:rsidRPr="00EC30B6">
        <w:rPr>
          <w:rFonts w:eastAsiaTheme="minorEastAsia"/>
        </w:rPr>
        <w:t>)</w:t>
      </w:r>
      <w:r w:rsidRPr="00EC30B6">
        <w:rPr>
          <w:rFonts w:eastAsiaTheme="minorEastAsia"/>
        </w:rPr>
        <w:t>.</w:t>
      </w:r>
    </w:p>
    <w:p w14:paraId="27451932" w14:textId="3DD6FDF1" w:rsidR="00605798" w:rsidRPr="00EC30B6" w:rsidRDefault="00862972" w:rsidP="00862972">
      <w:r w:rsidRPr="00EC30B6">
        <w:t xml:space="preserve">We inferred the probability that individual whales were female by first finding the parameter values for </w:t>
      </w:r>
      <w:proofErr w:type="spellStart"/>
      <w:r w:rsidRPr="00EC30B6">
        <w:rPr>
          <w:i/>
          <w:iCs/>
        </w:rPr>
        <w:t>max</w:t>
      </w:r>
      <w:r w:rsidRPr="00EC30B6">
        <w:rPr>
          <w:i/>
          <w:iCs/>
          <w:vertAlign w:val="subscript"/>
        </w:rPr>
        <w:t>F</w:t>
      </w:r>
      <w:proofErr w:type="spellEnd"/>
      <w:r w:rsidRPr="00EC30B6">
        <w:rPr>
          <w:i/>
          <w:iCs/>
        </w:rPr>
        <w:t xml:space="preserve">, </w:t>
      </w:r>
      <w:proofErr w:type="spellStart"/>
      <w:r w:rsidRPr="00EC30B6">
        <w:rPr>
          <w:i/>
          <w:iCs/>
        </w:rPr>
        <w:t>fr</w:t>
      </w:r>
      <w:proofErr w:type="spellEnd"/>
      <w:r w:rsidRPr="00EC30B6">
        <w:rPr>
          <w:i/>
          <w:iCs/>
        </w:rPr>
        <w:t xml:space="preserve">, </w:t>
      </w:r>
      <w:proofErr w:type="spellStart"/>
      <w:r w:rsidRPr="00EC30B6">
        <w:rPr>
          <w:i/>
          <w:iCs/>
        </w:rPr>
        <w:t>max</w:t>
      </w:r>
      <w:r w:rsidRPr="00EC30B6">
        <w:rPr>
          <w:i/>
          <w:iCs/>
          <w:vertAlign w:val="subscript"/>
        </w:rPr>
        <w:t>M</w:t>
      </w:r>
      <w:proofErr w:type="spellEnd"/>
      <w:r w:rsidRPr="00EC30B6">
        <w:rPr>
          <w:i/>
          <w:iCs/>
        </w:rPr>
        <w:t xml:space="preserve">, </w:t>
      </w:r>
      <w:r w:rsidRPr="00EC30B6">
        <w:t xml:space="preserve">and </w:t>
      </w:r>
      <w:proofErr w:type="spellStart"/>
      <w:r w:rsidRPr="00EC30B6">
        <w:rPr>
          <w:i/>
          <w:iCs/>
        </w:rPr>
        <w:t>mr</w:t>
      </w:r>
      <w:proofErr w:type="spellEnd"/>
      <w:r w:rsidRPr="00EC30B6">
        <w:rPr>
          <w:i/>
          <w:iCs/>
        </w:rPr>
        <w:t xml:space="preserve"> </w:t>
      </w:r>
      <w:r w:rsidRPr="00EC30B6">
        <w:t xml:space="preserve">that minimized the total sum-of-squares given our data, using the </w:t>
      </w:r>
      <w:proofErr w:type="spellStart"/>
      <w:r w:rsidRPr="00EC30B6">
        <w:rPr>
          <w:i/>
          <w:iCs/>
        </w:rPr>
        <w:t>optim</w:t>
      </w:r>
      <w:proofErr w:type="spellEnd"/>
      <w:r w:rsidRPr="00EC30B6">
        <w:t xml:space="preserve"> function with the default Nelder-Mead algorithm in base R </w:t>
      </w:r>
      <w:r w:rsidRPr="00EC30B6">
        <w:fldChar w:fldCharType="begin"/>
      </w:r>
      <w:r w:rsidR="009A468F" w:rsidRPr="00EC30B6">
        <w:instrText xml:space="preserve"> ADDIN ZOTERO_ITEM CSL_CITATION {"citationID":"MXbp0TcH","properties":{"formattedCitation":"(R Core Team 2019)","plainCitation":"(R Core Team 2019)","noteIndex":0},"citationItems":[{"id":330,"uris":["http://zotero.org/users/5395629/items/9PYD3KWI"],"itemData":{"id":330,"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EC30B6">
        <w:fldChar w:fldCharType="separate"/>
      </w:r>
      <w:r w:rsidRPr="00EC30B6">
        <w:t>(R Core Team 2019)</w:t>
      </w:r>
      <w:r w:rsidRPr="00EC30B6">
        <w:fldChar w:fldCharType="end"/>
      </w:r>
      <w:r w:rsidRPr="00EC30B6">
        <w:t xml:space="preserve">. </w:t>
      </w:r>
      <w:r w:rsidR="00EA5F6E" w:rsidRPr="00EC30B6">
        <w:t xml:space="preserve">We initialized the optimizing algorithm using parameter estimates based on Nishiwaki’s </w:t>
      </w:r>
      <w:r w:rsidR="00583D2A" w:rsidRPr="00EC30B6">
        <w:t xml:space="preserve">et al.’s </w:t>
      </w:r>
      <w:r w:rsidR="00845EBD" w:rsidRPr="00EC30B6">
        <w:t xml:space="preserve">(1963) </w:t>
      </w:r>
      <w:r w:rsidR="00583D2A" w:rsidRPr="00EC30B6">
        <w:t>figure</w:t>
      </w:r>
      <w:r w:rsidR="00EA5F6E" w:rsidRPr="00EC30B6">
        <w:t xml:space="preserve"> </w:t>
      </w:r>
      <w:r w:rsidR="0031537C" w:rsidRPr="00EC30B6">
        <w:t>showing</w:t>
      </w:r>
      <w:r w:rsidR="00583D2A" w:rsidRPr="00EC30B6">
        <w:t xml:space="preserve"> the relationship between total body length and </w:t>
      </w:r>
      <w:r w:rsidR="00583D2A" w:rsidRPr="00EC30B6">
        <w:rPr>
          <w:i/>
          <w:iCs/>
        </w:rPr>
        <w:t xml:space="preserve">NR </w:t>
      </w:r>
      <w:r w:rsidR="00583D2A" w:rsidRPr="00EC30B6">
        <w:t>estimates in which nose length was measured from the tip of the snout to the eyeball</w:t>
      </w:r>
      <w:del w:id="251" w:author="Balaena Institute whitehead" w:date="2025-07-14T11:53:00Z" w16du:dateUtc="2025-07-14T14:53:00Z">
        <w:r w:rsidR="00583D2A" w:rsidRPr="00EC30B6" w:rsidDel="00C804FD">
          <w:delText xml:space="preserve"> </w:delText>
        </w:r>
      </w:del>
      <w:r w:rsidR="00583D2A" w:rsidRPr="00EC30B6">
        <w:t xml:space="preserve">. </w:t>
      </w:r>
    </w:p>
    <w:p w14:paraId="0463C445" w14:textId="6C054C45" w:rsidR="00862972" w:rsidRPr="00EC30B6" w:rsidRDefault="00862972" w:rsidP="00862972">
      <w:del w:id="252" w:author="Ana Eguiguren" w:date="2025-07-17T16:49:00Z" w16du:dateUtc="2025-07-17T19:49:00Z">
        <w:r w:rsidRPr="00EC30B6" w:rsidDel="002E01B8">
          <w:delText xml:space="preserve">Next, </w:delText>
        </w:r>
      </w:del>
      <w:ins w:id="253" w:author="Ana Eguiguren" w:date="2025-07-17T16:49:00Z" w16du:dateUtc="2025-07-17T19:49:00Z">
        <w:r w:rsidR="002E01B8" w:rsidRPr="00EC30B6">
          <w:t>T</w:t>
        </w:r>
      </w:ins>
      <w:del w:id="254" w:author="Ana Eguiguren" w:date="2025-07-17T16:49:00Z" w16du:dateUtc="2025-07-17T19:49:00Z">
        <w:r w:rsidRPr="00EC30B6" w:rsidDel="002E01B8">
          <w:delText>t</w:delText>
        </w:r>
      </w:del>
      <w:r w:rsidRPr="00EC30B6">
        <w:t xml:space="preserve">he posterior probability that each </w:t>
      </w:r>
      <w:del w:id="255" w:author="Ana Eguiguren" w:date="2025-07-17T16:49:00Z" w16du:dateUtc="2025-07-17T19:49:00Z">
        <w:r w:rsidRPr="00EC30B6" w:rsidDel="002E01B8">
          <w:delText xml:space="preserve">whale </w:delText>
        </w:r>
      </w:del>
      <w:ins w:id="256" w:author="Ana Eguiguren" w:date="2025-07-17T16:49:00Z" w16du:dateUtc="2025-07-17T19:49:00Z">
        <w:r w:rsidR="002E01B8" w:rsidRPr="00EC30B6">
          <w:t xml:space="preserve">individual </w:t>
        </w:r>
      </w:ins>
      <w:r w:rsidRPr="00EC30B6">
        <w:t xml:space="preserve">was female was estimated </w:t>
      </w:r>
      <w:ins w:id="257" w:author="Ana Eguiguren" w:date="2025-07-17T16:49:00Z" w16du:dateUtc="2025-07-17T19:49:00Z">
        <w:r w:rsidR="002E01B8" w:rsidRPr="00EC30B6">
          <w:t>based on</w:t>
        </w:r>
      </w:ins>
      <w:ins w:id="258" w:author="Ana Eguiguren" w:date="2025-07-17T16:48:00Z" w16du:dateUtc="2025-07-17T19:48:00Z">
        <w:r w:rsidR="002E01B8" w:rsidRPr="00EC30B6">
          <w:t xml:space="preserve"> </w:t>
        </w:r>
      </w:ins>
      <w:ins w:id="259" w:author="Ana Eguiguren" w:date="2025-07-17T16:49:00Z" w16du:dateUtc="2025-07-17T19:49:00Z">
        <w:r w:rsidR="002E01B8" w:rsidRPr="00EC30B6">
          <w:t xml:space="preserve">Bayes’ </w:t>
        </w:r>
      </w:ins>
      <w:ins w:id="260" w:author="Ana Eguiguren" w:date="2025-07-17T16:50:00Z" w16du:dateUtc="2025-07-17T19:50:00Z">
        <w:r w:rsidR="002E01B8" w:rsidRPr="00EC30B6">
          <w:t>theorem under the prior assumption that</w:t>
        </w:r>
      </w:ins>
      <w:ins w:id="261" w:author="Ana Eguiguren" w:date="2025-07-17T16:49:00Z" w16du:dateUtc="2025-07-17T19:49:00Z">
        <w:r w:rsidR="002E01B8" w:rsidRPr="00EC30B6">
          <w:t xml:space="preserve"> </w:t>
        </w:r>
      </w:ins>
      <w:ins w:id="262" w:author="Ana Eguiguren" w:date="2025-07-17T16:50:00Z" w16du:dateUtc="2025-07-17T19:50:00Z">
        <w:r w:rsidR="002E01B8" w:rsidRPr="00EC30B6">
          <w:t xml:space="preserve">individuals would be equally likely of either sex. Estimates of </w:t>
        </w:r>
      </w:ins>
      <w:ins w:id="263" w:author="Ana Eguiguren" w:date="2025-07-17T16:51:00Z" w16du:dateUtc="2025-07-17T19:51:00Z">
        <w:r w:rsidR="002E01B8" w:rsidRPr="00EC30B6">
          <w:t>individuals’ likelihood of being female (</w:t>
        </w:r>
      </w:ins>
      <m:oMath>
        <m:sSub>
          <m:sSubPr>
            <m:ctrlPr>
              <w:ins w:id="264" w:author="Ana Eguiguren" w:date="2025-07-17T16:51:00Z" w16du:dateUtc="2025-07-17T19:51:00Z">
                <w:rPr>
                  <w:rFonts w:ascii="Cambria Math" w:hAnsi="Cambria Math"/>
                  <w:i/>
                </w:rPr>
              </w:ins>
            </m:ctrlPr>
          </m:sSubPr>
          <m:e>
            <m:r>
              <w:ins w:id="265" w:author="Ana Eguiguren" w:date="2025-07-17T16:51:00Z" w16du:dateUtc="2025-07-17T19:51:00Z">
                <w:rPr>
                  <w:rFonts w:ascii="Cambria Math" w:hAnsi="Cambria Math"/>
                </w:rPr>
                <m:t>L</m:t>
              </w:ins>
            </m:r>
          </m:e>
          <m:sub>
            <m:r>
              <w:ins w:id="266" w:author="Ana Eguiguren" w:date="2025-07-17T16:51:00Z" w16du:dateUtc="2025-07-17T19:51:00Z">
                <w:rPr>
                  <w:rFonts w:ascii="Cambria Math" w:hAnsi="Cambria Math"/>
                </w:rPr>
                <m:t>fi</m:t>
              </w:ins>
            </m:r>
          </m:sub>
        </m:sSub>
      </m:oMath>
      <w:ins w:id="267" w:author="Ana Eguiguren" w:date="2025-07-17T16:51:00Z" w16du:dateUtc="2025-07-17T19:51:00Z">
        <w:r w:rsidR="002E01B8" w:rsidRPr="00EC30B6">
          <w:rPr>
            <w:rFonts w:eastAsiaTheme="minorEastAsia"/>
          </w:rPr>
          <w:t>)</w:t>
        </w:r>
        <w:r w:rsidR="002E01B8" w:rsidRPr="00EC30B6">
          <w:t xml:space="preserve"> were computed </w:t>
        </w:r>
      </w:ins>
      <w:r w:rsidRPr="00EC30B6">
        <w:t>based on how close each point fell to the ‘female curve’</w:t>
      </w:r>
      <w:ins w:id="268" w:author="Ana Eguiguren" w:date="2025-07-17T16:51:00Z" w16du:dateUtc="2025-07-17T19:51:00Z">
        <w:r w:rsidR="002E01B8" w:rsidRPr="00EC30B6">
          <w:t xml:space="preserve"> following equation (8). </w:t>
        </w:r>
      </w:ins>
      <w:r w:rsidRPr="00EC30B6">
        <w:t xml:space="preserve"> </w:t>
      </w:r>
      <w:del w:id="269" w:author="Ana Eguiguren" w:date="2025-07-17T16:51:00Z" w16du:dateUtc="2025-07-17T19:51:00Z">
        <w:r w:rsidRPr="00EC30B6" w:rsidDel="002E01B8">
          <w:delText>using the following equation for the likelihood of being female (</w:delText>
        </w:r>
      </w:del>
      <m:oMath>
        <m:sSub>
          <m:sSubPr>
            <m:ctrlPr>
              <w:del w:id="270" w:author="Ana Eguiguren" w:date="2025-07-17T16:51:00Z" w16du:dateUtc="2025-07-17T19:51:00Z">
                <w:rPr>
                  <w:rFonts w:ascii="Cambria Math" w:hAnsi="Cambria Math"/>
                  <w:i/>
                </w:rPr>
              </w:del>
            </m:ctrlPr>
          </m:sSubPr>
          <m:e>
            <m:r>
              <w:del w:id="271" w:author="Ana Eguiguren" w:date="2025-07-17T16:51:00Z" w16du:dateUtc="2025-07-17T19:51:00Z">
                <w:rPr>
                  <w:rFonts w:ascii="Cambria Math" w:hAnsi="Cambria Math"/>
                </w:rPr>
                <m:t>L</m:t>
              </w:del>
            </m:r>
          </m:e>
          <m:sub>
            <m:r>
              <w:del w:id="272" w:author="Ana Eguiguren" w:date="2025-07-17T16:51:00Z" w16du:dateUtc="2025-07-17T19:51:00Z">
                <w:rPr>
                  <w:rFonts w:ascii="Cambria Math" w:hAnsi="Cambria Math"/>
                </w:rPr>
                <m:t>fi</m:t>
              </w:del>
            </m:r>
          </m:sub>
        </m:sSub>
      </m:oMath>
      <w:del w:id="273" w:author="Ana Eguiguren" w:date="2025-07-17T16:51:00Z" w16du:dateUtc="2025-07-17T19:51:00Z">
        <w:r w:rsidRPr="00EC30B6" w:rsidDel="002E01B8">
          <w:rPr>
            <w:rFonts w:eastAsiaTheme="minorEastAsia"/>
          </w:rPr>
          <w:delText>):</w:delText>
        </w:r>
        <w:r w:rsidRPr="00EC30B6" w:rsidDel="002E01B8">
          <w:delText xml:space="preserve"> </w:delText>
        </w:r>
      </w:del>
    </w:p>
    <w:p w14:paraId="36F3F0D8" w14:textId="7B455BF5" w:rsidR="00076109" w:rsidRPr="00EC30B6"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w:commentRangeStart w:id="274"/>
              <w:commentRangeEnd w:id="274"/>
              <m:r>
                <m:rPr>
                  <m:sty m:val="p"/>
                </m:rPr>
                <w:rPr>
                  <w:rStyle w:val="CommentReference"/>
                </w:rPr>
                <w:commentReference w:id="274"/>
              </m:r>
              <m:r>
                <w:rPr>
                  <w:rFonts w:ascii="Cambria Math" w:hAnsi="Cambria Math"/>
                </w:rPr>
                <m:t>#8</m:t>
              </m:r>
            </m:e>
          </m:eqArr>
        </m:oMath>
      </m:oMathPara>
    </w:p>
    <w:p w14:paraId="3663B0E2" w14:textId="4E80F7AD" w:rsidR="00862972" w:rsidRPr="00EC30B6" w:rsidRDefault="00076109" w:rsidP="00862972">
      <w:pPr>
        <w:rPr>
          <w:rFonts w:eastAsiaTheme="minorEastAsia"/>
        </w:rPr>
      </w:pPr>
      <w:r w:rsidRPr="00EC30B6">
        <w:rPr>
          <w:rFonts w:eastAsiaTheme="minorEastAsia"/>
        </w:rPr>
        <w:lastRenderedPageBreak/>
        <w:t xml:space="preserve">Where </w:t>
      </w:r>
      <w:r w:rsidRPr="00EC30B6">
        <w:rPr>
          <w:rFonts w:eastAsiaTheme="minorEastAsia"/>
          <w:i/>
          <w:iCs/>
        </w:rPr>
        <w:t xml:space="preserve">n </w:t>
      </w:r>
      <w:r w:rsidRPr="00EC30B6">
        <w:rPr>
          <w:rFonts w:eastAsiaTheme="minorEastAsia"/>
        </w:rPr>
        <w:t xml:space="preserve">is the total number of individuals, </w:t>
      </w:r>
      <w:proofErr w:type="spellStart"/>
      <w:r w:rsidRPr="00EC30B6">
        <w:rPr>
          <w:rFonts w:eastAsiaTheme="minorEastAsia"/>
          <w:i/>
          <w:iCs/>
        </w:rPr>
        <w:t>res</w:t>
      </w:r>
      <w:r w:rsidRPr="00EC30B6">
        <w:rPr>
          <w:rFonts w:eastAsiaTheme="minorEastAsia"/>
          <w:i/>
          <w:iCs/>
          <w:vertAlign w:val="subscript"/>
        </w:rPr>
        <w:t>fi</w:t>
      </w:r>
      <w:proofErr w:type="spellEnd"/>
      <w:r w:rsidRPr="00EC30B6">
        <w:rPr>
          <w:rFonts w:eastAsiaTheme="minorEastAsia"/>
          <w:vertAlign w:val="subscript"/>
        </w:rPr>
        <w:t xml:space="preserve"> </w:t>
      </w:r>
      <w:r w:rsidRPr="00EC30B6">
        <w:rPr>
          <w:rFonts w:eastAsiaTheme="minorEastAsia"/>
        </w:rPr>
        <w:t xml:space="preserve">is the residual between </w:t>
      </w:r>
      <w:del w:id="275" w:author="Ana Eguiguren" w:date="2025-07-09T20:33:00Z" w16du:dateUtc="2025-07-09T23:33:00Z">
        <w:r w:rsidRPr="00EC30B6" w:rsidDel="00076109">
          <w:rPr>
            <w:rFonts w:eastAsiaTheme="minorEastAsia"/>
          </w:rPr>
          <w:delText xml:space="preserve">each </w:delText>
        </w:r>
      </w:del>
      <w:ins w:id="276" w:author="Ana Eguiguren" w:date="2025-07-09T20:33:00Z" w16du:dateUtc="2025-07-09T23:33:00Z">
        <w:r w:rsidRPr="00EC30B6">
          <w:rPr>
            <w:rFonts w:eastAsiaTheme="minorEastAsia"/>
          </w:rPr>
          <w:t xml:space="preserve">an </w:t>
        </w:r>
      </w:ins>
      <w:r w:rsidRPr="00EC30B6">
        <w:rPr>
          <w:rFonts w:eastAsiaTheme="minorEastAsia"/>
        </w:rPr>
        <w:t xml:space="preserve">individual’s observed </w:t>
      </w:r>
      <w:r w:rsidRPr="00EC30B6">
        <w:rPr>
          <w:rFonts w:eastAsiaTheme="minorEastAsia"/>
          <w:i/>
          <w:iCs/>
        </w:rPr>
        <w:t xml:space="preserve">NR </w:t>
      </w:r>
      <w:r w:rsidRPr="00EC30B6">
        <w:rPr>
          <w:rFonts w:eastAsiaTheme="minorEastAsia"/>
        </w:rPr>
        <w:t xml:space="preserve">and that predicted by the female curve, and </w:t>
      </w:r>
      <w:r w:rsidRPr="00EC30B6">
        <w:rPr>
          <w:rFonts w:eastAsiaTheme="minorEastAsia"/>
          <w:i/>
          <w:iCs/>
        </w:rPr>
        <w:t xml:space="preserve">SS </w:t>
      </w:r>
      <w:r w:rsidRPr="00EC30B6">
        <w:rPr>
          <w:rFonts w:eastAsiaTheme="minorEastAsia"/>
        </w:rPr>
        <w:t>is the sum of the residuals (both for the female and male curves).</w:t>
      </w:r>
      <w:r w:rsidRPr="00EC30B6">
        <w:rPr>
          <w:rFonts w:eastAsiaTheme="minorEastAsia"/>
          <w:i/>
          <w:iCs/>
        </w:rPr>
        <w:t xml:space="preserve"> </w:t>
      </w:r>
      <w:r w:rsidRPr="00EC30B6">
        <w:rPr>
          <w:rFonts w:eastAsiaTheme="minorEastAsia"/>
        </w:rPr>
        <w:t xml:space="preserve">We then computed the </w:t>
      </w:r>
      <w:r w:rsidR="00862972" w:rsidRPr="00EC30B6">
        <w:rPr>
          <w:rFonts w:eastAsiaTheme="minorEastAsia"/>
        </w:rPr>
        <w:t xml:space="preserve">posterior probability of an individual being a female </w:t>
      </w:r>
      <w:ins w:id="277" w:author="Ana Eguiguren" w:date="2025-07-09T20:33:00Z" w16du:dateUtc="2025-07-09T23:33:00Z">
        <w:r w:rsidRPr="00EC30B6">
          <w:rPr>
            <w:rFonts w:eastAsiaTheme="minorEastAsia"/>
          </w:rPr>
          <w:t>(</w:t>
        </w:r>
      </w:ins>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ins w:id="278" w:author="Ana Eguiguren" w:date="2025-07-09T20:33:00Z" w16du:dateUtc="2025-07-09T23:33:00Z">
            <w:rPr>
              <w:rFonts w:ascii="Cambria Math" w:hAnsi="Cambria Math"/>
            </w:rPr>
            <m:t>)</m:t>
          </w:ins>
        </m:r>
      </m:oMath>
      <w:r w:rsidR="00862972" w:rsidRPr="00EC30B6">
        <w:rPr>
          <w:rFonts w:eastAsiaTheme="minorEastAsia"/>
        </w:rPr>
        <w:t xml:space="preserve"> </w:t>
      </w:r>
      <w:del w:id="279" w:author="Ana Eguiguren" w:date="2025-07-09T20:33:00Z" w16du:dateUtc="2025-07-09T23:33:00Z">
        <w:r w:rsidR="00862972" w:rsidRPr="00EC30B6" w:rsidDel="00076109">
          <w:rPr>
            <w:rFonts w:eastAsiaTheme="minorEastAsia"/>
          </w:rPr>
          <w:delText>by</w:delText>
        </w:r>
        <w:r w:rsidR="00772A9A" w:rsidRPr="00EC30B6" w:rsidDel="00076109">
          <w:rPr>
            <w:rFonts w:eastAsiaTheme="minorEastAsia"/>
          </w:rPr>
          <w:delText xml:space="preserve"> (</w:delText>
        </w:r>
      </w:del>
      <w:del w:id="280" w:author="Ana Eguiguren" w:date="2025-07-17T16:52:00Z" w16du:dateUtc="2025-07-17T19:52:00Z">
        <w:r w:rsidR="00772A9A" w:rsidRPr="00EC30B6" w:rsidDel="004D1A18">
          <w:rPr>
            <w:rFonts w:eastAsiaTheme="minorEastAsia"/>
          </w:rPr>
          <w:delText>assuming males and females are equally likely a priori</w:delText>
        </w:r>
      </w:del>
      <w:ins w:id="281" w:author="Ana Eguiguren" w:date="2025-07-09T20:33:00Z" w16du:dateUtc="2025-07-09T23:33:00Z">
        <w:r w:rsidRPr="00EC30B6">
          <w:rPr>
            <w:rFonts w:eastAsiaTheme="minorEastAsia"/>
          </w:rPr>
          <w:t xml:space="preserve"> </w:t>
        </w:r>
        <w:del w:id="282" w:author="Balaena Institute whitehead" w:date="2025-07-25T14:04:00Z" w16du:dateUtc="2025-07-25T17:04:00Z">
          <w:r w:rsidRPr="00EC30B6" w:rsidDel="009E7E1D">
            <w:rPr>
              <w:rFonts w:eastAsiaTheme="minorEastAsia"/>
            </w:rPr>
            <w:delText>by</w:delText>
          </w:r>
        </w:del>
      </w:ins>
      <w:ins w:id="283" w:author="Balaena Institute whitehead" w:date="2025-07-25T14:04:00Z" w16du:dateUtc="2025-07-25T17:04:00Z">
        <w:r w:rsidR="009E7E1D">
          <w:rPr>
            <w:rFonts w:eastAsiaTheme="minorEastAsia"/>
          </w:rPr>
          <w:t>using equation (9).</w:t>
        </w:r>
      </w:ins>
      <w:del w:id="284" w:author="Ana Eguiguren" w:date="2025-07-09T20:33:00Z" w16du:dateUtc="2025-07-09T23:33:00Z">
        <w:r w:rsidR="00772A9A" w:rsidRPr="00EC30B6" w:rsidDel="00076109">
          <w:rPr>
            <w:rFonts w:eastAsiaTheme="minorEastAsia"/>
          </w:rPr>
          <w:delText>)</w:delText>
        </w:r>
      </w:del>
      <w:ins w:id="285" w:author="Balaena Institute whitehead" w:date="2025-07-25T14:04:00Z" w16du:dateUtc="2025-07-25T17:04:00Z">
        <w:r w:rsidR="009E7E1D">
          <w:rPr>
            <w:rFonts w:eastAsiaTheme="minorEastAsia"/>
          </w:rPr>
          <w:t xml:space="preserve"> </w:t>
        </w:r>
      </w:ins>
      <w:del w:id="286" w:author="Balaena Institute whitehead" w:date="2025-07-25T14:04:00Z" w16du:dateUtc="2025-07-25T17:04:00Z">
        <w:r w:rsidR="00862972" w:rsidRPr="00EC30B6" w:rsidDel="009E7E1D">
          <w:rPr>
            <w:rFonts w:eastAsiaTheme="minorEastAsia"/>
          </w:rPr>
          <w:delText>:</w:delText>
        </w:r>
      </w:del>
    </w:p>
    <w:p w14:paraId="03A33E1B" w14:textId="21B98A78" w:rsidR="00862972" w:rsidRPr="00EC30B6"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i</m:t>
                      </m:r>
                      <m:r>
                        <w:ins w:id="287" w:author="Ana Eguiguren" w:date="2025-07-17T16:52:00Z" w16du:dateUtc="2025-07-17T19:52:00Z">
                          <w:rPr>
                            <w:rFonts w:ascii="Cambria Math" w:hAnsi="Cambria Math"/>
                          </w:rPr>
                          <m:t>f</m:t>
                        </w:ins>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r>
                <w:rPr>
                  <w:rFonts w:ascii="Cambria Math" w:hAnsi="Cambria Math"/>
                </w:rPr>
                <m:t>#9</m:t>
              </m:r>
            </m:e>
          </m:eqArr>
        </m:oMath>
      </m:oMathPara>
    </w:p>
    <w:p w14:paraId="598FFE2D" w14:textId="29BF0933" w:rsidR="001823D3" w:rsidRPr="001823D3" w:rsidRDefault="009E7E1D" w:rsidP="00862972">
      <w:pPr>
        <w:rPr>
          <w:ins w:id="288" w:author="Balaena Institute whitehead" w:date="2025-07-25T14:06:00Z" w16du:dateUtc="2025-07-25T17:06:00Z"/>
          <w:rFonts w:eastAsiaTheme="minorEastAsia"/>
          <w:i/>
          <w:iCs/>
          <w:rPrChange w:id="289" w:author="Balaena Institute whitehead" w:date="2025-07-25T14:06:00Z" w16du:dateUtc="2025-07-25T17:06:00Z">
            <w:rPr>
              <w:ins w:id="290" w:author="Balaena Institute whitehead" w:date="2025-07-25T14:06:00Z" w16du:dateUtc="2025-07-25T17:06:00Z"/>
              <w:rFonts w:eastAsiaTheme="minorEastAsia"/>
            </w:rPr>
          </w:rPrChange>
        </w:rPr>
      </w:pPr>
      <w:ins w:id="291" w:author="Balaena Institute whitehead" w:date="2025-07-25T14:06:00Z" w16du:dateUtc="2025-07-25T17:06:00Z">
        <w:r>
          <w:rPr>
            <w:rFonts w:eastAsiaTheme="minorEastAsia"/>
          </w:rPr>
          <w:t xml:space="preserve">We report our results in terms of </w:t>
        </w:r>
        <w:r>
          <w:rPr>
            <w:rFonts w:eastAsiaTheme="minorEastAsia"/>
            <w:i/>
            <w:iCs/>
          </w:rPr>
          <w:t>P(f</w:t>
        </w:r>
      </w:ins>
      <w:ins w:id="292" w:author="Balaena Institute whitehead" w:date="2025-07-25T14:12:00Z" w16du:dateUtc="2025-07-25T17:12:00Z">
        <w:r w:rsidR="00F1035B">
          <w:rPr>
            <w:rFonts w:eastAsiaTheme="minorEastAsia"/>
            <w:i/>
            <w:iCs/>
          </w:rPr>
          <w:t>) but</w:t>
        </w:r>
      </w:ins>
      <w:ins w:id="293" w:author="Balaena Institute whitehead" w:date="2025-07-25T14:06:00Z" w16du:dateUtc="2025-07-25T17:06:00Z">
        <w:r>
          <w:rPr>
            <w:rFonts w:eastAsiaTheme="minorEastAsia"/>
          </w:rPr>
          <w:t xml:space="preserve"> note that the probability of an individual being male under this framework is the direct opposite (</w:t>
        </w:r>
        <w:r w:rsidR="001823D3">
          <w:rPr>
            <w:rFonts w:eastAsiaTheme="minorEastAsia"/>
            <w:i/>
            <w:iCs/>
          </w:rPr>
          <w:t>P(m) = 1 – P(f)).</w:t>
        </w:r>
      </w:ins>
    </w:p>
    <w:p w14:paraId="2B8C5A7B" w14:textId="5448B6BE" w:rsidR="00EC75E7" w:rsidRPr="00EC30B6" w:rsidRDefault="00862972" w:rsidP="00862972">
      <w:pPr>
        <w:rPr>
          <w:ins w:id="294" w:author="Ana Eguiguren" w:date="2025-07-10T19:48:00Z" w16du:dateUtc="2025-07-10T22:48:00Z"/>
          <w:rFonts w:eastAsiaTheme="minorEastAsia"/>
        </w:rPr>
      </w:pPr>
      <w:r w:rsidRPr="00EC30B6">
        <w:rPr>
          <w:rFonts w:eastAsiaTheme="minorEastAsia"/>
        </w:rPr>
        <w:t xml:space="preserve">To propagate the </w:t>
      </w:r>
      <w:r w:rsidR="006F1DB2" w:rsidRPr="00EC30B6">
        <w:rPr>
          <w:rFonts w:eastAsiaTheme="minorEastAsia"/>
        </w:rPr>
        <w:t>uncertainty</w:t>
      </w:r>
      <w:r w:rsidRPr="00EC30B6">
        <w:rPr>
          <w:rFonts w:eastAsiaTheme="minorEastAsia"/>
        </w:rPr>
        <w:t xml:space="preserve"> associated with inter-image variation </w:t>
      </w:r>
      <w:r w:rsidR="000851A3" w:rsidRPr="00EC30B6">
        <w:rPr>
          <w:rFonts w:eastAsiaTheme="minorEastAsia"/>
        </w:rPr>
        <w:t>of</w:t>
      </w:r>
      <w:r w:rsidRPr="00EC30B6">
        <w:rPr>
          <w:rFonts w:eastAsiaTheme="minorEastAsia"/>
        </w:rPr>
        <w:t xml:space="preserve"> </w:t>
      </w:r>
      <w:r w:rsidR="008272F0" w:rsidRPr="00EC30B6">
        <w:rPr>
          <w:rFonts w:eastAsiaTheme="minorEastAsia"/>
        </w:rPr>
        <w:t xml:space="preserve">in estimates of individual probability of being female, </w:t>
      </w:r>
      <w:r w:rsidRPr="00EC30B6">
        <w:rPr>
          <w:rFonts w:eastAsiaTheme="minorEastAsia"/>
        </w:rPr>
        <w:t xml:space="preserve">we applied a stratified </w:t>
      </w:r>
      <w:r w:rsidR="00E6103C" w:rsidRPr="00EC30B6">
        <w:rPr>
          <w:rFonts w:eastAsiaTheme="minorEastAsia"/>
        </w:rPr>
        <w:t>bootstrap</w:t>
      </w:r>
      <w:r w:rsidR="008272F0" w:rsidRPr="00EC30B6">
        <w:rPr>
          <w:rFonts w:eastAsiaTheme="minorEastAsia"/>
        </w:rPr>
        <w:t xml:space="preserve"> simulation</w:t>
      </w:r>
      <w:r w:rsidRPr="00EC30B6">
        <w:rPr>
          <w:rFonts w:eastAsiaTheme="minorEastAsia"/>
        </w:rPr>
        <w:t xml:space="preserve"> by individual ID </w:t>
      </w:r>
      <w:r w:rsidRPr="00EC30B6">
        <w:rPr>
          <w:rFonts w:eastAsiaTheme="minorEastAsia"/>
        </w:rPr>
        <w:fldChar w:fldCharType="begin"/>
      </w:r>
      <w:r w:rsidR="009A468F" w:rsidRPr="00EC30B6">
        <w:rPr>
          <w:rFonts w:eastAsiaTheme="minorEastAsia"/>
        </w:rPr>
        <w:instrText xml:space="preserve"> ADDIN ZOTERO_ITEM CSL_CITATION {"citationID":"agj5saqdjf","properties":{"formattedCitation":"(Dixon 2001, Napoli et al. 2024)","plainCitation":"(Dixon 2001, Napoli et al. 2024)","noteIndex":0},"citationItems":[{"id":5061,"uris":["http://zotero.org/users/5395629/items/84BJPNR6"],"itemData":{"id":5061,"type":"chapter","abstract":"Abstract\n            Quantitative ecology uses many indexes and coefficients, including diversity indices (Magurran 1988), similarity indices (Goodall 1978), competition coefficients (Schoener 1983), population growth rates (Lenski and Service 1982), and measures of size hierarchy (Weiner and Solbrig 1984). All of these indices are statistics, calculated from a sample of data from some population and used to make conclusions about the population (chapter 1). To help a reader interpret these conclusions, good statistical practice includes reporting a measure of uncertainty or precision along with a statistic. Although it is easy to calculate the values of many ecological statistics, it is often difficult to estimate their precision.","container-title":"Design and Analysis of Ecological Experiments","edition":"Second Edition","ISBN":"978-0-19-513187-1","language":"en","note":"DOI: 10.1093/oso/9780195131871.003.0014","page":"267-288","publisher":"Oxford University PressNew York, NY","source":"DOI.org (Crossref)","title":"The Bootstrap and the Jackknife: Describing the Precision of Ecological Indices","title-short":"The Bootstrap and the Jackknife","URL":"https://academic.oup.com/book/51108/chapter/422425726","editor":[{"family":"Scheiner","given":"Samuel M"},{"family":"Gurevitch","given":"Jessica"}],"author":[{"family":"Dixon","given":"Philip M"}],"accessed":{"date-parts":[["2025",6,19]]},"issued":{"date-parts":[["2001",4,26]]}}},{"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EC30B6">
        <w:rPr>
          <w:rFonts w:eastAsiaTheme="minorEastAsia"/>
        </w:rPr>
        <w:fldChar w:fldCharType="separate"/>
      </w:r>
      <w:r w:rsidR="005A17C1" w:rsidRPr="00EC30B6">
        <w:rPr>
          <w:kern w:val="0"/>
        </w:rPr>
        <w:t>(Dixon 2001, Napoli et al. 2024)</w:t>
      </w:r>
      <w:r w:rsidRPr="00EC30B6">
        <w:rPr>
          <w:rFonts w:eastAsiaTheme="minorEastAsia"/>
        </w:rPr>
        <w:fldChar w:fldCharType="end"/>
      </w:r>
      <w:r w:rsidRPr="00EC30B6">
        <w:rPr>
          <w:rFonts w:eastAsiaTheme="minorEastAsia"/>
        </w:rPr>
        <w:t xml:space="preserve">. </w:t>
      </w:r>
      <w:r w:rsidR="00E6103C" w:rsidRPr="00EC30B6">
        <w:rPr>
          <w:rFonts w:eastAsiaTheme="minorEastAsia"/>
        </w:rPr>
        <w:t xml:space="preserve">In each of 1000 iterations, we </w:t>
      </w:r>
      <w:r w:rsidRPr="00EC30B6">
        <w:rPr>
          <w:rFonts w:eastAsiaTheme="minorEastAsia"/>
        </w:rPr>
        <w:t xml:space="preserve">randomly sampled </w:t>
      </w:r>
      <w:r w:rsidR="00E6103C" w:rsidRPr="00EC30B6">
        <w:rPr>
          <w:rFonts w:eastAsiaTheme="minorEastAsia"/>
        </w:rPr>
        <w:t xml:space="preserve">measurements collected from one still image for each individual whale. Sampled data was used to obtain optimized </w:t>
      </w:r>
      <w:r w:rsidRPr="00EC30B6">
        <w:rPr>
          <w:rFonts w:eastAsiaTheme="minorEastAsia"/>
        </w:rPr>
        <w:t>parameter values</w:t>
      </w:r>
      <w:r w:rsidR="00E6103C" w:rsidRPr="00EC30B6">
        <w:rPr>
          <w:rFonts w:eastAsiaTheme="minorEastAsia"/>
        </w:rPr>
        <w:t xml:space="preserve"> and individual</w:t>
      </w:r>
      <w:r w:rsidRPr="00EC30B6">
        <w:rPr>
          <w:rFonts w:eastAsiaTheme="minorEastAsia"/>
        </w:rPr>
        <w:t xml:space="preserve"> </w:t>
      </w:r>
      <w:r w:rsidR="008272F0" w:rsidRPr="00EC30B6">
        <w:rPr>
          <w:rFonts w:eastAsiaTheme="minorEastAsia"/>
        </w:rPr>
        <w:t>probabilities of being female.</w:t>
      </w:r>
      <w:r w:rsidR="003E56B7" w:rsidRPr="00EC30B6">
        <w:rPr>
          <w:rFonts w:eastAsiaTheme="minorEastAsia"/>
        </w:rPr>
        <w:t xml:space="preserve"> Resulting </w:t>
      </w:r>
      <w:r w:rsidR="008272F0" w:rsidRPr="00EC30B6">
        <w:rPr>
          <w:rFonts w:eastAsiaTheme="minorEastAsia"/>
        </w:rPr>
        <w:t>estimates</w:t>
      </w:r>
      <w:r w:rsidR="003E56B7" w:rsidRPr="00EC30B6">
        <w:rPr>
          <w:rFonts w:eastAsiaTheme="minorEastAsia"/>
        </w:rPr>
        <w:t xml:space="preserve"> were then used to calculate mean values and </w:t>
      </w:r>
      <w:r w:rsidRPr="00EC30B6">
        <w:rPr>
          <w:rFonts w:eastAsiaTheme="minorEastAsia"/>
        </w:rPr>
        <w:t>95</w:t>
      </w:r>
      <w:r w:rsidRPr="00EC30B6">
        <w:rPr>
          <w:rFonts w:eastAsiaTheme="minorEastAsia"/>
          <w:vertAlign w:val="superscript"/>
        </w:rPr>
        <w:t>th</w:t>
      </w:r>
      <w:r w:rsidRPr="00EC30B6">
        <w:rPr>
          <w:rFonts w:eastAsiaTheme="minorEastAsia"/>
        </w:rPr>
        <w:t xml:space="preserve"> percentile confidence intervals (</w:t>
      </w:r>
      <w:r w:rsidR="003E56B7" w:rsidRPr="00EC30B6">
        <w:rPr>
          <w:rFonts w:eastAsiaTheme="minorEastAsia"/>
        </w:rPr>
        <w:t xml:space="preserve">95% </w:t>
      </w:r>
      <w:r w:rsidRPr="00EC30B6">
        <w:rPr>
          <w:rFonts w:eastAsiaTheme="minorEastAsia"/>
          <w:i/>
          <w:iCs/>
        </w:rPr>
        <w:t>CI</w:t>
      </w:r>
      <w:r w:rsidRPr="00EC30B6">
        <w:rPr>
          <w:rFonts w:eastAsiaTheme="minorEastAsia"/>
        </w:rPr>
        <w:t>). For this analysis, we include</w:t>
      </w:r>
      <w:r w:rsidR="00E6103C" w:rsidRPr="00EC30B6">
        <w:rPr>
          <w:rFonts w:eastAsiaTheme="minorEastAsia"/>
        </w:rPr>
        <w:t>d only individuals with at least three measurements of</w:t>
      </w:r>
      <w:r w:rsidRPr="00EC30B6">
        <w:rPr>
          <w:rFonts w:eastAsiaTheme="minorEastAsia"/>
        </w:rPr>
        <w:t xml:space="preserve"> </w:t>
      </w:r>
      <w:r w:rsidR="00E6103C" w:rsidRPr="00EC30B6">
        <w:rPr>
          <w:rFonts w:eastAsiaTheme="minorEastAsia"/>
          <w:i/>
          <w:iCs/>
        </w:rPr>
        <w:t xml:space="preserve">TL, </w:t>
      </w:r>
      <w:r w:rsidR="00605798" w:rsidRPr="00EC30B6">
        <w:rPr>
          <w:rFonts w:eastAsiaTheme="minorEastAsia"/>
          <w:i/>
          <w:iCs/>
        </w:rPr>
        <w:t>N</w:t>
      </w:r>
      <w:r w:rsidR="00E6103C" w:rsidRPr="00EC30B6">
        <w:rPr>
          <w:rFonts w:eastAsiaTheme="minorEastAsia"/>
          <w:i/>
          <w:iCs/>
        </w:rPr>
        <w:t>R</w:t>
      </w:r>
      <w:r w:rsidR="00110949" w:rsidRPr="00EC30B6">
        <w:rPr>
          <w:rFonts w:eastAsiaTheme="minorEastAsia"/>
          <w:i/>
          <w:iCs/>
          <w:vertAlign w:val="subscript"/>
        </w:rPr>
        <w:t>flipper</w:t>
      </w:r>
      <w:r w:rsidR="00E6103C" w:rsidRPr="00EC30B6">
        <w:rPr>
          <w:rFonts w:eastAsiaTheme="minorEastAsia"/>
        </w:rPr>
        <w:t xml:space="preserve">, and </w:t>
      </w:r>
      <w:r w:rsidR="00605798" w:rsidRPr="00EC30B6">
        <w:rPr>
          <w:rFonts w:eastAsiaTheme="minorEastAsia"/>
          <w:i/>
          <w:iCs/>
        </w:rPr>
        <w:t>N</w:t>
      </w:r>
      <w:r w:rsidR="00E6103C" w:rsidRPr="00EC30B6">
        <w:rPr>
          <w:rFonts w:eastAsiaTheme="minorEastAsia"/>
          <w:i/>
          <w:iCs/>
        </w:rPr>
        <w:t>R</w:t>
      </w:r>
      <w:r w:rsidR="00110949" w:rsidRPr="00EC30B6">
        <w:rPr>
          <w:rFonts w:eastAsiaTheme="minorEastAsia"/>
          <w:i/>
          <w:iCs/>
          <w:vertAlign w:val="subscript"/>
        </w:rPr>
        <w:t>dorsal</w:t>
      </w:r>
      <w:r w:rsidRPr="00EC30B6">
        <w:rPr>
          <w:rFonts w:eastAsiaTheme="minorEastAsia"/>
        </w:rPr>
        <w:t xml:space="preserve">. </w:t>
      </w:r>
    </w:p>
    <w:p w14:paraId="28924656" w14:textId="2521175E" w:rsidR="00862972" w:rsidRDefault="00A02689" w:rsidP="00862972">
      <w:pPr>
        <w:rPr>
          <w:ins w:id="295" w:author="Balaena Institute whitehead" w:date="2025-07-25T14:12:00Z" w16du:dateUtc="2025-07-25T17:12:00Z"/>
          <w:rFonts w:eastAsiaTheme="minorEastAsia"/>
        </w:rPr>
      </w:pPr>
      <w:ins w:id="296" w:author="Balaena Institute whitehead" w:date="2025-07-25T13:50:00Z" w16du:dateUtc="2025-07-25T16:50:00Z">
        <w:r>
          <w:rPr>
            <w:rFonts w:eastAsiaTheme="minorEastAsia"/>
          </w:rPr>
          <w:t>We found th</w:t>
        </w:r>
      </w:ins>
      <w:ins w:id="297" w:author="Ana Eguiguren" w:date="2025-07-10T19:51:00Z" w16du:dateUtc="2025-07-10T22:51:00Z">
        <w:del w:id="298" w:author="Balaena Institute whitehead" w:date="2025-07-25T13:50:00Z" w16du:dateUtc="2025-07-25T16:50:00Z">
          <w:r w:rsidR="00B51F29" w:rsidRPr="00EC30B6" w:rsidDel="00A02689">
            <w:rPr>
              <w:rFonts w:eastAsiaTheme="minorEastAsia"/>
            </w:rPr>
            <w:delText>M</w:delText>
          </w:r>
        </w:del>
      </w:ins>
      <w:ins w:id="299" w:author="Ana Eguiguren" w:date="2025-07-10T19:43:00Z" w16du:dateUtc="2025-07-10T22:43:00Z">
        <w:del w:id="300" w:author="Balaena Institute whitehead" w:date="2025-07-25T13:50:00Z" w16du:dateUtc="2025-07-25T16:50:00Z">
          <w:r w:rsidR="00EC75E7" w:rsidRPr="00EC30B6" w:rsidDel="00A02689">
            <w:rPr>
              <w:rFonts w:eastAsiaTheme="minorEastAsia"/>
            </w:rPr>
            <w:delText xml:space="preserve">easures of </w:delText>
          </w:r>
          <w:r w:rsidR="00EC75E7" w:rsidRPr="00EC30B6" w:rsidDel="00A02689">
            <w:rPr>
              <w:rFonts w:eastAsiaTheme="minorEastAsia"/>
              <w:i/>
              <w:iCs/>
            </w:rPr>
            <w:delText>NR</w:delText>
          </w:r>
        </w:del>
      </w:ins>
      <w:ins w:id="301" w:author="Ana Eguiguren" w:date="2025-07-10T19:44:00Z" w16du:dateUtc="2025-07-10T22:44:00Z">
        <w:del w:id="302" w:author="Balaena Institute whitehead" w:date="2025-07-25T13:50:00Z" w16du:dateUtc="2025-07-25T16:50:00Z">
          <w:r w:rsidR="00EC75E7" w:rsidRPr="00EC30B6" w:rsidDel="00A02689">
            <w:rPr>
              <w:rFonts w:eastAsiaTheme="minorEastAsia"/>
              <w:i/>
              <w:iCs/>
              <w:vertAlign w:val="subscript"/>
            </w:rPr>
            <w:delText>dorsal</w:delText>
          </w:r>
          <w:r w:rsidR="00EC75E7" w:rsidRPr="00EC30B6" w:rsidDel="00A02689">
            <w:rPr>
              <w:rFonts w:eastAsiaTheme="minorEastAsia"/>
              <w:vertAlign w:val="subscript"/>
            </w:rPr>
            <w:delText xml:space="preserve"> </w:delText>
          </w:r>
          <w:r w:rsidR="00EC75E7" w:rsidRPr="00EC30B6" w:rsidDel="00A02689">
            <w:rPr>
              <w:rFonts w:eastAsiaTheme="minorEastAsia"/>
            </w:rPr>
            <w:delText xml:space="preserve">had higher variation for individual whales than </w:delText>
          </w:r>
        </w:del>
      </w:ins>
      <w:ins w:id="303" w:author="Ana Eguiguren" w:date="2025-07-10T19:45:00Z" w16du:dateUtc="2025-07-10T22:45:00Z">
        <w:del w:id="304" w:author="Balaena Institute whitehead" w:date="2025-07-25T13:50:00Z" w16du:dateUtc="2025-07-25T16:50:00Z">
          <w:r w:rsidR="00EC75E7" w:rsidRPr="00EC30B6" w:rsidDel="00A02689">
            <w:rPr>
              <w:rFonts w:eastAsiaTheme="minorEastAsia"/>
              <w:i/>
              <w:iCs/>
            </w:rPr>
            <w:delText>NR</w:delText>
          </w:r>
          <w:r w:rsidR="00EC75E7" w:rsidRPr="00EC30B6" w:rsidDel="00A02689">
            <w:rPr>
              <w:rFonts w:eastAsiaTheme="minorEastAsia"/>
              <w:i/>
              <w:iCs/>
              <w:vertAlign w:val="subscript"/>
            </w:rPr>
            <w:delText>flipper</w:delText>
          </w:r>
          <w:r w:rsidR="00EC75E7" w:rsidRPr="00EC30B6" w:rsidDel="00A02689">
            <w:rPr>
              <w:rFonts w:eastAsiaTheme="minorEastAsia"/>
            </w:rPr>
            <w:delText xml:space="preserve"> measurements. Moreover, th</w:delText>
          </w:r>
        </w:del>
        <w:r w:rsidR="00EC75E7" w:rsidRPr="00EC30B6">
          <w:rPr>
            <w:rFonts w:eastAsiaTheme="minorEastAsia"/>
          </w:rPr>
          <w:t xml:space="preserve">e divergence </w:t>
        </w:r>
      </w:ins>
      <w:ins w:id="305" w:author="Ana Eguiguren" w:date="2025-07-10T19:46:00Z" w16du:dateUtc="2025-07-10T22:46:00Z">
        <w:r w:rsidR="00EC75E7" w:rsidRPr="00EC30B6">
          <w:rPr>
            <w:rFonts w:eastAsiaTheme="minorEastAsia"/>
          </w:rPr>
          <w:t>between mature males an</w:t>
        </w:r>
      </w:ins>
      <w:ins w:id="306" w:author="Ana Eguiguren" w:date="2025-07-10T19:47:00Z" w16du:dateUtc="2025-07-10T22:47:00Z">
        <w:r w:rsidR="00EC75E7" w:rsidRPr="00EC30B6">
          <w:rPr>
            <w:rFonts w:eastAsiaTheme="minorEastAsia"/>
          </w:rPr>
          <w:t>d</w:t>
        </w:r>
      </w:ins>
      <w:ins w:id="307" w:author="Ana Eguiguren" w:date="2025-07-10T19:46:00Z" w16du:dateUtc="2025-07-10T22:46:00Z">
        <w:r w:rsidR="00EC75E7" w:rsidRPr="00EC30B6">
          <w:rPr>
            <w:rFonts w:eastAsiaTheme="minorEastAsia"/>
          </w:rPr>
          <w:t xml:space="preserve"> the rest of the measured whales was much less pronounced </w:t>
        </w:r>
      </w:ins>
      <w:ins w:id="308" w:author="Ana Eguiguren" w:date="2025-07-10T19:47:00Z" w16du:dateUtc="2025-07-10T22:47:00Z">
        <w:r w:rsidR="00EC75E7" w:rsidRPr="00EC30B6">
          <w:rPr>
            <w:rFonts w:eastAsiaTheme="minorEastAsia"/>
          </w:rPr>
          <w:t>for</w:t>
        </w:r>
      </w:ins>
      <w:ins w:id="309" w:author="Ana Eguiguren" w:date="2025-07-10T19:45:00Z" w16du:dateUtc="2025-07-10T22:45:00Z">
        <w:r w:rsidR="00EC75E7" w:rsidRPr="00EC30B6">
          <w:rPr>
            <w:rFonts w:eastAsiaTheme="minorEastAsia"/>
          </w:rPr>
          <w:t xml:space="preserve"> </w:t>
        </w:r>
        <w:r w:rsidR="00EC75E7" w:rsidRPr="00EC30B6">
          <w:rPr>
            <w:rFonts w:eastAsiaTheme="minorEastAsia"/>
            <w:i/>
            <w:iCs/>
          </w:rPr>
          <w:t>NR</w:t>
        </w:r>
      </w:ins>
      <w:ins w:id="310" w:author="Ana Eguiguren" w:date="2025-07-10T19:47:00Z" w16du:dateUtc="2025-07-10T22:47:00Z">
        <w:r w:rsidR="00EC75E7" w:rsidRPr="00EC30B6">
          <w:rPr>
            <w:rFonts w:eastAsiaTheme="minorEastAsia"/>
            <w:i/>
            <w:iCs/>
            <w:vertAlign w:val="subscript"/>
          </w:rPr>
          <w:t>dorsal</w:t>
        </w:r>
        <w:r w:rsidR="00EC75E7" w:rsidRPr="00EC30B6">
          <w:rPr>
            <w:rFonts w:eastAsiaTheme="minorEastAsia"/>
            <w:i/>
            <w:iCs/>
          </w:rPr>
          <w:t xml:space="preserve"> </w:t>
        </w:r>
        <w:r w:rsidR="00EC75E7" w:rsidRPr="00EC30B6">
          <w:rPr>
            <w:rFonts w:eastAsiaTheme="minorEastAsia"/>
          </w:rPr>
          <w:t>measurements</w:t>
        </w:r>
      </w:ins>
      <w:ins w:id="311" w:author="Ana Eguiguren" w:date="2025-07-10T19:48:00Z" w16du:dateUtc="2025-07-10T22:48:00Z">
        <w:r w:rsidR="00EC75E7" w:rsidRPr="00EC30B6">
          <w:rPr>
            <w:rFonts w:eastAsiaTheme="minorEastAsia"/>
          </w:rPr>
          <w:t>, which was associated with</w:t>
        </w:r>
      </w:ins>
      <w:ins w:id="312" w:author="Ana Eguiguren" w:date="2025-07-10T19:49:00Z" w16du:dateUtc="2025-07-10T22:49:00Z">
        <w:r w:rsidR="00EC75E7" w:rsidRPr="00EC30B6">
          <w:rPr>
            <w:rFonts w:eastAsiaTheme="minorEastAsia"/>
          </w:rPr>
          <w:t xml:space="preserve"> higher levels of uncertainty associated with sex inferences based on this metric. The results for models fit using </w:t>
        </w:r>
        <w:r w:rsidR="00EC75E7" w:rsidRPr="00EC30B6">
          <w:rPr>
            <w:rFonts w:eastAsiaTheme="minorEastAsia"/>
            <w:i/>
            <w:iCs/>
          </w:rPr>
          <w:t>NR</w:t>
        </w:r>
      </w:ins>
      <w:ins w:id="313" w:author="Ana Eguiguren" w:date="2025-07-10T19:50:00Z" w16du:dateUtc="2025-07-10T22:50:00Z">
        <w:r w:rsidR="00EC75E7" w:rsidRPr="00EC30B6">
          <w:rPr>
            <w:rFonts w:eastAsiaTheme="minorEastAsia"/>
            <w:i/>
            <w:iCs/>
            <w:vertAlign w:val="subscript"/>
          </w:rPr>
          <w:t>dorsal</w:t>
        </w:r>
        <w:r w:rsidR="00EC75E7" w:rsidRPr="00EC30B6">
          <w:rPr>
            <w:rFonts w:eastAsiaTheme="minorEastAsia"/>
            <w:i/>
            <w:iCs/>
          </w:rPr>
          <w:t xml:space="preserve"> </w:t>
        </w:r>
        <w:r w:rsidR="00EC75E7" w:rsidRPr="00EC30B6">
          <w:rPr>
            <w:rFonts w:eastAsiaTheme="minorEastAsia"/>
          </w:rPr>
          <w:t xml:space="preserve">and their corresponding posterior probabilities of being female estimates are summarized in </w:t>
        </w:r>
      </w:ins>
      <w:ins w:id="314" w:author="Ana Eguiguren" w:date="2025-07-10T19:51:00Z" w16du:dateUtc="2025-07-10T22:51:00Z">
        <w:r w:rsidR="00EC75E7" w:rsidRPr="00EC30B6">
          <w:rPr>
            <w:rFonts w:eastAsiaTheme="minorEastAsia"/>
            <w:b/>
            <w:bCs/>
          </w:rPr>
          <w:t>Supplementary</w:t>
        </w:r>
        <w:r w:rsidR="00EC75E7" w:rsidRPr="00EC30B6">
          <w:rPr>
            <w:rFonts w:eastAsiaTheme="minorEastAsia"/>
            <w:b/>
            <w:bCs/>
            <w:rPrChange w:id="315" w:author="Balaena Institute whitehead" w:date="2025-07-25T12:58:00Z" w16du:dateUtc="2025-07-25T15:58:00Z">
              <w:rPr>
                <w:rFonts w:eastAsiaTheme="minorEastAsia"/>
              </w:rPr>
            </w:rPrChange>
          </w:rPr>
          <w:t xml:space="preserve"> Material 1</w:t>
        </w:r>
        <w:r w:rsidR="00EC75E7" w:rsidRPr="00EC30B6">
          <w:rPr>
            <w:rFonts w:eastAsiaTheme="minorEastAsia"/>
          </w:rPr>
          <w:t xml:space="preserve">. </w:t>
        </w:r>
      </w:ins>
    </w:p>
    <w:p w14:paraId="286C6AC5" w14:textId="112A7695" w:rsidR="00F1035B" w:rsidDel="00F1035B" w:rsidRDefault="00F1035B" w:rsidP="00F1035B">
      <w:pPr>
        <w:rPr>
          <w:del w:id="316" w:author="Balaena Institute whitehead" w:date="2025-07-25T14:12:00Z" w16du:dateUtc="2025-07-25T17:12:00Z"/>
          <w:rFonts w:eastAsiaTheme="minorEastAsia"/>
        </w:rPr>
      </w:pPr>
      <w:del w:id="317" w:author="Balaena Institute whitehead" w:date="2025-07-25T14:20:00Z" w16du:dateUtc="2025-07-25T17:20:00Z">
        <w:r w:rsidDel="00F1035B">
          <w:rPr>
            <w:rFonts w:eastAsiaTheme="minorEastAsia"/>
          </w:rPr>
          <w:fldChar w:fldCharType="begin"/>
        </w:r>
        <w:r w:rsidDel="00F1035B">
          <w:rPr>
            <w:rFonts w:eastAsiaTheme="minorEastAsia"/>
          </w:rPr>
          <w:delInstrText xml:space="preserve"> ADDIN ZOTERO_ITEM CSL_CITATION {"citationID":"a2fd2kbk25l","properties":{"formattedCitation":"\\uldash{(Cheney et al. 2022, Vivier et al. 2024, Robinson &amp; Visona-Kelly 2025)}","plainCitation":"(Cheney et al. 2022, Vivier et al. 2024, Robinson &amp; Visona-Kelly 2025)","noteIndex":0},"citationItems":[{"id":5096,"uris":["http://zotero.org/users/5395629/items/52UHIPB3"],"itemData":{"id":5096,"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4611,"uris":["http://zotero.org/users/5395629/items/FS5SDB2C"],"itemData":{"id":461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id":5089,"uris":["http://zotero.org/users/5395629/items/3337IYUJ"],"itemData":{"id":5089,"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Orcinus orca population","URL":"https://www.nature.com/articles/s41598-025-86793-3","volume":"15","author":[{"family":"Robinson","given":"Chloe V."},{"family":"Visona-Kelly","given":"Brittany C."}],"accessed":{"date-parts":[["2025",7,7]]},"issued":{"date-parts":[["2025",1,25]]}}}],"schema":"https://github.com/citation-style-language/schema/raw/master/csl-citation.json"} </w:delInstrText>
        </w:r>
        <w:r w:rsidDel="00F1035B">
          <w:rPr>
            <w:rFonts w:eastAsiaTheme="minorEastAsia"/>
          </w:rPr>
          <w:fldChar w:fldCharType="separate"/>
        </w:r>
        <w:r w:rsidRPr="00F1035B" w:rsidDel="00F1035B">
          <w:rPr>
            <w:kern w:val="0"/>
            <w:u w:val="dash"/>
          </w:rPr>
          <w:delText>(Cheney et al. 2022, Vivier et al. 2024, Robinson &amp; Visona-Kelly 2025)</w:delText>
        </w:r>
        <w:r w:rsidDel="00F1035B">
          <w:rPr>
            <w:rFonts w:eastAsiaTheme="minorEastAsia"/>
          </w:rPr>
          <w:fldChar w:fldCharType="end"/>
        </w:r>
        <w:r w:rsidDel="00F1035B">
          <w:rPr>
            <w:rFonts w:eastAsiaTheme="minorEastAsia"/>
          </w:rPr>
          <w:fldChar w:fldCharType="begin"/>
        </w:r>
        <w:r w:rsidDel="00F1035B">
          <w:rPr>
            <w:rFonts w:eastAsiaTheme="minorEastAsia"/>
          </w:rPr>
          <w:delInstrText xml:space="preserve"> ADDIN ZOTERO_ITEM CSL_CITATION {"citationID":"a1mk99t6j6h","properties":{"formattedCitation":"\\uldash{(Nishiwaki et al. 1963, Ohsumi 1977, Best et al. 1984)}","plainCitation":"(Nishiwaki et al. 1963, Ohsumi 1977, Best et al. 1984)","noteIndex":0},"citationItems":[{"id":1288,"uris":["http://zotero.org/users/5395629/items/4DP8Z8PY"],"itemData":{"id":1288,"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5109,"uris":["http://zotero.org/users/5395629/items/4CI99DU2"],"itemData":{"id":5109,"type":"article-journal","container-title":"Reports of the International Whaling Commission","page":"295 - 300","title":"Age-length key of the male sperm whale in the North Pacific and comparison of growth curves","volume":"27","author":[{"family":"Ohsumi","given":"Seiji"}],"issued":{"date-parts":[["1977"]]}}},{"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delInstrText>
        </w:r>
        <w:r w:rsidDel="00F1035B">
          <w:rPr>
            <w:rFonts w:eastAsiaTheme="minorEastAsia"/>
          </w:rPr>
          <w:fldChar w:fldCharType="separate"/>
        </w:r>
        <w:r w:rsidRPr="00F1035B" w:rsidDel="00F1035B">
          <w:rPr>
            <w:kern w:val="0"/>
            <w:u w:val="dash"/>
          </w:rPr>
          <w:delText>(Nishiwaki et al. 1963, Ohsumi 1977, Best et al. 1984)</w:delText>
        </w:r>
        <w:r w:rsidDel="00F1035B">
          <w:rPr>
            <w:rFonts w:eastAsiaTheme="minorEastAsia"/>
          </w:rPr>
          <w:fldChar w:fldCharType="end"/>
        </w:r>
      </w:del>
    </w:p>
    <w:p w14:paraId="20313600" w14:textId="77777777" w:rsidR="00F1035B" w:rsidRDefault="00F1035B" w:rsidP="00F1035B">
      <w:pPr>
        <w:rPr>
          <w:ins w:id="318" w:author="Balaena Institute whitehead" w:date="2025-07-25T14:13:00Z" w16du:dateUtc="2025-07-25T17:13:00Z"/>
          <w:rFonts w:eastAsiaTheme="minorEastAsia"/>
        </w:rPr>
      </w:pPr>
    </w:p>
    <w:p w14:paraId="58209EA4" w14:textId="77777777" w:rsidR="00F1035B" w:rsidRPr="00EC30B6" w:rsidRDefault="00F1035B" w:rsidP="00F1035B">
      <w:pPr>
        <w:rPr>
          <w:ins w:id="319" w:author="Balaena Institute whitehead" w:date="2025-07-25T14:13:00Z" w16du:dateUtc="2025-07-25T17:13:00Z"/>
          <w:rFonts w:eastAsiaTheme="minorEastAsia"/>
        </w:rPr>
      </w:pPr>
    </w:p>
    <w:p w14:paraId="169465A3" w14:textId="091FF23D" w:rsidR="001625DA" w:rsidRPr="00EC30B6" w:rsidRDefault="001625DA">
      <w:pPr>
        <w:pPrChange w:id="320" w:author="Balaena Institute whitehead" w:date="2025-07-25T14:12:00Z" w16du:dateUtc="2025-07-25T17:12:00Z">
          <w:pPr>
            <w:pStyle w:val="Heading4"/>
          </w:pPr>
        </w:pPrChange>
      </w:pPr>
      <w:r w:rsidRPr="00EC30B6">
        <w:t xml:space="preserve">2.4.2 </w:t>
      </w:r>
      <w:del w:id="321" w:author="Ana Eguiguren" w:date="2025-07-17T16:52:00Z" w16du:dateUtc="2025-07-17T19:52:00Z">
        <w:r w:rsidRPr="00EC30B6" w:rsidDel="004D1A18">
          <w:delText>Age classes</w:delText>
        </w:r>
      </w:del>
      <w:ins w:id="322" w:author="Ana Eguiguren" w:date="2025-07-17T16:52:00Z" w16du:dateUtc="2025-07-17T19:52:00Z">
        <w:r w:rsidR="004D1A18" w:rsidRPr="00EC30B6">
          <w:t>Developmental stages</w:t>
        </w:r>
      </w:ins>
    </w:p>
    <w:p w14:paraId="560BDE21" w14:textId="151C7236" w:rsidR="001625DA" w:rsidRPr="00EC30B6" w:rsidRDefault="001625DA" w:rsidP="001625DA">
      <w:r w:rsidRPr="00EC30B6">
        <w:lastRenderedPageBreak/>
        <w:t>We associated individual length (</w:t>
      </w:r>
      <w:r w:rsidRPr="00EC30B6">
        <w:rPr>
          <w:i/>
          <w:iCs/>
        </w:rPr>
        <w:t>TL</w:t>
      </w:r>
      <w:r w:rsidRPr="00EC30B6">
        <w:t xml:space="preserve">) to </w:t>
      </w:r>
      <w:del w:id="323" w:author="Ana Eguiguren" w:date="2025-07-17T16:52:00Z" w16du:dateUtc="2025-07-17T19:52:00Z">
        <w:r w:rsidRPr="00EC30B6" w:rsidDel="004D1A18">
          <w:delText>age classes</w:delText>
        </w:r>
      </w:del>
      <w:ins w:id="324" w:author="Ana Eguiguren" w:date="2025-07-17T16:52:00Z" w16du:dateUtc="2025-07-17T19:52:00Z">
        <w:r w:rsidR="004D1A18" w:rsidRPr="00EC30B6">
          <w:t>developmental stages</w:t>
        </w:r>
      </w:ins>
      <w:r w:rsidRPr="00EC30B6">
        <w:t xml:space="preserve"> defined in </w:t>
      </w:r>
      <w:r w:rsidRPr="00EC30B6">
        <w:fldChar w:fldCharType="begin"/>
      </w:r>
      <w:r w:rsidRPr="00EC30B6">
        <w:instrText xml:space="preserve"> REF _Ref201845537 \h </w:instrText>
      </w:r>
      <w:r w:rsidRPr="00EC30B6">
        <w:fldChar w:fldCharType="separate"/>
      </w:r>
      <w:r w:rsidRPr="00EC30B6">
        <w:rPr>
          <w:b/>
          <w:bCs/>
          <w:sz w:val="20"/>
          <w:szCs w:val="20"/>
        </w:rPr>
        <w:t xml:space="preserve">Table </w:t>
      </w:r>
      <w:r w:rsidRPr="00EC30B6">
        <w:rPr>
          <w:b/>
          <w:bCs/>
          <w:sz w:val="20"/>
          <w:szCs w:val="20"/>
          <w:rPrChange w:id="325" w:author="Balaena Institute whitehead" w:date="2025-07-25T12:58:00Z" w16du:dateUtc="2025-07-25T15:58:00Z">
            <w:rPr>
              <w:b/>
              <w:bCs/>
              <w:noProof/>
              <w:sz w:val="20"/>
              <w:szCs w:val="20"/>
            </w:rPr>
          </w:rPrChange>
        </w:rPr>
        <w:t>1</w:t>
      </w:r>
      <w:r w:rsidRPr="00EC30B6">
        <w:fldChar w:fldCharType="end"/>
      </w:r>
      <w:del w:id="326" w:author="Ana Eguiguren" w:date="2025-07-09T19:51:00Z" w16du:dateUtc="2025-07-09T22:51:00Z">
        <w:r w:rsidRPr="00EC30B6">
          <w:delText xml:space="preserve">, which we delineated based on whaling-based research relating length measurements to analyses of gonadal development, stomach contents, and dentin layer based age estimates </w:delText>
        </w:r>
        <w:r w:rsidRPr="00EC30B6">
          <w:fldChar w:fldCharType="begin"/>
        </w:r>
        <w:r w:rsidRPr="00EC30B6">
          <w:delInstrText xml:space="preserve"> ADDIN ZOTERO_ITEM CSL_CITATION {"citationID":"a8ke10shri","properties":{"formattedCitation":"\\uldash{(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delInstrText>
        </w:r>
        <w:r w:rsidRPr="00EC30B6">
          <w:fldChar w:fldCharType="separate"/>
        </w:r>
        <w:r w:rsidRPr="00EC30B6">
          <w:rPr>
            <w:kern w:val="0"/>
            <w:u w:val="dash"/>
          </w:rPr>
          <w:delText>(Best 1979, Best et al. 1984, Rice 1989)</w:delText>
        </w:r>
        <w:r w:rsidRPr="00EC30B6">
          <w:fldChar w:fldCharType="end"/>
        </w:r>
        <w:r w:rsidRPr="00EC30B6">
          <w:delText xml:space="preserve">. </w:delText>
        </w:r>
      </w:del>
      <w:ins w:id="327" w:author="Ana Eguiguren" w:date="2025-07-09T19:51:00Z" w16du:dateUtc="2025-07-09T22:51:00Z">
        <w:r w:rsidRPr="00EC30B6">
          <w:t xml:space="preserve">, which we delineated based on whaling-based research relating length measurements to analyses of gonadal development, stomach contents, and </w:t>
        </w:r>
      </w:ins>
      <w:ins w:id="328" w:author="Ana Eguiguren" w:date="2025-07-17T16:53:00Z" w16du:dateUtc="2025-07-17T19:53:00Z">
        <w:r w:rsidR="004D1A18" w:rsidRPr="00EC30B6">
          <w:t>teeth-</w:t>
        </w:r>
      </w:ins>
      <w:ins w:id="329" w:author="Ana Eguiguren" w:date="2025-07-09T19:51:00Z" w16du:dateUtc="2025-07-09T22:51:00Z">
        <w:r w:rsidRPr="00EC30B6">
          <w:t xml:space="preserve">layer based age estimates </w:t>
        </w:r>
        <w:r w:rsidRPr="00EC30B6">
          <w:fldChar w:fldCharType="begin"/>
        </w:r>
        <w:r w:rsidR="009A468F" w:rsidRPr="00EC30B6">
          <w:instrText xml:space="preserve"> ADDIN ZOTERO_ITEM CSL_CITATION {"citationID":"a8ke10shri","properties":{"formattedCitation":"(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EC30B6">
          <w:fldChar w:fldCharType="separate"/>
        </w:r>
        <w:r w:rsidR="0034086F" w:rsidRPr="00EC30B6">
          <w:rPr>
            <w:kern w:val="0"/>
            <w:rPrChange w:id="330" w:author="Balaena Institute whitehead" w:date="2025-07-25T12:58:00Z" w16du:dateUtc="2025-07-25T15:58:00Z">
              <w:rPr>
                <w:kern w:val="0"/>
                <w:lang w:val="en-US"/>
              </w:rPr>
            </w:rPrChange>
          </w:rPr>
          <w:t>(Best 1979, Best et al. 1984, Rice 1989)</w:t>
        </w:r>
        <w:r w:rsidRPr="00EC30B6">
          <w:fldChar w:fldCharType="end"/>
        </w:r>
        <w:r w:rsidRPr="00EC30B6">
          <w:t xml:space="preserve">. </w:t>
        </w:r>
      </w:ins>
    </w:p>
    <w:p w14:paraId="20556F82" w14:textId="0818FBBF" w:rsidR="001625DA" w:rsidRPr="00EC30B6" w:rsidRDefault="001625DA" w:rsidP="001625DA">
      <w:pPr>
        <w:pStyle w:val="Caption"/>
        <w:keepNext/>
        <w:rPr>
          <w:color w:val="auto"/>
          <w:sz w:val="20"/>
          <w:szCs w:val="20"/>
        </w:rPr>
      </w:pPr>
      <w:bookmarkStart w:id="331" w:name="_Ref201845537"/>
      <w:r w:rsidRPr="00EC30B6">
        <w:rPr>
          <w:b/>
          <w:bCs/>
          <w:color w:val="auto"/>
          <w:sz w:val="20"/>
          <w:szCs w:val="20"/>
        </w:rPr>
        <w:t xml:space="preserve">Table </w:t>
      </w:r>
      <w:r w:rsidRPr="00EC30B6">
        <w:rPr>
          <w:b/>
          <w:bCs/>
          <w:color w:val="auto"/>
          <w:sz w:val="20"/>
          <w:szCs w:val="20"/>
        </w:rPr>
        <w:fldChar w:fldCharType="begin"/>
      </w:r>
      <w:r w:rsidRPr="00EC30B6">
        <w:rPr>
          <w:b/>
          <w:bCs/>
          <w:color w:val="auto"/>
          <w:sz w:val="20"/>
          <w:szCs w:val="20"/>
        </w:rPr>
        <w:instrText xml:space="preserve"> SEQ Table \* ARABIC </w:instrText>
      </w:r>
      <w:r w:rsidRPr="00EC30B6">
        <w:rPr>
          <w:b/>
          <w:bCs/>
          <w:color w:val="auto"/>
          <w:sz w:val="20"/>
          <w:szCs w:val="20"/>
        </w:rPr>
        <w:fldChar w:fldCharType="separate"/>
      </w:r>
      <w:r w:rsidRPr="00EC30B6">
        <w:rPr>
          <w:b/>
          <w:bCs/>
          <w:color w:val="auto"/>
          <w:sz w:val="20"/>
          <w:szCs w:val="20"/>
          <w:rPrChange w:id="332" w:author="Balaena Institute whitehead" w:date="2025-07-25T12:58:00Z" w16du:dateUtc="2025-07-25T15:58:00Z">
            <w:rPr>
              <w:b/>
              <w:bCs/>
              <w:noProof/>
              <w:color w:val="auto"/>
              <w:sz w:val="20"/>
              <w:szCs w:val="20"/>
            </w:rPr>
          </w:rPrChange>
        </w:rPr>
        <w:t>1</w:t>
      </w:r>
      <w:r w:rsidRPr="00EC30B6">
        <w:rPr>
          <w:b/>
          <w:bCs/>
          <w:color w:val="auto"/>
          <w:sz w:val="20"/>
          <w:szCs w:val="20"/>
        </w:rPr>
        <w:fldChar w:fldCharType="end"/>
      </w:r>
      <w:bookmarkEnd w:id="331"/>
      <w:r w:rsidRPr="00EC30B6">
        <w:rPr>
          <w:b/>
          <w:bCs/>
          <w:color w:val="auto"/>
          <w:sz w:val="20"/>
          <w:szCs w:val="20"/>
        </w:rPr>
        <w:t xml:space="preserve">. </w:t>
      </w:r>
      <w:r w:rsidR="00F834A1" w:rsidRPr="00EC30B6">
        <w:rPr>
          <w:color w:val="auto"/>
          <w:sz w:val="20"/>
          <w:szCs w:val="20"/>
        </w:rPr>
        <w:t>Developmental stages</w:t>
      </w:r>
      <w:r w:rsidRPr="00EC30B6">
        <w:rPr>
          <w:color w:val="auto"/>
          <w:sz w:val="20"/>
          <w:szCs w:val="20"/>
        </w:rPr>
        <w:t xml:space="preserve"> for male and female sperm whales based analyses of whaling data </w:t>
      </w:r>
      <w:r w:rsidRPr="00EC30B6">
        <w:rPr>
          <w:color w:val="auto"/>
          <w:sz w:val="20"/>
          <w:szCs w:val="20"/>
        </w:rPr>
        <w:fldChar w:fldCharType="begin"/>
      </w:r>
      <w:r w:rsidR="009A468F" w:rsidRPr="00EC30B6">
        <w:rPr>
          <w:color w:val="auto"/>
          <w:sz w:val="20"/>
          <w:szCs w:val="20"/>
        </w:rPr>
        <w:instrText xml:space="preserve"> ADDIN ZOTERO_ITEM CSL_CITATION {"citationID":"zE5Wb9IQ","properties":{"formattedCitation":"(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EC30B6">
        <w:rPr>
          <w:color w:val="auto"/>
          <w:sz w:val="20"/>
          <w:szCs w:val="20"/>
        </w:rPr>
        <w:fldChar w:fldCharType="separate"/>
      </w:r>
      <w:r w:rsidR="0034086F" w:rsidRPr="00EC30B6">
        <w:rPr>
          <w:color w:val="auto"/>
          <w:kern w:val="0"/>
          <w:sz w:val="20"/>
          <w:rPrChange w:id="333" w:author="Balaena Institute whitehead" w:date="2025-07-25T12:58:00Z" w16du:dateUtc="2025-07-25T15:58:00Z">
            <w:rPr>
              <w:color w:val="auto"/>
              <w:kern w:val="0"/>
              <w:sz w:val="20"/>
              <w:lang w:val="en-US"/>
            </w:rPr>
          </w:rPrChange>
        </w:rPr>
        <w:t>(Best 1979, Best et al. 1984, Rice 1989)</w:t>
      </w:r>
      <w:r w:rsidRPr="00EC30B6">
        <w:rPr>
          <w:color w:val="auto"/>
          <w:sz w:val="20"/>
          <w:szCs w:val="20"/>
        </w:rPr>
        <w:fldChar w:fldCharType="end"/>
      </w:r>
      <w:r w:rsidRPr="00EC30B6">
        <w:rPr>
          <w:color w:val="auto"/>
          <w:sz w:val="20"/>
          <w:szCs w:val="20"/>
        </w:rPr>
        <w:t xml:space="preserve">. </w:t>
      </w:r>
    </w:p>
    <w:tbl>
      <w:tblPr>
        <w:tblStyle w:val="PlainTable4"/>
        <w:tblW w:w="4762" w:type="pct"/>
        <w:tblLook w:val="04A0" w:firstRow="1" w:lastRow="0" w:firstColumn="1" w:lastColumn="0" w:noHBand="0" w:noVBand="1"/>
      </w:tblPr>
      <w:tblGrid>
        <w:gridCol w:w="1038"/>
        <w:gridCol w:w="1089"/>
        <w:gridCol w:w="1276"/>
        <w:gridCol w:w="1419"/>
        <w:gridCol w:w="4092"/>
      </w:tblGrid>
      <w:tr w:rsidR="001625DA" w:rsidRPr="00EC30B6" w14:paraId="6C482128" w14:textId="77777777" w:rsidTr="009453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bottom w:val="single" w:sz="4" w:space="0" w:color="auto"/>
            </w:tcBorders>
            <w:shd w:val="clear" w:color="auto" w:fill="BFBFBF" w:themeFill="background1" w:themeFillShade="BF"/>
          </w:tcPr>
          <w:p w14:paraId="08A387B3" w14:textId="77777777" w:rsidR="001625DA" w:rsidRPr="00EC30B6" w:rsidRDefault="001625DA" w:rsidP="009453EB">
            <w:pPr>
              <w:spacing w:after="120" w:line="276" w:lineRule="auto"/>
              <w:rPr>
                <w:sz w:val="20"/>
                <w:szCs w:val="20"/>
              </w:rPr>
            </w:pPr>
            <w:r w:rsidRPr="00EC30B6">
              <w:rPr>
                <w:sz w:val="20"/>
                <w:szCs w:val="20"/>
              </w:rPr>
              <w:t>Age class</w:t>
            </w:r>
          </w:p>
        </w:tc>
        <w:tc>
          <w:tcPr>
            <w:tcW w:w="611" w:type="pct"/>
            <w:tcBorders>
              <w:top w:val="single" w:sz="4" w:space="0" w:color="auto"/>
              <w:bottom w:val="single" w:sz="4" w:space="0" w:color="auto"/>
            </w:tcBorders>
            <w:shd w:val="clear" w:color="auto" w:fill="BFBFBF" w:themeFill="background1" w:themeFillShade="BF"/>
          </w:tcPr>
          <w:p w14:paraId="04999DB8" w14:textId="77777777" w:rsidR="001625DA" w:rsidRPr="00EC30B6"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EC30B6">
              <w:rPr>
                <w:sz w:val="20"/>
                <w:szCs w:val="20"/>
              </w:rPr>
              <w:t>Sex</w:t>
            </w:r>
          </w:p>
        </w:tc>
        <w:tc>
          <w:tcPr>
            <w:tcW w:w="716" w:type="pct"/>
            <w:tcBorders>
              <w:top w:val="single" w:sz="4" w:space="0" w:color="auto"/>
              <w:bottom w:val="single" w:sz="4" w:space="0" w:color="auto"/>
            </w:tcBorders>
            <w:shd w:val="clear" w:color="auto" w:fill="BFBFBF" w:themeFill="background1" w:themeFillShade="BF"/>
          </w:tcPr>
          <w:p w14:paraId="14445E75" w14:textId="77777777" w:rsidR="001625DA" w:rsidRPr="00EC30B6"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EC30B6">
              <w:rPr>
                <w:sz w:val="20"/>
                <w:szCs w:val="20"/>
              </w:rPr>
              <w:t>Length (m)</w:t>
            </w:r>
          </w:p>
        </w:tc>
        <w:tc>
          <w:tcPr>
            <w:tcW w:w="796" w:type="pct"/>
            <w:tcBorders>
              <w:top w:val="single" w:sz="4" w:space="0" w:color="auto"/>
              <w:bottom w:val="single" w:sz="4" w:space="0" w:color="auto"/>
            </w:tcBorders>
            <w:shd w:val="clear" w:color="auto" w:fill="BFBFBF" w:themeFill="background1" w:themeFillShade="BF"/>
          </w:tcPr>
          <w:p w14:paraId="1DE87457" w14:textId="77777777" w:rsidR="001625DA" w:rsidRPr="00EC30B6"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EC30B6">
              <w:rPr>
                <w:sz w:val="20"/>
                <w:szCs w:val="20"/>
              </w:rPr>
              <w:t>Age range</w:t>
            </w:r>
          </w:p>
        </w:tc>
        <w:tc>
          <w:tcPr>
            <w:tcW w:w="2295" w:type="pct"/>
            <w:tcBorders>
              <w:top w:val="single" w:sz="4" w:space="0" w:color="auto"/>
              <w:bottom w:val="single" w:sz="4" w:space="0" w:color="auto"/>
            </w:tcBorders>
            <w:shd w:val="clear" w:color="auto" w:fill="BFBFBF" w:themeFill="background1" w:themeFillShade="BF"/>
          </w:tcPr>
          <w:p w14:paraId="79C3EC2B" w14:textId="77777777" w:rsidR="001625DA" w:rsidRPr="00EC30B6"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EC30B6">
              <w:rPr>
                <w:sz w:val="20"/>
                <w:szCs w:val="20"/>
              </w:rPr>
              <w:t>Life stage traits</w:t>
            </w:r>
          </w:p>
        </w:tc>
      </w:tr>
      <w:tr w:rsidR="001625DA" w:rsidRPr="00EC30B6" w14:paraId="2D7474EE"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tcBorders>
          </w:tcPr>
          <w:p w14:paraId="262CFF55" w14:textId="77777777" w:rsidR="001625DA" w:rsidRPr="00EC30B6" w:rsidRDefault="001625DA" w:rsidP="009453EB">
            <w:pPr>
              <w:spacing w:after="120" w:line="276" w:lineRule="auto"/>
              <w:rPr>
                <w:b w:val="0"/>
                <w:bCs w:val="0"/>
                <w:sz w:val="20"/>
                <w:szCs w:val="20"/>
              </w:rPr>
            </w:pPr>
            <w:r w:rsidRPr="00EC30B6">
              <w:rPr>
                <w:b w:val="0"/>
                <w:bCs w:val="0"/>
                <w:sz w:val="20"/>
                <w:szCs w:val="20"/>
              </w:rPr>
              <w:t>Neonates</w:t>
            </w:r>
          </w:p>
        </w:tc>
        <w:tc>
          <w:tcPr>
            <w:tcW w:w="611" w:type="pct"/>
            <w:tcBorders>
              <w:top w:val="single" w:sz="4" w:space="0" w:color="auto"/>
            </w:tcBorders>
          </w:tcPr>
          <w:p w14:paraId="274C26D6" w14:textId="77777777" w:rsidR="001625DA" w:rsidRPr="00EC30B6"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EC30B6">
              <w:rPr>
                <w:sz w:val="20"/>
                <w:szCs w:val="20"/>
              </w:rPr>
              <w:t>Both</w:t>
            </w:r>
          </w:p>
        </w:tc>
        <w:tc>
          <w:tcPr>
            <w:tcW w:w="716" w:type="pct"/>
            <w:tcBorders>
              <w:top w:val="single" w:sz="4" w:space="0" w:color="auto"/>
            </w:tcBorders>
          </w:tcPr>
          <w:p w14:paraId="2F7ABA1B" w14:textId="77777777" w:rsidR="001625DA" w:rsidRPr="00EC30B6"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EC30B6">
              <w:rPr>
                <w:sz w:val="20"/>
                <w:szCs w:val="20"/>
              </w:rPr>
              <w:t>&lt; 4.10</w:t>
            </w:r>
          </w:p>
        </w:tc>
        <w:tc>
          <w:tcPr>
            <w:tcW w:w="796" w:type="pct"/>
            <w:tcBorders>
              <w:top w:val="single" w:sz="4" w:space="0" w:color="auto"/>
            </w:tcBorders>
          </w:tcPr>
          <w:p w14:paraId="124279E6" w14:textId="77777777" w:rsidR="001625DA" w:rsidRPr="00EC30B6"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EC30B6">
              <w:rPr>
                <w:sz w:val="20"/>
                <w:szCs w:val="20"/>
              </w:rPr>
              <w:t>Few days - months</w:t>
            </w:r>
          </w:p>
        </w:tc>
        <w:tc>
          <w:tcPr>
            <w:tcW w:w="2295" w:type="pct"/>
            <w:tcBorders>
              <w:top w:val="single" w:sz="4" w:space="0" w:color="auto"/>
            </w:tcBorders>
          </w:tcPr>
          <w:p w14:paraId="1B4B2919" w14:textId="14D1F515" w:rsidR="001625DA" w:rsidRPr="00EC30B6"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EC30B6">
              <w:rPr>
                <w:sz w:val="20"/>
                <w:szCs w:val="20"/>
              </w:rPr>
              <w:t xml:space="preserve">Unhealed umbilical regions, likely recently born </w:t>
            </w:r>
            <w:r w:rsidRPr="00EC30B6">
              <w:rPr>
                <w:sz w:val="20"/>
                <w:szCs w:val="20"/>
              </w:rPr>
              <w:fldChar w:fldCharType="begin"/>
            </w:r>
            <w:r w:rsidR="009A468F" w:rsidRPr="00EC30B6">
              <w:rPr>
                <w:sz w:val="20"/>
                <w:szCs w:val="20"/>
              </w:rPr>
              <w:instrText xml:space="preserve"> ADDIN ZOTERO_ITEM CSL_CITATION {"citationID":"E144eXi9","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EC30B6">
              <w:rPr>
                <w:sz w:val="20"/>
                <w:szCs w:val="20"/>
              </w:rPr>
              <w:fldChar w:fldCharType="separate"/>
            </w:r>
            <w:r w:rsidRPr="00EC30B6">
              <w:rPr>
                <w:sz w:val="20"/>
                <w:szCs w:val="20"/>
                <w:rPrChange w:id="334" w:author="Balaena Institute whitehead" w:date="2025-07-25T12:58:00Z" w16du:dateUtc="2025-07-25T15:58:00Z">
                  <w:rPr>
                    <w:noProof/>
                    <w:sz w:val="20"/>
                    <w:szCs w:val="20"/>
                  </w:rPr>
                </w:rPrChange>
              </w:rPr>
              <w:t>(Best et al. 1984)</w:t>
            </w:r>
            <w:r w:rsidRPr="00EC30B6">
              <w:rPr>
                <w:sz w:val="20"/>
                <w:szCs w:val="20"/>
              </w:rPr>
              <w:fldChar w:fldCharType="end"/>
            </w:r>
            <w:r w:rsidRPr="00EC30B6">
              <w:rPr>
                <w:sz w:val="20"/>
                <w:szCs w:val="20"/>
              </w:rPr>
              <w:t>.</w:t>
            </w:r>
          </w:p>
        </w:tc>
      </w:tr>
      <w:tr w:rsidR="001625DA" w:rsidRPr="00EC30B6" w14:paraId="0C6501C3"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67B6A7EC" w14:textId="77777777" w:rsidR="001625DA" w:rsidRPr="00EC30B6" w:rsidRDefault="001625DA" w:rsidP="009453EB">
            <w:pPr>
              <w:spacing w:after="120" w:line="276" w:lineRule="auto"/>
              <w:rPr>
                <w:b w:val="0"/>
                <w:bCs w:val="0"/>
                <w:sz w:val="20"/>
                <w:szCs w:val="20"/>
              </w:rPr>
            </w:pPr>
            <w:r w:rsidRPr="00EC30B6">
              <w:rPr>
                <w:b w:val="0"/>
                <w:bCs w:val="0"/>
                <w:sz w:val="20"/>
                <w:szCs w:val="20"/>
              </w:rPr>
              <w:t>Calves</w:t>
            </w:r>
          </w:p>
        </w:tc>
        <w:tc>
          <w:tcPr>
            <w:tcW w:w="611" w:type="pct"/>
          </w:tcPr>
          <w:p w14:paraId="6555044A" w14:textId="77777777" w:rsidR="001625DA" w:rsidRPr="00EC30B6"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EC30B6">
              <w:rPr>
                <w:sz w:val="20"/>
                <w:szCs w:val="20"/>
              </w:rPr>
              <w:t>Both</w:t>
            </w:r>
          </w:p>
        </w:tc>
        <w:tc>
          <w:tcPr>
            <w:tcW w:w="716" w:type="pct"/>
          </w:tcPr>
          <w:p w14:paraId="099278E2" w14:textId="77777777" w:rsidR="001625DA" w:rsidRPr="00EC30B6"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EC30B6">
              <w:rPr>
                <w:sz w:val="20"/>
                <w:szCs w:val="20"/>
              </w:rPr>
              <w:t>4.10 – 5.5</w:t>
            </w:r>
          </w:p>
        </w:tc>
        <w:tc>
          <w:tcPr>
            <w:tcW w:w="796" w:type="pct"/>
          </w:tcPr>
          <w:p w14:paraId="53341C17" w14:textId="605EF9B1" w:rsidR="001625DA" w:rsidRPr="00EC30B6"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EC30B6">
              <w:rPr>
                <w:sz w:val="20"/>
                <w:szCs w:val="20"/>
              </w:rPr>
              <w:t>&lt; 1 year</w:t>
            </w:r>
          </w:p>
        </w:tc>
        <w:tc>
          <w:tcPr>
            <w:tcW w:w="2295" w:type="pct"/>
          </w:tcPr>
          <w:p w14:paraId="11267BB8" w14:textId="67FBDF49" w:rsidR="001625DA" w:rsidRPr="00EC30B6"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EC30B6">
              <w:rPr>
                <w:sz w:val="20"/>
                <w:szCs w:val="20"/>
              </w:rPr>
              <w:t xml:space="preserve">Young individuals almost exclusively dependent on milk </w:t>
            </w:r>
            <w:r w:rsidRPr="00EC30B6">
              <w:rPr>
                <w:sz w:val="20"/>
                <w:szCs w:val="20"/>
              </w:rPr>
              <w:fldChar w:fldCharType="begin"/>
            </w:r>
            <w:r w:rsidR="009A468F" w:rsidRPr="00EC30B6">
              <w:rPr>
                <w:sz w:val="20"/>
                <w:szCs w:val="20"/>
              </w:rPr>
              <w:instrText xml:space="preserve"> ADDIN ZOTERO_ITEM CSL_CITATION {"citationID":"yZCXtXac","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EC30B6">
              <w:rPr>
                <w:sz w:val="20"/>
                <w:szCs w:val="20"/>
              </w:rPr>
              <w:fldChar w:fldCharType="separate"/>
            </w:r>
            <w:r w:rsidRPr="00EC30B6">
              <w:rPr>
                <w:sz w:val="20"/>
                <w:szCs w:val="20"/>
              </w:rPr>
              <w:t>(Best et al. 1984)</w:t>
            </w:r>
            <w:r w:rsidRPr="00EC30B6">
              <w:rPr>
                <w:sz w:val="20"/>
                <w:szCs w:val="20"/>
              </w:rPr>
              <w:fldChar w:fldCharType="end"/>
            </w:r>
            <w:r w:rsidRPr="00EC30B6">
              <w:rPr>
                <w:sz w:val="20"/>
                <w:szCs w:val="20"/>
              </w:rPr>
              <w:t>.</w:t>
            </w:r>
          </w:p>
        </w:tc>
      </w:tr>
      <w:tr w:rsidR="001625DA" w:rsidRPr="00EC30B6" w14:paraId="041036E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1A0146FF" w14:textId="77777777" w:rsidR="001625DA" w:rsidRPr="00EC30B6" w:rsidRDefault="001625DA" w:rsidP="009453EB">
            <w:pPr>
              <w:spacing w:after="120" w:line="276" w:lineRule="auto"/>
              <w:rPr>
                <w:b w:val="0"/>
                <w:bCs w:val="0"/>
                <w:sz w:val="20"/>
                <w:szCs w:val="20"/>
              </w:rPr>
            </w:pPr>
            <w:r w:rsidRPr="00EC30B6">
              <w:rPr>
                <w:b w:val="0"/>
                <w:bCs w:val="0"/>
                <w:sz w:val="20"/>
                <w:szCs w:val="20"/>
              </w:rPr>
              <w:t>Juveniles</w:t>
            </w:r>
          </w:p>
        </w:tc>
        <w:tc>
          <w:tcPr>
            <w:tcW w:w="611" w:type="pct"/>
          </w:tcPr>
          <w:p w14:paraId="3E0D5E1B" w14:textId="77777777" w:rsidR="001625DA" w:rsidRPr="00EC30B6"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EC30B6">
              <w:rPr>
                <w:sz w:val="20"/>
                <w:szCs w:val="20"/>
              </w:rPr>
              <w:t>Both</w:t>
            </w:r>
          </w:p>
        </w:tc>
        <w:tc>
          <w:tcPr>
            <w:tcW w:w="716" w:type="pct"/>
          </w:tcPr>
          <w:p w14:paraId="21E017DD" w14:textId="77777777" w:rsidR="001625DA" w:rsidRPr="00EC30B6"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EC30B6">
              <w:rPr>
                <w:sz w:val="20"/>
                <w:szCs w:val="20"/>
              </w:rPr>
              <w:t xml:space="preserve">5.5 – 7.6 </w:t>
            </w:r>
          </w:p>
        </w:tc>
        <w:tc>
          <w:tcPr>
            <w:tcW w:w="796" w:type="pct"/>
          </w:tcPr>
          <w:p w14:paraId="2D003BE6" w14:textId="5AAA911A" w:rsidR="001625DA" w:rsidRPr="00EC30B6"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EC30B6">
              <w:rPr>
                <w:sz w:val="20"/>
                <w:szCs w:val="20"/>
              </w:rPr>
              <w:t xml:space="preserve"> 1 – 2 years</w:t>
            </w:r>
          </w:p>
        </w:tc>
        <w:tc>
          <w:tcPr>
            <w:tcW w:w="2295" w:type="pct"/>
          </w:tcPr>
          <w:p w14:paraId="7D06AC62" w14:textId="462C77A4" w:rsidR="001625DA" w:rsidRPr="00EC30B6"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EC30B6">
              <w:rPr>
                <w:sz w:val="20"/>
                <w:szCs w:val="20"/>
              </w:rPr>
              <w:t xml:space="preserve">Primarily depend on milk for sustenance, although solid foods have been found in their gut contents </w:t>
            </w:r>
            <w:r w:rsidRPr="00EC30B6">
              <w:rPr>
                <w:sz w:val="20"/>
                <w:szCs w:val="20"/>
              </w:rPr>
              <w:fldChar w:fldCharType="begin"/>
            </w:r>
            <w:r w:rsidR="009A468F" w:rsidRPr="00EC30B6">
              <w:rPr>
                <w:sz w:val="20"/>
                <w:szCs w:val="20"/>
              </w:rPr>
              <w:instrText xml:space="preserve"> ADDIN ZOTERO_ITEM CSL_CITATION {"citationID":"ovxuUui7","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EC30B6">
              <w:rPr>
                <w:sz w:val="20"/>
                <w:szCs w:val="20"/>
              </w:rPr>
              <w:fldChar w:fldCharType="separate"/>
            </w:r>
            <w:r w:rsidRPr="00EC30B6">
              <w:rPr>
                <w:sz w:val="20"/>
                <w:szCs w:val="20"/>
              </w:rPr>
              <w:t>(Best et al. 1984)</w:t>
            </w:r>
            <w:r w:rsidRPr="00EC30B6">
              <w:rPr>
                <w:sz w:val="20"/>
                <w:szCs w:val="20"/>
              </w:rPr>
              <w:fldChar w:fldCharType="end"/>
            </w:r>
            <w:r w:rsidRPr="00EC30B6">
              <w:rPr>
                <w:sz w:val="20"/>
                <w:szCs w:val="20"/>
              </w:rPr>
              <w:t>.</w:t>
            </w:r>
          </w:p>
        </w:tc>
      </w:tr>
      <w:tr w:rsidR="001625DA" w:rsidRPr="00EC30B6" w14:paraId="04491394"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D16BC70" w14:textId="77777777" w:rsidR="001625DA" w:rsidRPr="00EC30B6" w:rsidRDefault="001625DA" w:rsidP="009453EB">
            <w:pPr>
              <w:spacing w:after="120" w:line="276" w:lineRule="auto"/>
              <w:rPr>
                <w:b w:val="0"/>
                <w:bCs w:val="0"/>
                <w:sz w:val="20"/>
                <w:szCs w:val="20"/>
              </w:rPr>
            </w:pPr>
            <w:r w:rsidRPr="00EC30B6">
              <w:rPr>
                <w:b w:val="0"/>
                <w:bCs w:val="0"/>
                <w:sz w:val="20"/>
                <w:szCs w:val="20"/>
              </w:rPr>
              <w:t>Sub-Adult</w:t>
            </w:r>
          </w:p>
        </w:tc>
        <w:tc>
          <w:tcPr>
            <w:tcW w:w="611" w:type="pct"/>
          </w:tcPr>
          <w:p w14:paraId="6C481F4D" w14:textId="77777777" w:rsidR="001625DA" w:rsidRPr="00EC30B6"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EC30B6">
              <w:rPr>
                <w:sz w:val="20"/>
                <w:szCs w:val="20"/>
              </w:rPr>
              <w:t>Male</w:t>
            </w:r>
          </w:p>
        </w:tc>
        <w:tc>
          <w:tcPr>
            <w:tcW w:w="716" w:type="pct"/>
          </w:tcPr>
          <w:p w14:paraId="25E5CEAD" w14:textId="77777777" w:rsidR="001625DA" w:rsidRPr="00EC30B6"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EC30B6">
              <w:rPr>
                <w:sz w:val="20"/>
                <w:szCs w:val="20"/>
              </w:rPr>
              <w:t>7.6 – 10.0</w:t>
            </w:r>
          </w:p>
        </w:tc>
        <w:tc>
          <w:tcPr>
            <w:tcW w:w="796" w:type="pct"/>
          </w:tcPr>
          <w:p w14:paraId="7C368681" w14:textId="77777777" w:rsidR="001625DA" w:rsidRPr="00EC30B6"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EC30B6">
              <w:rPr>
                <w:sz w:val="20"/>
                <w:szCs w:val="20"/>
              </w:rPr>
              <w:t>2 – 7 years</w:t>
            </w:r>
          </w:p>
        </w:tc>
        <w:tc>
          <w:tcPr>
            <w:tcW w:w="2295" w:type="pct"/>
          </w:tcPr>
          <w:p w14:paraId="52D303E4" w14:textId="02B551E0" w:rsidR="001625DA" w:rsidRPr="00EC30B6"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EC30B6">
              <w:rPr>
                <w:sz w:val="20"/>
                <w:szCs w:val="20"/>
              </w:rPr>
              <w:t xml:space="preserve">While milk may still be present in the stomach, solid foods are more frequently found. Still, the majority </w:t>
            </w:r>
            <w:r w:rsidR="003B14BE" w:rsidRPr="00EC30B6">
              <w:rPr>
                <w:sz w:val="20"/>
                <w:szCs w:val="20"/>
              </w:rPr>
              <w:t>o</w:t>
            </w:r>
            <w:r w:rsidRPr="00EC30B6">
              <w:rPr>
                <w:sz w:val="20"/>
                <w:szCs w:val="20"/>
              </w:rPr>
              <w:t xml:space="preserve">f individuals have not attained sexual maturity </w:t>
            </w:r>
            <w:r w:rsidRPr="00EC30B6">
              <w:rPr>
                <w:sz w:val="20"/>
                <w:szCs w:val="20"/>
              </w:rPr>
              <w:fldChar w:fldCharType="begin"/>
            </w:r>
            <w:r w:rsidR="009A468F" w:rsidRPr="00EC30B6">
              <w:rPr>
                <w:sz w:val="20"/>
                <w:szCs w:val="20"/>
              </w:rPr>
              <w:instrText xml:space="preserve"> ADDIN ZOTERO_ITEM CSL_CITATION {"citationID":"M37nXiFn","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EC30B6">
              <w:rPr>
                <w:sz w:val="20"/>
                <w:szCs w:val="20"/>
              </w:rPr>
              <w:fldChar w:fldCharType="separate"/>
            </w:r>
            <w:r w:rsidRPr="00EC30B6">
              <w:rPr>
                <w:sz w:val="20"/>
                <w:szCs w:val="20"/>
                <w:rPrChange w:id="335" w:author="Balaena Institute whitehead" w:date="2025-07-25T12:58:00Z" w16du:dateUtc="2025-07-25T15:58:00Z">
                  <w:rPr>
                    <w:noProof/>
                    <w:sz w:val="20"/>
                    <w:szCs w:val="20"/>
                  </w:rPr>
                </w:rPrChange>
              </w:rPr>
              <w:t>(Best et al. 1984)</w:t>
            </w:r>
            <w:r w:rsidRPr="00EC30B6">
              <w:rPr>
                <w:sz w:val="20"/>
                <w:szCs w:val="20"/>
              </w:rPr>
              <w:fldChar w:fldCharType="end"/>
            </w:r>
            <w:r w:rsidRPr="00EC30B6">
              <w:rPr>
                <w:sz w:val="20"/>
                <w:szCs w:val="20"/>
              </w:rPr>
              <w:t>.</w:t>
            </w:r>
          </w:p>
        </w:tc>
      </w:tr>
      <w:tr w:rsidR="001625DA" w:rsidRPr="00EC30B6" w14:paraId="72FE5770"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0280CEC4" w14:textId="77777777" w:rsidR="001625DA" w:rsidRPr="00EC30B6" w:rsidRDefault="001625DA" w:rsidP="009453EB">
            <w:pPr>
              <w:spacing w:after="120" w:line="276" w:lineRule="auto"/>
              <w:rPr>
                <w:b w:val="0"/>
                <w:bCs w:val="0"/>
                <w:sz w:val="20"/>
                <w:szCs w:val="20"/>
              </w:rPr>
            </w:pPr>
            <w:r w:rsidRPr="00EC30B6">
              <w:rPr>
                <w:b w:val="0"/>
                <w:bCs w:val="0"/>
                <w:sz w:val="20"/>
                <w:szCs w:val="20"/>
              </w:rPr>
              <w:t>Sub-Adult</w:t>
            </w:r>
          </w:p>
        </w:tc>
        <w:tc>
          <w:tcPr>
            <w:tcW w:w="611" w:type="pct"/>
          </w:tcPr>
          <w:p w14:paraId="2288D8F2" w14:textId="77777777" w:rsidR="001625DA" w:rsidRPr="00EC30B6"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EC30B6">
              <w:rPr>
                <w:sz w:val="20"/>
                <w:szCs w:val="20"/>
              </w:rPr>
              <w:t>Female</w:t>
            </w:r>
          </w:p>
        </w:tc>
        <w:tc>
          <w:tcPr>
            <w:tcW w:w="716" w:type="pct"/>
          </w:tcPr>
          <w:p w14:paraId="76F7880A" w14:textId="77777777" w:rsidR="001625DA" w:rsidRPr="00EC30B6"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EC30B6">
              <w:rPr>
                <w:sz w:val="20"/>
                <w:szCs w:val="20"/>
              </w:rPr>
              <w:t>7.6 – 8.5</w:t>
            </w:r>
          </w:p>
        </w:tc>
        <w:tc>
          <w:tcPr>
            <w:tcW w:w="796" w:type="pct"/>
          </w:tcPr>
          <w:p w14:paraId="112AED75" w14:textId="77777777" w:rsidR="001625DA" w:rsidRPr="00EC30B6"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EC30B6">
              <w:rPr>
                <w:sz w:val="20"/>
                <w:szCs w:val="20"/>
              </w:rPr>
              <w:t>2 – 7 years</w:t>
            </w:r>
          </w:p>
        </w:tc>
        <w:tc>
          <w:tcPr>
            <w:tcW w:w="2295" w:type="pct"/>
          </w:tcPr>
          <w:p w14:paraId="36E464DE" w14:textId="7EA7B37E" w:rsidR="001625DA" w:rsidRPr="00EC30B6"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EC30B6">
              <w:rPr>
                <w:sz w:val="20"/>
                <w:szCs w:val="20"/>
              </w:rPr>
              <w:t xml:space="preserve">While milk may still present in the stomach, solid foods are more frequently found. Still, the majority </w:t>
            </w:r>
            <w:r w:rsidR="003B14BE" w:rsidRPr="00EC30B6">
              <w:rPr>
                <w:sz w:val="20"/>
                <w:szCs w:val="20"/>
              </w:rPr>
              <w:t>o</w:t>
            </w:r>
            <w:r w:rsidRPr="00EC30B6">
              <w:rPr>
                <w:sz w:val="20"/>
                <w:szCs w:val="20"/>
              </w:rPr>
              <w:t xml:space="preserve">f individuals have not attained sexual maturity </w:t>
            </w:r>
            <w:r w:rsidRPr="00EC30B6">
              <w:rPr>
                <w:sz w:val="20"/>
                <w:szCs w:val="20"/>
              </w:rPr>
              <w:fldChar w:fldCharType="begin"/>
            </w:r>
            <w:r w:rsidR="009A468F" w:rsidRPr="00EC30B6">
              <w:rPr>
                <w:sz w:val="20"/>
                <w:szCs w:val="20"/>
              </w:rPr>
              <w:instrText xml:space="preserve"> ADDIN ZOTERO_ITEM CSL_CITATION {"citationID":"ZaVP16xd","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EC30B6">
              <w:rPr>
                <w:sz w:val="20"/>
                <w:szCs w:val="20"/>
              </w:rPr>
              <w:fldChar w:fldCharType="separate"/>
            </w:r>
            <w:r w:rsidRPr="00EC30B6">
              <w:rPr>
                <w:sz w:val="20"/>
                <w:szCs w:val="20"/>
                <w:rPrChange w:id="336" w:author="Balaena Institute whitehead" w:date="2025-07-25T12:58:00Z" w16du:dateUtc="2025-07-25T15:58:00Z">
                  <w:rPr>
                    <w:noProof/>
                    <w:sz w:val="20"/>
                    <w:szCs w:val="20"/>
                  </w:rPr>
                </w:rPrChange>
              </w:rPr>
              <w:t>(Best et al. 1984)</w:t>
            </w:r>
            <w:r w:rsidRPr="00EC30B6">
              <w:rPr>
                <w:sz w:val="20"/>
                <w:szCs w:val="20"/>
              </w:rPr>
              <w:fldChar w:fldCharType="end"/>
            </w:r>
            <w:r w:rsidRPr="00EC30B6">
              <w:rPr>
                <w:sz w:val="20"/>
                <w:szCs w:val="20"/>
              </w:rPr>
              <w:t>.</w:t>
            </w:r>
          </w:p>
        </w:tc>
      </w:tr>
      <w:tr w:rsidR="001625DA" w:rsidRPr="00EC30B6" w14:paraId="310385E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226D45C5" w14:textId="77777777" w:rsidR="001625DA" w:rsidRPr="00EC30B6" w:rsidRDefault="001625DA" w:rsidP="009453EB">
            <w:pPr>
              <w:spacing w:after="120" w:line="276" w:lineRule="auto"/>
              <w:rPr>
                <w:b w:val="0"/>
                <w:bCs w:val="0"/>
                <w:sz w:val="20"/>
                <w:szCs w:val="20"/>
              </w:rPr>
            </w:pPr>
            <w:r w:rsidRPr="00EC30B6">
              <w:rPr>
                <w:b w:val="0"/>
                <w:bCs w:val="0"/>
                <w:sz w:val="20"/>
                <w:szCs w:val="20"/>
              </w:rPr>
              <w:t>Adult</w:t>
            </w:r>
          </w:p>
        </w:tc>
        <w:tc>
          <w:tcPr>
            <w:tcW w:w="611" w:type="pct"/>
          </w:tcPr>
          <w:p w14:paraId="551A6790" w14:textId="77777777" w:rsidR="001625DA" w:rsidRPr="00EC30B6"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EC30B6">
              <w:rPr>
                <w:sz w:val="20"/>
                <w:szCs w:val="20"/>
              </w:rPr>
              <w:t>Male</w:t>
            </w:r>
          </w:p>
        </w:tc>
        <w:tc>
          <w:tcPr>
            <w:tcW w:w="716" w:type="pct"/>
          </w:tcPr>
          <w:p w14:paraId="7103E6B6" w14:textId="77777777" w:rsidR="001625DA" w:rsidRPr="00EC30B6"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EC30B6">
              <w:rPr>
                <w:sz w:val="20"/>
                <w:szCs w:val="20"/>
              </w:rPr>
              <w:t>10.0 – 13.7</w:t>
            </w:r>
          </w:p>
        </w:tc>
        <w:tc>
          <w:tcPr>
            <w:tcW w:w="796" w:type="pct"/>
          </w:tcPr>
          <w:p w14:paraId="3DB6C76F" w14:textId="77777777" w:rsidR="001625DA" w:rsidRPr="00EC30B6"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EC30B6">
              <w:rPr>
                <w:sz w:val="20"/>
                <w:szCs w:val="20"/>
              </w:rPr>
              <w:t>7 – 20 years</w:t>
            </w:r>
          </w:p>
        </w:tc>
        <w:tc>
          <w:tcPr>
            <w:tcW w:w="2295" w:type="pct"/>
          </w:tcPr>
          <w:p w14:paraId="280DB5C8" w14:textId="7C18326E" w:rsidR="001625DA" w:rsidRPr="00EC30B6"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EC30B6">
              <w:rPr>
                <w:sz w:val="20"/>
                <w:szCs w:val="20"/>
              </w:rPr>
              <w:t xml:space="preserve">Sexual maturity in males (sperm production) starts at 10 m long, between 7 – 11 years of age, which matches with them leaving their natal unit </w:t>
            </w:r>
            <w:r w:rsidRPr="00EC30B6">
              <w:rPr>
                <w:sz w:val="20"/>
                <w:szCs w:val="20"/>
              </w:rPr>
              <w:fldChar w:fldCharType="begin"/>
            </w:r>
            <w:r w:rsidR="009A468F" w:rsidRPr="00EC30B6">
              <w:rPr>
                <w:sz w:val="20"/>
                <w:szCs w:val="20"/>
              </w:rPr>
              <w:instrText xml:space="preserve"> ADDIN ZOTERO_ITEM CSL_CITATION {"citationID":"K7OULJSf","properties":{"formattedCitation":"(Best 1979, Best et al. 1984, Mendes et al. 2007)","plainCitation":"(Best 1979, Best et al. 1984, Mendes et al. 2007)","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132,"uris":["http://zotero.org/users/5395629/items/CEEIKUNQ"],"itemData":{"id":1132,"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Pr="00EC30B6">
              <w:rPr>
                <w:sz w:val="20"/>
                <w:szCs w:val="20"/>
              </w:rPr>
              <w:fldChar w:fldCharType="separate"/>
            </w:r>
            <w:r w:rsidRPr="00EC30B6">
              <w:rPr>
                <w:sz w:val="20"/>
                <w:szCs w:val="20"/>
              </w:rPr>
              <w:t>(Best 1979, Best et al. 1984, Mendes et al. 2007)</w:t>
            </w:r>
            <w:r w:rsidRPr="00EC30B6">
              <w:rPr>
                <w:sz w:val="20"/>
                <w:szCs w:val="20"/>
              </w:rPr>
              <w:fldChar w:fldCharType="end"/>
            </w:r>
            <w:r w:rsidRPr="00EC30B6">
              <w:rPr>
                <w:sz w:val="20"/>
                <w:szCs w:val="20"/>
              </w:rPr>
              <w:t xml:space="preserve">. During this period, individuals continue to grow. </w:t>
            </w:r>
          </w:p>
        </w:tc>
      </w:tr>
      <w:tr w:rsidR="001625DA" w:rsidRPr="00EC30B6" w14:paraId="2C52C3C5"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6F35F837" w14:textId="77777777" w:rsidR="001625DA" w:rsidRPr="00EC30B6" w:rsidRDefault="001625DA" w:rsidP="009453EB">
            <w:pPr>
              <w:spacing w:after="120" w:line="276" w:lineRule="auto"/>
              <w:rPr>
                <w:b w:val="0"/>
                <w:bCs w:val="0"/>
                <w:sz w:val="20"/>
                <w:szCs w:val="20"/>
              </w:rPr>
            </w:pPr>
            <w:r w:rsidRPr="00EC30B6">
              <w:rPr>
                <w:b w:val="0"/>
                <w:bCs w:val="0"/>
                <w:sz w:val="20"/>
                <w:szCs w:val="20"/>
              </w:rPr>
              <w:t>Adult</w:t>
            </w:r>
          </w:p>
        </w:tc>
        <w:tc>
          <w:tcPr>
            <w:tcW w:w="611" w:type="pct"/>
          </w:tcPr>
          <w:p w14:paraId="04804062" w14:textId="77777777" w:rsidR="001625DA" w:rsidRPr="00EC30B6"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EC30B6">
              <w:rPr>
                <w:sz w:val="20"/>
                <w:szCs w:val="20"/>
              </w:rPr>
              <w:t>Female</w:t>
            </w:r>
          </w:p>
        </w:tc>
        <w:tc>
          <w:tcPr>
            <w:tcW w:w="716" w:type="pct"/>
          </w:tcPr>
          <w:p w14:paraId="4732A061" w14:textId="77777777" w:rsidR="001625DA" w:rsidRPr="00EC30B6"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EC30B6">
              <w:rPr>
                <w:sz w:val="20"/>
                <w:szCs w:val="20"/>
              </w:rPr>
              <w:t>8.5 – 10.m</w:t>
            </w:r>
          </w:p>
        </w:tc>
        <w:tc>
          <w:tcPr>
            <w:tcW w:w="796" w:type="pct"/>
          </w:tcPr>
          <w:p w14:paraId="7C3F8C97" w14:textId="77777777" w:rsidR="001625DA" w:rsidRPr="00EC30B6"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EC30B6">
              <w:rPr>
                <w:sz w:val="20"/>
                <w:szCs w:val="20"/>
              </w:rPr>
              <w:t>7 – 20 years</w:t>
            </w:r>
          </w:p>
        </w:tc>
        <w:tc>
          <w:tcPr>
            <w:tcW w:w="2295" w:type="pct"/>
          </w:tcPr>
          <w:p w14:paraId="2D017784" w14:textId="063B953E" w:rsidR="001625DA" w:rsidRPr="00EC30B6"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EC30B6">
              <w:rPr>
                <w:sz w:val="20"/>
                <w:szCs w:val="20"/>
              </w:rPr>
              <w:t xml:space="preserve">Females achieve gonad development between 8.2 – 9.2 m and are able to conceive shortly after </w:t>
            </w:r>
            <w:r w:rsidRPr="00EC30B6">
              <w:rPr>
                <w:sz w:val="20"/>
                <w:szCs w:val="20"/>
              </w:rPr>
              <w:fldChar w:fldCharType="begin"/>
            </w:r>
            <w:r w:rsidR="009A468F" w:rsidRPr="00EC30B6">
              <w:rPr>
                <w:sz w:val="20"/>
                <w:szCs w:val="20"/>
              </w:rPr>
              <w:instrText xml:space="preserve"> ADDIN ZOTERO_ITEM CSL_CITATION {"citationID":"4ozefYzX","properties":{"formattedCitation":"(Rice 1989)","plainCitation":"(Rice 1989)","noteIndex":0},"citationItems":[{"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EC30B6">
              <w:rPr>
                <w:sz w:val="20"/>
                <w:szCs w:val="20"/>
              </w:rPr>
              <w:fldChar w:fldCharType="separate"/>
            </w:r>
            <w:r w:rsidRPr="00EC30B6">
              <w:rPr>
                <w:sz w:val="20"/>
                <w:szCs w:val="20"/>
              </w:rPr>
              <w:t>(Rice 1989)</w:t>
            </w:r>
            <w:r w:rsidRPr="00EC30B6">
              <w:rPr>
                <w:sz w:val="20"/>
                <w:szCs w:val="20"/>
              </w:rPr>
              <w:fldChar w:fldCharType="end"/>
            </w:r>
            <w:r w:rsidRPr="00EC30B6">
              <w:rPr>
                <w:sz w:val="20"/>
                <w:szCs w:val="20"/>
              </w:rPr>
              <w:t>.</w:t>
            </w:r>
          </w:p>
        </w:tc>
      </w:tr>
      <w:tr w:rsidR="001625DA" w:rsidRPr="00EC30B6" w14:paraId="3B0024A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E2D149C" w14:textId="77777777" w:rsidR="001625DA" w:rsidRPr="00EC30B6" w:rsidRDefault="001625DA" w:rsidP="009453EB">
            <w:pPr>
              <w:spacing w:after="120" w:line="276" w:lineRule="auto"/>
              <w:rPr>
                <w:b w:val="0"/>
                <w:bCs w:val="0"/>
                <w:sz w:val="20"/>
                <w:szCs w:val="20"/>
              </w:rPr>
            </w:pPr>
            <w:r w:rsidRPr="00EC30B6">
              <w:rPr>
                <w:b w:val="0"/>
                <w:bCs w:val="0"/>
                <w:sz w:val="20"/>
                <w:szCs w:val="20"/>
              </w:rPr>
              <w:t xml:space="preserve">Mature </w:t>
            </w:r>
          </w:p>
        </w:tc>
        <w:tc>
          <w:tcPr>
            <w:tcW w:w="611" w:type="pct"/>
          </w:tcPr>
          <w:p w14:paraId="227C9FC8" w14:textId="77777777" w:rsidR="001625DA" w:rsidRPr="00EC30B6"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EC30B6">
              <w:rPr>
                <w:sz w:val="20"/>
                <w:szCs w:val="20"/>
              </w:rPr>
              <w:t>Male</w:t>
            </w:r>
          </w:p>
        </w:tc>
        <w:tc>
          <w:tcPr>
            <w:tcW w:w="716" w:type="pct"/>
          </w:tcPr>
          <w:p w14:paraId="220A7FEB" w14:textId="77777777" w:rsidR="001625DA" w:rsidRPr="00EC30B6"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EC30B6">
              <w:rPr>
                <w:sz w:val="20"/>
                <w:szCs w:val="20"/>
              </w:rPr>
              <w:t xml:space="preserve">&gt; 13.7 </w:t>
            </w:r>
          </w:p>
        </w:tc>
        <w:tc>
          <w:tcPr>
            <w:tcW w:w="796" w:type="pct"/>
          </w:tcPr>
          <w:p w14:paraId="07DA200F" w14:textId="77777777" w:rsidR="001625DA" w:rsidRPr="00EC30B6"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EC30B6">
              <w:rPr>
                <w:sz w:val="20"/>
                <w:szCs w:val="20"/>
              </w:rPr>
              <w:t>&gt; 20</w:t>
            </w:r>
          </w:p>
        </w:tc>
        <w:tc>
          <w:tcPr>
            <w:tcW w:w="2295" w:type="pct"/>
          </w:tcPr>
          <w:p w14:paraId="560C9014" w14:textId="1ED45844" w:rsidR="001625DA" w:rsidRPr="00EC30B6"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EC30B6">
              <w:rPr>
                <w:sz w:val="20"/>
                <w:szCs w:val="20"/>
              </w:rPr>
              <w:t xml:space="preserve">Almost all males of this size range are physiologically fertile, as defined by the concentration of sperm in their seminal fluid and will be either solitary or form bachelor schools. Although physiologically fertile, males will likely only start mating when they’ve reached </w:t>
            </w:r>
            <w:r w:rsidR="009B0F29" w:rsidRPr="00EC30B6">
              <w:rPr>
                <w:sz w:val="20"/>
                <w:szCs w:val="20"/>
              </w:rPr>
              <w:t>&gt;</w:t>
            </w:r>
            <w:r w:rsidRPr="00EC30B6">
              <w:rPr>
                <w:sz w:val="20"/>
                <w:szCs w:val="20"/>
              </w:rPr>
              <w:t xml:space="preserve">15.7 m (35 years) </w:t>
            </w:r>
            <w:r w:rsidRPr="00EC30B6">
              <w:rPr>
                <w:sz w:val="20"/>
                <w:szCs w:val="20"/>
              </w:rPr>
              <w:fldChar w:fldCharType="begin"/>
            </w:r>
            <w:r w:rsidR="009A468F" w:rsidRPr="00EC30B6">
              <w:rPr>
                <w:sz w:val="20"/>
                <w:szCs w:val="20"/>
              </w:rPr>
              <w:instrText xml:space="preserve"> ADDIN ZOTERO_ITEM CSL_CITATION {"citationID":"bMl4ZwVn","properties":{"formattedCitation":"(Best et al. 1984, Rice 1989)","plainCitation":"(Best et al. 1984, Rice 1989)","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EC30B6">
              <w:rPr>
                <w:sz w:val="20"/>
                <w:szCs w:val="20"/>
              </w:rPr>
              <w:fldChar w:fldCharType="separate"/>
            </w:r>
            <w:r w:rsidRPr="00EC30B6">
              <w:rPr>
                <w:sz w:val="20"/>
                <w:szCs w:val="20"/>
              </w:rPr>
              <w:t>(Best et al. 1984, Rice 1989)</w:t>
            </w:r>
            <w:r w:rsidRPr="00EC30B6">
              <w:rPr>
                <w:sz w:val="20"/>
                <w:szCs w:val="20"/>
              </w:rPr>
              <w:fldChar w:fldCharType="end"/>
            </w:r>
            <w:r w:rsidRPr="00EC30B6">
              <w:rPr>
                <w:sz w:val="20"/>
                <w:szCs w:val="20"/>
              </w:rPr>
              <w:t>.</w:t>
            </w:r>
          </w:p>
        </w:tc>
      </w:tr>
      <w:tr w:rsidR="001625DA" w:rsidRPr="00EC30B6" w14:paraId="117BB2C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bottom w:val="single" w:sz="4" w:space="0" w:color="auto"/>
            </w:tcBorders>
          </w:tcPr>
          <w:p w14:paraId="0F8C2A1D" w14:textId="77777777" w:rsidR="001625DA" w:rsidRPr="00EC30B6" w:rsidRDefault="001625DA" w:rsidP="009453EB">
            <w:pPr>
              <w:spacing w:after="120" w:line="276" w:lineRule="auto"/>
              <w:rPr>
                <w:b w:val="0"/>
                <w:bCs w:val="0"/>
                <w:sz w:val="20"/>
                <w:szCs w:val="20"/>
              </w:rPr>
            </w:pPr>
            <w:r w:rsidRPr="00EC30B6">
              <w:rPr>
                <w:b w:val="0"/>
                <w:bCs w:val="0"/>
                <w:sz w:val="20"/>
                <w:szCs w:val="20"/>
              </w:rPr>
              <w:t>Mature</w:t>
            </w:r>
          </w:p>
        </w:tc>
        <w:tc>
          <w:tcPr>
            <w:tcW w:w="611" w:type="pct"/>
            <w:tcBorders>
              <w:bottom w:val="single" w:sz="4" w:space="0" w:color="auto"/>
            </w:tcBorders>
          </w:tcPr>
          <w:p w14:paraId="0F385A87" w14:textId="77777777" w:rsidR="001625DA" w:rsidRPr="00EC30B6"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EC30B6">
              <w:rPr>
                <w:sz w:val="20"/>
                <w:szCs w:val="20"/>
              </w:rPr>
              <w:t>Female</w:t>
            </w:r>
          </w:p>
        </w:tc>
        <w:tc>
          <w:tcPr>
            <w:tcW w:w="716" w:type="pct"/>
            <w:tcBorders>
              <w:bottom w:val="single" w:sz="4" w:space="0" w:color="auto"/>
            </w:tcBorders>
          </w:tcPr>
          <w:p w14:paraId="7FF5A529" w14:textId="77777777" w:rsidR="001625DA" w:rsidRPr="00EC30B6"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EC30B6">
              <w:rPr>
                <w:sz w:val="20"/>
                <w:szCs w:val="20"/>
              </w:rPr>
              <w:t>10 – 12 m</w:t>
            </w:r>
          </w:p>
        </w:tc>
        <w:tc>
          <w:tcPr>
            <w:tcW w:w="796" w:type="pct"/>
            <w:tcBorders>
              <w:bottom w:val="single" w:sz="4" w:space="0" w:color="auto"/>
            </w:tcBorders>
          </w:tcPr>
          <w:p w14:paraId="0DCE17F9" w14:textId="77777777" w:rsidR="001625DA" w:rsidRPr="00EC30B6"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EC30B6">
              <w:rPr>
                <w:sz w:val="20"/>
                <w:szCs w:val="20"/>
              </w:rPr>
              <w:t>&gt; 20 years</w:t>
            </w:r>
          </w:p>
        </w:tc>
        <w:tc>
          <w:tcPr>
            <w:tcW w:w="2295" w:type="pct"/>
            <w:tcBorders>
              <w:bottom w:val="single" w:sz="4" w:space="0" w:color="auto"/>
            </w:tcBorders>
          </w:tcPr>
          <w:p w14:paraId="367A6B86" w14:textId="77777777" w:rsidR="001625DA" w:rsidRPr="00EC30B6"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EC30B6">
              <w:rPr>
                <w:sz w:val="20"/>
                <w:szCs w:val="20"/>
              </w:rPr>
              <w:t>Females attain full size at this age.</w:t>
            </w:r>
          </w:p>
        </w:tc>
      </w:tr>
    </w:tbl>
    <w:p w14:paraId="08E285CF" w14:textId="77777777" w:rsidR="001625DA" w:rsidRPr="00EC30B6" w:rsidRDefault="001625DA" w:rsidP="00862972">
      <w:pPr>
        <w:rPr>
          <w:rFonts w:eastAsiaTheme="minorEastAsia"/>
        </w:rPr>
      </w:pPr>
    </w:p>
    <w:p w14:paraId="1F307802" w14:textId="09A12DF5" w:rsidR="00DB0992" w:rsidRPr="00EC30B6" w:rsidRDefault="00DB0992" w:rsidP="00EA7AE3">
      <w:pPr>
        <w:pStyle w:val="Heading4"/>
      </w:pPr>
      <w:r w:rsidRPr="00EC30B6">
        <w:lastRenderedPageBreak/>
        <w:t>2.</w:t>
      </w:r>
      <w:r w:rsidR="00EA7AE3" w:rsidRPr="00EC30B6">
        <w:t>4</w:t>
      </w:r>
      <w:r w:rsidRPr="00EC30B6">
        <w:t>.3 Behavioural context</w:t>
      </w:r>
    </w:p>
    <w:p w14:paraId="7DE390DA" w14:textId="46B67EE9" w:rsidR="002412C1" w:rsidRPr="00EC30B6" w:rsidRDefault="00B904F0" w:rsidP="00B904F0">
      <w:r w:rsidRPr="00EC30B6">
        <w:t xml:space="preserve">We </w:t>
      </w:r>
      <w:r w:rsidR="00076109" w:rsidRPr="00EC30B6">
        <w:t xml:space="preserve">then </w:t>
      </w:r>
      <w:r w:rsidRPr="00EC30B6">
        <w:t>inspected whether individual whales</w:t>
      </w:r>
      <w:r w:rsidR="00022873" w:rsidRPr="00EC30B6">
        <w:t xml:space="preserve"> performed or received</w:t>
      </w:r>
      <w:r w:rsidRPr="00EC30B6">
        <w:t xml:space="preserve"> </w:t>
      </w:r>
      <w:r w:rsidR="00E5259C" w:rsidRPr="00EC30B6">
        <w:rPr>
          <w:i/>
          <w:iCs/>
        </w:rPr>
        <w:t>peduncle dives</w:t>
      </w:r>
      <w:r w:rsidR="008732DD" w:rsidRPr="00EC30B6">
        <w:t xml:space="preserve"> across age classes and differing probabilities of being female</w:t>
      </w:r>
      <w:r w:rsidR="00E5259C" w:rsidRPr="00EC30B6">
        <w:t xml:space="preserve">. </w:t>
      </w:r>
      <w:r w:rsidR="00E5259C" w:rsidRPr="00EC30B6">
        <w:rPr>
          <w:i/>
          <w:iCs/>
        </w:rPr>
        <w:t>Peduncle dives</w:t>
      </w:r>
      <w:r w:rsidR="00E5259C" w:rsidRPr="00EC30B6">
        <w:t xml:space="preserve"> are short (</w:t>
      </w:r>
      <w:r w:rsidR="00FA0DD1" w:rsidRPr="00EC30B6">
        <w:t xml:space="preserve">a </w:t>
      </w:r>
      <w:r w:rsidR="00E5259C" w:rsidRPr="00EC30B6">
        <w:t xml:space="preserve">few seconds) and shallow dives performed </w:t>
      </w:r>
      <w:r w:rsidR="00FA0DD1" w:rsidRPr="00EC30B6">
        <w:t xml:space="preserve">usually </w:t>
      </w:r>
      <w:r w:rsidR="00E5259C" w:rsidRPr="00EC30B6">
        <w:t>by a calf or juvenile onto the base of the peduncle (fluke stalk)</w:t>
      </w:r>
      <w:r w:rsidR="00022873" w:rsidRPr="00EC30B6">
        <w:t xml:space="preserve"> and under</w:t>
      </w:r>
      <w:r w:rsidR="0089671E" w:rsidRPr="00EC30B6">
        <w:t xml:space="preserve"> a larger whale, </w:t>
      </w:r>
      <w:r w:rsidR="00022873" w:rsidRPr="00EC30B6">
        <w:t xml:space="preserve">during </w:t>
      </w:r>
      <w:r w:rsidR="0089671E" w:rsidRPr="00EC30B6">
        <w:t xml:space="preserve">the calf/juvenile </w:t>
      </w:r>
      <w:r w:rsidR="00022873" w:rsidRPr="00EC30B6">
        <w:t>often presses</w:t>
      </w:r>
      <w:r w:rsidR="0089671E" w:rsidRPr="00EC30B6">
        <w:t xml:space="preserve"> its snout onto the larger whale’s genital region</w:t>
      </w:r>
      <w:r w:rsidR="00E5259C" w:rsidRPr="00EC30B6">
        <w:t xml:space="preserve"> </w:t>
      </w:r>
      <w:r w:rsidR="00E5259C" w:rsidRPr="00EC30B6">
        <w:fldChar w:fldCharType="begin"/>
      </w:r>
      <w:r w:rsidR="009A468F" w:rsidRPr="00EC30B6">
        <w:instrText xml:space="preserve"> ADDIN ZOTERO_ITEM CSL_CITATION {"citationID":"a2ogltae2u0","properties":{"formattedCitation":"(Gero &amp; Whitehead 2007)","plainCitation":"(Gero &amp; Whitehead 2007)","noteIndex":0},"citationItems":[{"id":1228,"uris":["http://zotero.org/users/5395629/items/K6F2N8LY"],"itemData":{"id":1228,"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E5259C" w:rsidRPr="00EC30B6">
        <w:fldChar w:fldCharType="separate"/>
      </w:r>
      <w:r w:rsidR="0034086F" w:rsidRPr="00EC30B6">
        <w:rPr>
          <w:kern w:val="0"/>
          <w:rPrChange w:id="337" w:author="Balaena Institute whitehead" w:date="2025-07-25T12:58:00Z" w16du:dateUtc="2025-07-25T15:58:00Z">
            <w:rPr>
              <w:kern w:val="0"/>
              <w:lang w:val="en-US"/>
            </w:rPr>
          </w:rPrChange>
        </w:rPr>
        <w:t>(Gero &amp; Whitehead 2007)</w:t>
      </w:r>
      <w:r w:rsidR="00E5259C" w:rsidRPr="00EC30B6">
        <w:fldChar w:fldCharType="end"/>
      </w:r>
      <w:r w:rsidR="00E5259C" w:rsidRPr="00EC30B6">
        <w:t>.</w:t>
      </w:r>
      <w:r w:rsidR="0089671E" w:rsidRPr="00EC30B6">
        <w:t xml:space="preserve"> They can be detected on drone</w:t>
      </w:r>
      <w:r w:rsidR="00FA0DD1" w:rsidRPr="00EC30B6">
        <w:t>-</w:t>
      </w:r>
      <w:r w:rsidR="0089671E" w:rsidRPr="00EC30B6">
        <w:t>base</w:t>
      </w:r>
      <w:r w:rsidR="00FA0DD1" w:rsidRPr="00EC30B6">
        <w:t>d</w:t>
      </w:r>
      <w:r w:rsidR="0089671E" w:rsidRPr="00EC30B6">
        <w:t xml:space="preserve"> recordings when calves arch their backs and dive under a larger whale’s body repeatedly.</w:t>
      </w:r>
      <w:r w:rsidR="00E5259C" w:rsidRPr="00EC30B6">
        <w:t xml:space="preserve"> </w:t>
      </w:r>
      <w:r w:rsidR="002412C1" w:rsidRPr="00EC30B6">
        <w:t xml:space="preserve">For each measured whale, we recorded whether it had been observed performing or receiving a </w:t>
      </w:r>
      <w:r w:rsidR="002412C1" w:rsidRPr="00EC30B6">
        <w:rPr>
          <w:i/>
          <w:iCs/>
        </w:rPr>
        <w:t xml:space="preserve">peduncle dive </w:t>
      </w:r>
      <w:r w:rsidR="002412C1" w:rsidRPr="00EC30B6">
        <w:t xml:space="preserve">in any of the video recordings from which still images for measurements were extracted.  </w:t>
      </w:r>
    </w:p>
    <w:p w14:paraId="207AF844" w14:textId="48D12A1C" w:rsidR="00B904F0" w:rsidRPr="00EC30B6" w:rsidRDefault="00FA0DD1" w:rsidP="00B904F0">
      <w:r w:rsidRPr="00EC30B6">
        <w:t>Peduncle</w:t>
      </w:r>
      <w:r w:rsidR="00E5259C" w:rsidRPr="00EC30B6">
        <w:t xml:space="preserve"> dives were </w:t>
      </w:r>
      <w:r w:rsidRPr="00EC30B6">
        <w:t>previously assumed to indicate suckling (Gero &amp; Whitehead 2007), but recent underwater footage suggests that they may not be associated with suckling</w:t>
      </w:r>
      <w:r w:rsidR="00E2014B" w:rsidRPr="00EC30B6">
        <w:t xml:space="preserve"> or milk extraction,</w:t>
      </w:r>
      <w:r w:rsidRPr="00EC30B6">
        <w:t xml:space="preserve"> and instead represent</w:t>
      </w:r>
      <w:r w:rsidR="00E5259C" w:rsidRPr="00EC30B6">
        <w:t xml:space="preserve"> a form of affiliative behaviour between </w:t>
      </w:r>
      <w:r w:rsidRPr="00EC30B6">
        <w:t>young whales</w:t>
      </w:r>
      <w:r w:rsidR="00E5259C" w:rsidRPr="00EC30B6">
        <w:t xml:space="preserve"> and mothers/allomothers </w:t>
      </w:r>
      <w:r w:rsidR="00E5259C" w:rsidRPr="00EC30B6">
        <w:fldChar w:fldCharType="begin"/>
      </w:r>
      <w:r w:rsidR="009A468F" w:rsidRPr="00EC30B6">
        <w:instrText xml:space="preserve"> ADDIN ZOTERO_ITEM CSL_CITATION {"citationID":"annmg7o2f2","properties":{"formattedCitation":"(Sarano et al. 2023)","plainCitation":"(Sarano et al. 2023)","noteIndex":0},"citationItems":[{"id":5065,"uris":["http://zotero.org/users/5395629/items/P25R26RD"],"itemData":{"id":5065,"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EC30B6">
        <w:fldChar w:fldCharType="separate"/>
      </w:r>
      <w:r w:rsidR="0034086F" w:rsidRPr="00EC30B6">
        <w:rPr>
          <w:kern w:val="0"/>
          <w:rPrChange w:id="338" w:author="Balaena Institute whitehead" w:date="2025-07-25T12:58:00Z" w16du:dateUtc="2025-07-25T15:58:00Z">
            <w:rPr>
              <w:kern w:val="0"/>
              <w:lang w:val="en-US"/>
            </w:rPr>
          </w:rPrChange>
        </w:rPr>
        <w:t>(Sarano et al. 2023)</w:t>
      </w:r>
      <w:r w:rsidR="00E5259C" w:rsidRPr="00EC30B6">
        <w:fldChar w:fldCharType="end"/>
      </w:r>
      <w:r w:rsidR="00E5259C" w:rsidRPr="00EC30B6">
        <w:t xml:space="preserve">. Although peduncle dives may not necessarily involve suckling, all reports of </w:t>
      </w:r>
      <w:r w:rsidR="00E5259C" w:rsidRPr="00EC30B6">
        <w:rPr>
          <w:i/>
          <w:iCs/>
        </w:rPr>
        <w:t>peduncle dives</w:t>
      </w:r>
      <w:r w:rsidR="00E5259C" w:rsidRPr="00EC30B6">
        <w:t xml:space="preserve"> in which the sex of the receiving whales is known involve female</w:t>
      </w:r>
      <w:r w:rsidR="00F21B87" w:rsidRPr="00EC30B6">
        <w:t xml:space="preserve">s </w:t>
      </w:r>
      <w:r w:rsidR="00E5259C" w:rsidRPr="00EC30B6">
        <w:fldChar w:fldCharType="begin"/>
      </w:r>
      <w:r w:rsidR="009A468F" w:rsidRPr="00EC30B6">
        <w:instrText xml:space="preserve"> ADDIN ZOTERO_ITEM CSL_CITATION {"citationID":"a9osstva8p","properties":{"formattedCitation":"(Gero &amp; Whitehead 2007, Konrad et al. 2019, Sarano et al. 2023)","plainCitation":"(Gero &amp; Whitehead 2007, Konrad et al. 2019, Sarano et al. 2023)","noteIndex":0},"citationItems":[{"id":1228,"uris":["http://zotero.org/users/5395629/items/K6F2N8LY"],"itemData":{"id":1228,"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176,"uris":["http://zotero.org/users/5395629/items/N4LLU6EG"],"itemData":{"id":117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3,4]]}}},{"id":5065,"uris":["http://zotero.org/users/5395629/items/P25R26RD"],"itemData":{"id":5065,"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EC30B6">
        <w:fldChar w:fldCharType="separate"/>
      </w:r>
      <w:r w:rsidR="009A468F" w:rsidRPr="00EC30B6">
        <w:rPr>
          <w:kern w:val="0"/>
        </w:rPr>
        <w:t>(Gero &amp; Whitehead 2007, Konrad et al. 2019, Sarano et al. 2023)</w:t>
      </w:r>
      <w:r w:rsidR="00E5259C" w:rsidRPr="00EC30B6">
        <w:fldChar w:fldCharType="end"/>
      </w:r>
      <w:r w:rsidR="00E5259C" w:rsidRPr="00EC30B6">
        <w:t xml:space="preserve">. </w:t>
      </w:r>
    </w:p>
    <w:p w14:paraId="0EA11162" w14:textId="6A2EC459" w:rsidR="00862972" w:rsidRPr="00EC30B6" w:rsidRDefault="00862972" w:rsidP="00EA7AE3">
      <w:pPr>
        <w:pStyle w:val="Heading2"/>
      </w:pPr>
      <w:bookmarkStart w:id="339" w:name="_Toc201083901"/>
      <w:bookmarkStart w:id="340" w:name="_Toc203386328"/>
      <w:r w:rsidRPr="00EC30B6">
        <w:t xml:space="preserve">3. </w:t>
      </w:r>
      <w:bookmarkEnd w:id="339"/>
      <w:r w:rsidR="00EA7AE3" w:rsidRPr="00EC30B6">
        <w:t>RESULTS</w:t>
      </w:r>
      <w:bookmarkEnd w:id="340"/>
    </w:p>
    <w:p w14:paraId="5424A2A9" w14:textId="77777777" w:rsidR="00862972" w:rsidRPr="00EC30B6" w:rsidRDefault="00862972" w:rsidP="00EA7AE3">
      <w:pPr>
        <w:pStyle w:val="Heading3"/>
      </w:pPr>
      <w:bookmarkStart w:id="341" w:name="_Toc203386329"/>
      <w:r w:rsidRPr="00EC30B6">
        <w:t>3.1 | Error estimation and correction</w:t>
      </w:r>
      <w:bookmarkEnd w:id="341"/>
    </w:p>
    <w:p w14:paraId="1C8100DE" w14:textId="77920D8B" w:rsidR="00862972" w:rsidRPr="00EC30B6" w:rsidRDefault="00862972" w:rsidP="00862972">
      <w:r w:rsidRPr="00EC30B6">
        <w:t xml:space="preserve">We </w:t>
      </w:r>
      <w:r w:rsidR="00B624C8" w:rsidRPr="00EC30B6">
        <w:t>obtained</w:t>
      </w:r>
      <w:r w:rsidRPr="00EC30B6">
        <w:t xml:space="preserve"> 343 measurements of </w:t>
      </w:r>
      <w:r w:rsidRPr="00EC30B6">
        <w:rPr>
          <w:i/>
          <w:iCs/>
        </w:rPr>
        <w:t>Balaena</w:t>
      </w:r>
      <w:r w:rsidRPr="00EC30B6">
        <w:t xml:space="preserve"> </w:t>
      </w:r>
      <w:r w:rsidR="00B624C8" w:rsidRPr="00EC30B6">
        <w:t>across</w:t>
      </w:r>
      <w:r w:rsidRPr="00EC30B6">
        <w:t xml:space="preserve"> 18 days </w:t>
      </w:r>
      <w:r w:rsidR="00B624C8" w:rsidRPr="00EC30B6">
        <w:t xml:space="preserve">in the field </w:t>
      </w:r>
      <w:r w:rsidRPr="00EC30B6">
        <w:t>at varying altitudes. Length estimates based on barometric altitudes underestimated the boat length by</w:t>
      </w:r>
      <w:r w:rsidR="000851A3" w:rsidRPr="00EC30B6">
        <w:t xml:space="preserve"> </w:t>
      </w:r>
      <w:r w:rsidRPr="00EC30B6">
        <w:t xml:space="preserve">0.55 m </w:t>
      </w:r>
      <w:r w:rsidR="003157A0" w:rsidRPr="00EC30B6">
        <w:t xml:space="preserve">on average </w:t>
      </w:r>
      <w:r w:rsidRPr="00EC30B6">
        <w:t>(</w:t>
      </w:r>
      <w:r w:rsidRPr="00EC30B6">
        <w:rPr>
          <w:i/>
          <w:iCs/>
        </w:rPr>
        <w:t>SD</w:t>
      </w:r>
      <w:r w:rsidRPr="00EC30B6">
        <w:t xml:space="preserve"> = 0.37</w:t>
      </w:r>
      <w:r w:rsidR="003729E9" w:rsidRPr="00EC30B6">
        <w:t xml:space="preserve"> m</w:t>
      </w:r>
      <w:r w:rsidRPr="00EC30B6">
        <w:t xml:space="preserve">), </w:t>
      </w:r>
      <w:r w:rsidR="003157A0" w:rsidRPr="00EC30B6">
        <w:t>corresponding</w:t>
      </w:r>
      <w:r w:rsidRPr="00EC30B6">
        <w:t xml:space="preserve"> to</w:t>
      </w:r>
      <w:r w:rsidR="003157A0" w:rsidRPr="00EC30B6">
        <w:t xml:space="preserve"> a</w:t>
      </w:r>
      <w:r w:rsidRPr="00EC30B6">
        <w:t xml:space="preserve"> -4.55% measurement error (</w:t>
      </w:r>
      <w:r w:rsidRPr="00EC30B6">
        <w:rPr>
          <w:i/>
          <w:iCs/>
        </w:rPr>
        <w:t xml:space="preserve">SD </w:t>
      </w:r>
      <w:r w:rsidRPr="00EC30B6">
        <w:t>= 3.15</w:t>
      </w:r>
      <w:r w:rsidR="003729E9" w:rsidRPr="00EC30B6">
        <w:t>%</w:t>
      </w:r>
      <w:r w:rsidRPr="00EC30B6">
        <w:t xml:space="preserve">). This bias was associated with an average 2.35 m underestimation </w:t>
      </w:r>
      <w:r w:rsidR="003157A0" w:rsidRPr="00EC30B6">
        <w:t>in</w:t>
      </w:r>
      <w:r w:rsidRPr="00EC30B6">
        <w:t xml:space="preserve"> barometric altitude (</w:t>
      </w:r>
      <w:r w:rsidRPr="00EC30B6">
        <w:rPr>
          <w:i/>
          <w:iCs/>
        </w:rPr>
        <w:t xml:space="preserve">SD </w:t>
      </w:r>
      <w:r w:rsidRPr="00EC30B6">
        <w:t>= 1.94</w:t>
      </w:r>
      <w:r w:rsidR="003729E9" w:rsidRPr="00EC30B6">
        <w:t xml:space="preserve"> m</w:t>
      </w:r>
      <w:r w:rsidRPr="00EC30B6">
        <w:t xml:space="preserve">). </w:t>
      </w:r>
      <w:r w:rsidR="003157A0" w:rsidRPr="00EC30B6">
        <w:t xml:space="preserve">Using the model corrected altitude </w:t>
      </w:r>
      <w:r w:rsidRPr="00EC30B6">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1.017 </m:t>
        </m:r>
        <m:d>
          <m:dPr>
            <m:ctrlPr>
              <w:rPr>
                <w:rFonts w:ascii="Cambria Math" w:hAnsi="Cambria Math"/>
                <w:i/>
              </w:rPr>
            </m:ctrlPr>
          </m:dPr>
          <m:e>
            <m:r>
              <w:rPr>
                <w:rFonts w:ascii="Cambria Math" w:hAnsi="Cambria Math"/>
              </w:rPr>
              <m:t>SE= 0.003</m:t>
            </m:r>
          </m:e>
        </m:d>
      </m:oMath>
      <w:r w:rsidRPr="00EC30B6">
        <w:rPr>
          <w:rFonts w:eastAsiaTheme="minorEastAsia"/>
        </w:rPr>
        <w:t xml:space="preserve">) </w:t>
      </w:r>
      <w:r w:rsidR="003157A0" w:rsidRPr="00EC30B6">
        <w:t xml:space="preserve">reduced </w:t>
      </w:r>
      <w:r w:rsidR="000B1C5B" w:rsidRPr="00EC30B6">
        <w:t xml:space="preserve">average </w:t>
      </w:r>
      <w:r w:rsidR="003157A0" w:rsidRPr="00EC30B6">
        <w:t>length</w:t>
      </w:r>
      <w:ins w:id="342" w:author="Ana Eguiguren" w:date="2025-07-18T13:34:00Z" w16du:dateUtc="2025-07-18T16:34:00Z">
        <w:r w:rsidR="008638D9" w:rsidRPr="00EC30B6">
          <w:t xml:space="preserve"> estimate</w:t>
        </w:r>
      </w:ins>
      <w:r w:rsidR="003157A0" w:rsidRPr="00EC30B6">
        <w:t xml:space="preserve"> error to </w:t>
      </w:r>
      <w:r w:rsidRPr="00EC30B6">
        <w:t xml:space="preserve">0.12 % </w:t>
      </w:r>
      <w:del w:id="343" w:author="Ana Eguiguren" w:date="2025-07-18T13:34:00Z" w16du:dateUtc="2025-07-18T16:34:00Z">
        <w:r w:rsidRPr="00EC30B6" w:rsidDel="008638D9">
          <w:delText xml:space="preserve">length </w:delText>
        </w:r>
        <w:r w:rsidR="003157A0" w:rsidRPr="00EC30B6" w:rsidDel="008638D9">
          <w:delText xml:space="preserve">error </w:delText>
        </w:r>
      </w:del>
      <w:r w:rsidRPr="00EC30B6">
        <w:t>(</w:t>
      </w:r>
      <w:r w:rsidRPr="00EC30B6">
        <w:rPr>
          <w:i/>
          <w:iCs/>
        </w:rPr>
        <w:t>SD = 3.15</w:t>
      </w:r>
      <w:r w:rsidR="003729E9" w:rsidRPr="00EC30B6">
        <w:rPr>
          <w:i/>
          <w:iCs/>
        </w:rPr>
        <w:t>%</w:t>
      </w:r>
      <w:ins w:id="344" w:author="Balaena Institute whitehead" w:date="2025-07-25T14:22:00Z" w16du:dateUtc="2025-07-25T17:22:00Z">
        <w:r w:rsidR="00BE57BC">
          <w:rPr>
            <w:i/>
            <w:iCs/>
          </w:rPr>
          <w:t xml:space="preserve">, </w:t>
        </w:r>
        <w:r w:rsidR="00BE57BC">
          <w:t xml:space="preserve">CV = </w:t>
        </w:r>
      </w:ins>
      <w:ins w:id="345" w:author="Balaena Institute whitehead" w:date="2025-07-25T14:23:00Z" w16du:dateUtc="2025-07-25T17:23:00Z">
        <w:r w:rsidR="0011182C">
          <w:t>xxx</w:t>
        </w:r>
      </w:ins>
      <w:r w:rsidRPr="00EC30B6">
        <w:t>).</w:t>
      </w:r>
      <w:del w:id="346" w:author="Ana Eguiguren" w:date="2025-07-18T19:43:00Z" w16du:dateUtc="2025-07-18T22:43:00Z">
        <w:r w:rsidRPr="00EC30B6" w:rsidDel="007E78EC">
          <w:delText xml:space="preserve"> </w:delText>
        </w:r>
      </w:del>
      <w:commentRangeStart w:id="347"/>
      <w:ins w:id="348" w:author="Balaena Institute whitehead" w:date="2025-07-10T12:09:00Z" w16du:dateUtc="2025-07-10T15:09:00Z">
        <w:del w:id="349" w:author="Ana Eguiguren" w:date="2025-07-18T19:43:00Z" w16du:dateUtc="2025-07-18T22:43:00Z">
          <w:r w:rsidR="00872BDA" w:rsidRPr="00EC30B6" w:rsidDel="007E78EC">
            <w:delText>These length estimates</w:delText>
          </w:r>
        </w:del>
      </w:ins>
      <w:ins w:id="350" w:author="Balaena Institute whitehead" w:date="2025-07-10T12:08:00Z" w16du:dateUtc="2025-07-10T15:08:00Z">
        <w:del w:id="351" w:author="Ana Eguiguren" w:date="2025-07-18T19:43:00Z" w16du:dateUtc="2025-07-18T22:43:00Z">
          <w:r w:rsidR="00872BDA" w:rsidRPr="00EC30B6" w:rsidDel="007E78EC">
            <w:delText xml:space="preserve"> resulted in a</w:delText>
          </w:r>
        </w:del>
      </w:ins>
      <w:ins w:id="352" w:author="Balaena Institute whitehead" w:date="2025-07-10T12:09:00Z" w16du:dateUtc="2025-07-10T15:09:00Z">
        <w:del w:id="353" w:author="Ana Eguiguren" w:date="2025-07-18T19:43:00Z" w16du:dateUtc="2025-07-18T22:43:00Z">
          <w:r w:rsidR="00872BDA" w:rsidRPr="00EC30B6" w:rsidDel="007E78EC">
            <w:delText>n observed</w:delText>
          </w:r>
        </w:del>
      </w:ins>
      <w:ins w:id="354" w:author="Balaena Institute whitehead" w:date="2025-07-10T12:08:00Z" w16du:dateUtc="2025-07-10T15:08:00Z">
        <w:del w:id="355" w:author="Ana Eguiguren" w:date="2025-07-18T19:43:00Z" w16du:dateUtc="2025-07-18T22:43:00Z">
          <w:r w:rsidR="00872BDA" w:rsidRPr="00EC30B6" w:rsidDel="007E78EC">
            <w:delText xml:space="preserve"> </w:delText>
          </w:r>
        </w:del>
        <w:del w:id="356" w:author="Ana Eguiguren" w:date="2025-07-18T19:40:00Z" w16du:dateUtc="2025-07-18T22:40:00Z">
          <w:r w:rsidR="00872BDA" w:rsidRPr="00EC30B6" w:rsidDel="00FD63DF">
            <w:delText xml:space="preserve">95% CI width of 0.2 m, corresponding to </w:delText>
          </w:r>
        </w:del>
      </w:ins>
      <w:ins w:id="357" w:author="Balaena Institute whitehead" w:date="2025-07-10T12:09:00Z" w16du:dateUtc="2025-07-10T15:09:00Z">
        <w:del w:id="358" w:author="Ana Eguiguren" w:date="2025-07-18T19:40:00Z" w16du:dateUtc="2025-07-18T22:40:00Z">
          <w:r w:rsidR="00872BDA" w:rsidRPr="00EC30B6" w:rsidDel="00FD63DF">
            <w:delText>1.6% of the vessel’s true length</w:delText>
          </w:r>
        </w:del>
        <w:del w:id="359" w:author="Ana Eguiguren" w:date="2025-07-18T19:42:00Z" w16du:dateUtc="2025-07-18T22:42:00Z">
          <w:r w:rsidR="00872BDA" w:rsidRPr="00EC30B6" w:rsidDel="00FD63DF">
            <w:delText>.</w:delText>
          </w:r>
        </w:del>
        <w:r w:rsidR="00872BDA" w:rsidRPr="00EC30B6">
          <w:t xml:space="preserve"> </w:t>
        </w:r>
      </w:ins>
      <w:commentRangeEnd w:id="347"/>
      <w:ins w:id="360" w:author="Balaena Institute whitehead" w:date="2025-07-10T12:11:00Z" w16du:dateUtc="2025-07-10T15:11:00Z">
        <w:r w:rsidR="00872BDA" w:rsidRPr="00EC30B6">
          <w:rPr>
            <w:rStyle w:val="CommentReference"/>
          </w:rPr>
          <w:commentReference w:id="347"/>
        </w:r>
      </w:ins>
      <w:ins w:id="361" w:author="Ana Eguiguren" w:date="2025-07-18T13:46:00Z" w16du:dateUtc="2025-07-18T16:46:00Z">
        <w:r w:rsidR="004C003F" w:rsidRPr="00EC30B6">
          <w:t xml:space="preserve">Although we found a significant effect of date on </w:t>
        </w:r>
      </w:ins>
      <w:ins w:id="362" w:author="Ana Eguiguren" w:date="2025-07-18T13:47:00Z" w16du:dateUtc="2025-07-18T16:47:00Z">
        <w:r w:rsidR="004C003F" w:rsidRPr="00EC30B6">
          <w:t xml:space="preserve">the altitude error, we did not </w:t>
        </w:r>
        <w:r w:rsidR="004C003F" w:rsidRPr="00EC30B6">
          <w:lastRenderedPageBreak/>
          <w:t xml:space="preserve">incorporate </w:t>
        </w:r>
      </w:ins>
      <w:ins w:id="363" w:author="Ana Eguiguren" w:date="2025-07-18T19:36:00Z" w16du:dateUtc="2025-07-18T22:36:00Z">
        <w:r w:rsidR="00723934" w:rsidRPr="00EC30B6">
          <w:t>it</w:t>
        </w:r>
      </w:ins>
      <w:ins w:id="364" w:author="Ana Eguiguren" w:date="2025-07-18T13:47:00Z" w16du:dateUtc="2025-07-18T16:47:00Z">
        <w:r w:rsidR="004C003F" w:rsidRPr="00EC30B6">
          <w:t xml:space="preserve"> </w:t>
        </w:r>
        <w:del w:id="365" w:author="Balaena Institute whitehead" w:date="2025-07-25T14:24:00Z" w16du:dateUtc="2025-07-25T17:24:00Z">
          <w:r w:rsidR="004C003F" w:rsidRPr="00EC30B6" w:rsidDel="001B6492">
            <w:delText>to</w:delText>
          </w:r>
        </w:del>
      </w:ins>
      <w:ins w:id="366" w:author="Balaena Institute whitehead" w:date="2025-07-25T14:24:00Z" w16du:dateUtc="2025-07-25T17:24:00Z">
        <w:r w:rsidR="001B6492">
          <w:t>into</w:t>
        </w:r>
      </w:ins>
      <w:ins w:id="367" w:author="Ana Eguiguren" w:date="2025-07-18T13:47:00Z" w16du:dateUtc="2025-07-18T16:47:00Z">
        <w:r w:rsidR="004C003F" w:rsidRPr="00EC30B6">
          <w:t xml:space="preserve"> the correction model as </w:t>
        </w:r>
      </w:ins>
      <w:ins w:id="368" w:author="Ana Eguiguren" w:date="2025-07-18T19:36:00Z" w16du:dateUtc="2025-07-18T22:36:00Z">
        <w:r w:rsidR="00723934" w:rsidRPr="00EC30B6">
          <w:t>it</w:t>
        </w:r>
      </w:ins>
      <w:ins w:id="369" w:author="Ana Eguiguren" w:date="2025-07-18T13:47:00Z" w16du:dateUtc="2025-07-18T16:47:00Z">
        <w:r w:rsidR="004C003F" w:rsidRPr="00EC30B6">
          <w:t xml:space="preserve"> did not substantially decrease avera</w:t>
        </w:r>
      </w:ins>
      <w:ins w:id="370" w:author="Ana Eguiguren" w:date="2025-07-18T13:48:00Z" w16du:dateUtc="2025-07-18T16:48:00Z">
        <w:r w:rsidR="004C003F" w:rsidRPr="00EC30B6">
          <w:t xml:space="preserve">ge </w:t>
        </w:r>
      </w:ins>
      <w:ins w:id="371" w:author="Ana Eguiguren" w:date="2025-07-18T16:15:00Z" w16du:dateUtc="2025-07-18T19:15:00Z">
        <w:r w:rsidR="00B939F4" w:rsidRPr="00EC30B6">
          <w:t xml:space="preserve">measurement </w:t>
        </w:r>
      </w:ins>
      <w:ins w:id="372" w:author="Ana Eguiguren" w:date="2025-07-18T13:48:00Z" w16du:dateUtc="2025-07-18T16:48:00Z">
        <w:r w:rsidR="004C003F" w:rsidRPr="00EC30B6">
          <w:t>error and uncertainty (</w:t>
        </w:r>
        <w:r w:rsidR="004C003F" w:rsidRPr="00EC30B6">
          <w:rPr>
            <w:b/>
            <w:bCs/>
          </w:rPr>
          <w:t xml:space="preserve">Supplementary Material </w:t>
        </w:r>
      </w:ins>
      <w:ins w:id="373" w:author="Ana Eguiguren" w:date="2025-07-18T13:49:00Z" w16du:dateUtc="2025-07-18T16:49:00Z">
        <w:r w:rsidR="00E2695F" w:rsidRPr="00EC30B6">
          <w:rPr>
            <w:b/>
            <w:bCs/>
          </w:rPr>
          <w:t>3</w:t>
        </w:r>
      </w:ins>
      <w:ins w:id="374" w:author="Ana Eguiguren" w:date="2025-07-18T13:48:00Z" w16du:dateUtc="2025-07-18T16:48:00Z">
        <w:r w:rsidR="004C003F" w:rsidRPr="00EC30B6">
          <w:t>)</w:t>
        </w:r>
      </w:ins>
      <w:ins w:id="375" w:author="Ana Eguiguren" w:date="2025-07-18T19:36:00Z" w16du:dateUtc="2025-07-18T22:36:00Z">
        <w:r w:rsidR="00723934" w:rsidRPr="00EC30B6">
          <w:t>.</w:t>
        </w:r>
      </w:ins>
      <w:ins w:id="376" w:author="Ana Eguiguren" w:date="2025-07-18T13:48:00Z" w16du:dateUtc="2025-07-18T16:48:00Z">
        <w:r w:rsidR="004C003F" w:rsidRPr="00EC30B6">
          <w:t xml:space="preserve"> </w:t>
        </w:r>
      </w:ins>
    </w:p>
    <w:p w14:paraId="1C0B0577" w14:textId="77777777" w:rsidR="00862972" w:rsidRPr="00EC30B6" w:rsidRDefault="00862972" w:rsidP="00EA7AE3">
      <w:pPr>
        <w:pStyle w:val="Heading3"/>
      </w:pPr>
      <w:bookmarkStart w:id="377" w:name="_Toc203386330"/>
      <w:r w:rsidRPr="00EC30B6">
        <w:t>3.2 | Whale measurements and photo-identification</w:t>
      </w:r>
      <w:bookmarkEnd w:id="377"/>
    </w:p>
    <w:p w14:paraId="73810721" w14:textId="381D0202" w:rsidR="003729E9" w:rsidRPr="00EC30B6" w:rsidRDefault="000B1C5B" w:rsidP="00862972">
      <w:pPr>
        <w:keepNext/>
      </w:pPr>
      <w:r w:rsidRPr="00EC30B6">
        <w:t xml:space="preserve"> </w:t>
      </w:r>
      <w:r w:rsidR="00B624C8" w:rsidRPr="00EC30B6">
        <w:t xml:space="preserve">We were able to </w:t>
      </w:r>
      <w:r w:rsidR="00F43927" w:rsidRPr="00EC30B6">
        <w:t>extract</w:t>
      </w:r>
      <w:r w:rsidR="00B624C8" w:rsidRPr="00EC30B6">
        <w:t xml:space="preserve"> </w:t>
      </w:r>
      <w:r w:rsidR="008732DD" w:rsidRPr="00EC30B6">
        <w:rPr>
          <w:i/>
          <w:iCs/>
        </w:rPr>
        <w:t>N</w:t>
      </w:r>
      <w:r w:rsidR="000C25A4" w:rsidRPr="00EC30B6">
        <w:rPr>
          <w:i/>
          <w:iCs/>
        </w:rPr>
        <w:t>R</w:t>
      </w:r>
      <w:r w:rsidR="00C61B9F" w:rsidRPr="00EC30B6">
        <w:rPr>
          <w:i/>
          <w:iCs/>
          <w:vertAlign w:val="subscript"/>
        </w:rPr>
        <w:t>dorsal</w:t>
      </w:r>
      <w:r w:rsidR="00B624C8" w:rsidRPr="00EC30B6">
        <w:rPr>
          <w:i/>
          <w:iCs/>
        </w:rPr>
        <w:t xml:space="preserve"> </w:t>
      </w:r>
      <w:r w:rsidR="00F43927" w:rsidRPr="00EC30B6">
        <w:t>metrics more frequently</w:t>
      </w:r>
      <w:r w:rsidR="00B624C8" w:rsidRPr="00EC30B6">
        <w:t xml:space="preserve"> than </w:t>
      </w:r>
      <w:r w:rsidR="008732DD" w:rsidRPr="00EC30B6">
        <w:rPr>
          <w:i/>
          <w:iCs/>
        </w:rPr>
        <w:t>N</w:t>
      </w:r>
      <w:r w:rsidR="000C25A4" w:rsidRPr="00EC30B6">
        <w:rPr>
          <w:i/>
          <w:iCs/>
        </w:rPr>
        <w:t>R</w:t>
      </w:r>
      <w:r w:rsidR="00C61B9F" w:rsidRPr="00EC30B6">
        <w:rPr>
          <w:i/>
          <w:iCs/>
          <w:vertAlign w:val="subscript"/>
        </w:rPr>
        <w:t>flipper</w:t>
      </w:r>
      <w:r w:rsidR="00B624C8" w:rsidRPr="00EC30B6">
        <w:rPr>
          <w:i/>
          <w:iCs/>
        </w:rPr>
        <w:t xml:space="preserve"> </w:t>
      </w:r>
      <w:r w:rsidR="00B624C8" w:rsidRPr="00EC30B6">
        <w:t>(491 and 297, respectively).</w:t>
      </w:r>
      <w:r w:rsidR="00685DD4" w:rsidRPr="00EC30B6">
        <w:t xml:space="preserve"> O</w:t>
      </w:r>
      <w:r w:rsidRPr="00EC30B6">
        <w:t>nly</w:t>
      </w:r>
      <w:r w:rsidR="00862972" w:rsidRPr="00EC30B6">
        <w:t xml:space="preserve"> images </w:t>
      </w:r>
      <w:r w:rsidR="00685DD4" w:rsidRPr="00EC30B6">
        <w:t xml:space="preserve">captured </w:t>
      </w:r>
      <w:commentRangeStart w:id="378"/>
      <w:r w:rsidR="00685DD4" w:rsidRPr="00EC30B6">
        <w:t>at altitudes up to</w:t>
      </w:r>
      <w:r w:rsidR="00862972" w:rsidRPr="00EC30B6">
        <w:t xml:space="preserve"> 70 m </w:t>
      </w:r>
      <w:commentRangeEnd w:id="378"/>
      <w:r w:rsidR="005E0FA5">
        <w:rPr>
          <w:rStyle w:val="CommentReference"/>
        </w:rPr>
        <w:commentReference w:id="378"/>
      </w:r>
      <w:del w:id="379" w:author="Balaena Institute whitehead" w:date="2025-07-10T12:10:00Z" w16du:dateUtc="2025-07-10T15:10:00Z">
        <w:r w:rsidRPr="00EC30B6" w:rsidDel="00872BDA">
          <w:delText xml:space="preserve">altitude </w:delText>
        </w:r>
      </w:del>
      <w:r w:rsidR="00862972" w:rsidRPr="00EC30B6">
        <w:t xml:space="preserve">had high enough quality (Q3 – 5) </w:t>
      </w:r>
      <w:r w:rsidR="00774426" w:rsidRPr="00EC30B6">
        <w:t>for initial identification</w:t>
      </w:r>
      <w:r w:rsidR="00862972" w:rsidRPr="00EC30B6">
        <w:t xml:space="preserve"> (</w:t>
      </w:r>
      <w:r w:rsidR="00862972" w:rsidRPr="00EC30B6">
        <w:fldChar w:fldCharType="begin"/>
      </w:r>
      <w:r w:rsidR="00862972" w:rsidRPr="00EC30B6">
        <w:instrText xml:space="preserve"> REF _Ref201088861 \h </w:instrText>
      </w:r>
      <w:r w:rsidR="00862972" w:rsidRPr="00EC30B6">
        <w:fldChar w:fldCharType="separate"/>
      </w:r>
      <w:r w:rsidR="00AB0A54" w:rsidRPr="00EC30B6">
        <w:t xml:space="preserve">Figure </w:t>
      </w:r>
      <w:r w:rsidR="00AB0A54" w:rsidRPr="00EC30B6">
        <w:rPr>
          <w:rPrChange w:id="380" w:author="Balaena Institute whitehead" w:date="2025-07-25T12:58:00Z" w16du:dateUtc="2025-07-25T15:58:00Z">
            <w:rPr>
              <w:noProof/>
            </w:rPr>
          </w:rPrChange>
        </w:rPr>
        <w:t>2</w:t>
      </w:r>
      <w:r w:rsidR="00862972" w:rsidRPr="00EC30B6">
        <w:fldChar w:fldCharType="end"/>
      </w:r>
      <w:r w:rsidR="00862972" w:rsidRPr="00EC30B6">
        <w:t>)</w:t>
      </w:r>
      <w:r w:rsidR="00774426" w:rsidRPr="00EC30B6">
        <w:t xml:space="preserve">, resulting in </w:t>
      </w:r>
      <w:r w:rsidR="00EA7AE3" w:rsidRPr="00EC30B6">
        <w:t xml:space="preserve">504 still images assigned to 90 individuals for which </w:t>
      </w:r>
      <w:r w:rsidR="00EA7AE3" w:rsidRPr="00EC30B6">
        <w:rPr>
          <w:i/>
          <w:iCs/>
        </w:rPr>
        <w:t xml:space="preserve">TL </w:t>
      </w:r>
      <w:r w:rsidR="00EA7AE3" w:rsidRPr="00EC30B6">
        <w:t xml:space="preserve">could be measured at least once, and </w:t>
      </w:r>
      <w:r w:rsidR="00774426" w:rsidRPr="00EC30B6">
        <w:t xml:space="preserve">a subset </w:t>
      </w:r>
      <w:r w:rsidR="000851A3" w:rsidRPr="00EC30B6">
        <w:t>of</w:t>
      </w:r>
      <w:r w:rsidR="00774426" w:rsidRPr="00EC30B6">
        <w:t xml:space="preserve"> 168 still images assigned to </w:t>
      </w:r>
      <w:r w:rsidR="00862972" w:rsidRPr="00EC30B6">
        <w:t>5</w:t>
      </w:r>
      <w:r w:rsidR="00685DD4" w:rsidRPr="00EC30B6">
        <w:t>1</w:t>
      </w:r>
      <w:r w:rsidR="00862972" w:rsidRPr="00EC30B6">
        <w:t xml:space="preserve"> individuals </w:t>
      </w:r>
      <w:r w:rsidR="00774426" w:rsidRPr="00EC30B6">
        <w:t xml:space="preserve">for which </w:t>
      </w:r>
      <w:r w:rsidR="00774426" w:rsidRPr="00EC30B6">
        <w:rPr>
          <w:i/>
          <w:iCs/>
        </w:rPr>
        <w:t xml:space="preserve">TL, </w:t>
      </w:r>
      <w:r w:rsidR="008711DA" w:rsidRPr="00EC30B6">
        <w:rPr>
          <w:i/>
          <w:iCs/>
        </w:rPr>
        <w:t>N</w:t>
      </w:r>
      <w:r w:rsidR="00774426" w:rsidRPr="00EC30B6">
        <w:rPr>
          <w:i/>
          <w:iCs/>
        </w:rPr>
        <w:t>R</w:t>
      </w:r>
      <w:r w:rsidR="008711DA" w:rsidRPr="00EC30B6">
        <w:rPr>
          <w:i/>
          <w:iCs/>
          <w:vertAlign w:val="subscript"/>
        </w:rPr>
        <w:t>dorsal</w:t>
      </w:r>
      <w:r w:rsidR="00774426" w:rsidRPr="00EC30B6">
        <w:rPr>
          <w:i/>
          <w:iCs/>
        </w:rPr>
        <w:t xml:space="preserve">, </w:t>
      </w:r>
      <w:r w:rsidR="00774426" w:rsidRPr="00EC30B6">
        <w:t xml:space="preserve">and </w:t>
      </w:r>
      <w:r w:rsidR="008711DA" w:rsidRPr="00EC30B6">
        <w:rPr>
          <w:i/>
          <w:iCs/>
        </w:rPr>
        <w:t>N</w:t>
      </w:r>
      <w:r w:rsidR="00774426" w:rsidRPr="00EC30B6">
        <w:rPr>
          <w:i/>
          <w:iCs/>
        </w:rPr>
        <w:t>R</w:t>
      </w:r>
      <w:r w:rsidR="008711DA" w:rsidRPr="00EC30B6">
        <w:rPr>
          <w:i/>
          <w:iCs/>
          <w:vertAlign w:val="subscript"/>
        </w:rPr>
        <w:t>flipper</w:t>
      </w:r>
      <w:r w:rsidR="00774426" w:rsidRPr="00EC30B6">
        <w:rPr>
          <w:i/>
          <w:iCs/>
        </w:rPr>
        <w:t xml:space="preserve"> </w:t>
      </w:r>
      <w:r w:rsidR="000C25A4" w:rsidRPr="00EC30B6">
        <w:t xml:space="preserve">could be measured at least three times. </w:t>
      </w:r>
    </w:p>
    <w:p w14:paraId="71DDE81B" w14:textId="07414DB9" w:rsidR="00537453" w:rsidRPr="00EC30B6" w:rsidRDefault="008A227A">
      <w:pPr>
        <w:keepNext/>
        <w:jc w:val="center"/>
        <w:pPrChange w:id="381" w:author="Balaena Institute whitehead" w:date="2025-07-11T15:32:00Z" w16du:dateUtc="2025-07-11T18:32:00Z">
          <w:pPr>
            <w:keepNext/>
          </w:pPr>
        </w:pPrChange>
      </w:pPr>
      <w:r w:rsidRPr="0062416A">
        <w:rPr>
          <w:noProof/>
        </w:rPr>
        <w:drawing>
          <wp:inline distT="0" distB="0" distL="0" distR="0" wp14:anchorId="6F4F5FB0" wp14:editId="05438AAA">
            <wp:extent cx="2609850" cy="2609850"/>
            <wp:effectExtent l="0" t="0" r="0" b="0"/>
            <wp:docPr id="591548369" name="Picture 2" descr="A graph with a number of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48369" name="Picture 2" descr="A graph with a number of box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14209" cy="2614209"/>
                    </a:xfrm>
                    <a:prstGeom prst="rect">
                      <a:avLst/>
                    </a:prstGeom>
                  </pic:spPr>
                </pic:pic>
              </a:graphicData>
            </a:graphic>
          </wp:inline>
        </w:drawing>
      </w:r>
    </w:p>
    <w:p w14:paraId="41ACD865" w14:textId="06AC98F3" w:rsidR="00862972" w:rsidRPr="00EC30B6" w:rsidRDefault="00862972" w:rsidP="00862972">
      <w:pPr>
        <w:pStyle w:val="Caption"/>
        <w:rPr>
          <w:i w:val="0"/>
          <w:iCs w:val="0"/>
          <w:color w:val="auto"/>
        </w:rPr>
      </w:pPr>
      <w:bookmarkStart w:id="382" w:name="_Ref201088861"/>
      <w:commentRangeStart w:id="383"/>
      <w:r w:rsidRPr="00EC30B6">
        <w:rPr>
          <w:b/>
          <w:bCs/>
          <w:color w:val="auto"/>
        </w:rPr>
        <w:t xml:space="preserve">Figure </w:t>
      </w:r>
      <w:r w:rsidR="007459AF" w:rsidRPr="00EC30B6">
        <w:rPr>
          <w:b/>
          <w:bCs/>
          <w:color w:val="auto"/>
        </w:rPr>
        <w:fldChar w:fldCharType="begin"/>
      </w:r>
      <w:r w:rsidR="007459AF" w:rsidRPr="00EC30B6">
        <w:rPr>
          <w:b/>
          <w:bCs/>
          <w:color w:val="auto"/>
        </w:rPr>
        <w:instrText xml:space="preserve"> SEQ Figure \* ARABIC </w:instrText>
      </w:r>
      <w:r w:rsidR="007459AF" w:rsidRPr="00EC30B6">
        <w:rPr>
          <w:b/>
          <w:bCs/>
          <w:color w:val="auto"/>
        </w:rPr>
        <w:fldChar w:fldCharType="separate"/>
      </w:r>
      <w:r w:rsidR="00897888" w:rsidRPr="00EC30B6">
        <w:rPr>
          <w:b/>
          <w:bCs/>
          <w:color w:val="auto"/>
          <w:rPrChange w:id="384" w:author="Balaena Institute whitehead" w:date="2025-07-25T12:58:00Z" w16du:dateUtc="2025-07-25T15:58:00Z">
            <w:rPr>
              <w:b/>
              <w:bCs/>
              <w:noProof/>
              <w:color w:val="auto"/>
            </w:rPr>
          </w:rPrChange>
        </w:rPr>
        <w:t>2</w:t>
      </w:r>
      <w:r w:rsidR="007459AF" w:rsidRPr="00EC30B6">
        <w:rPr>
          <w:b/>
          <w:bCs/>
          <w:color w:val="auto"/>
          <w:rPrChange w:id="385" w:author="Balaena Institute whitehead" w:date="2025-07-25T12:58:00Z" w16du:dateUtc="2025-07-25T15:58:00Z">
            <w:rPr>
              <w:b/>
              <w:bCs/>
              <w:noProof/>
              <w:color w:val="auto"/>
            </w:rPr>
          </w:rPrChange>
        </w:rPr>
        <w:fldChar w:fldCharType="end"/>
      </w:r>
      <w:bookmarkEnd w:id="382"/>
      <w:r w:rsidRPr="00EC30B6">
        <w:rPr>
          <w:b/>
          <w:bCs/>
          <w:color w:val="auto"/>
        </w:rPr>
        <w:t>.</w:t>
      </w:r>
      <w:r w:rsidRPr="00EC30B6">
        <w:rPr>
          <w:color w:val="auto"/>
        </w:rPr>
        <w:t xml:space="preserve"> </w:t>
      </w:r>
      <w:r w:rsidRPr="00EC30B6">
        <w:rPr>
          <w:i w:val="0"/>
          <w:iCs w:val="0"/>
          <w:color w:val="auto"/>
        </w:rPr>
        <w:t xml:space="preserve">Corrected </w:t>
      </w:r>
      <w:r w:rsidR="00AB7339" w:rsidRPr="00EC30B6">
        <w:rPr>
          <w:i w:val="0"/>
          <w:iCs w:val="0"/>
          <w:color w:val="auto"/>
        </w:rPr>
        <w:t>drone a</w:t>
      </w:r>
      <w:r w:rsidRPr="00EC30B6">
        <w:rPr>
          <w:i w:val="0"/>
          <w:iCs w:val="0"/>
          <w:color w:val="auto"/>
        </w:rPr>
        <w:t>ltitude (m) distribution across photo quality ratings (Q</w:t>
      </w:r>
      <w:r w:rsidR="00AB7339" w:rsidRPr="00EC30B6">
        <w:rPr>
          <w:i w:val="0"/>
          <w:iCs w:val="0"/>
          <w:color w:val="auto"/>
        </w:rPr>
        <w:t>1 -5</w:t>
      </w:r>
      <w:r w:rsidRPr="00EC30B6">
        <w:rPr>
          <w:i w:val="0"/>
          <w:iCs w:val="0"/>
          <w:color w:val="auto"/>
        </w:rPr>
        <w:t xml:space="preserve">) of still images. The 70 m threshold is shown for reference. </w:t>
      </w:r>
      <w:commentRangeEnd w:id="383"/>
      <w:r w:rsidR="008A227A" w:rsidRPr="00EC30B6">
        <w:rPr>
          <w:rStyle w:val="CommentReference"/>
          <w:i w:val="0"/>
          <w:iCs w:val="0"/>
          <w:color w:val="auto"/>
        </w:rPr>
        <w:commentReference w:id="383"/>
      </w:r>
    </w:p>
    <w:p w14:paraId="4AFC43A7" w14:textId="1CA431C3" w:rsidR="00A10676" w:rsidRPr="00EC30B6" w:rsidRDefault="00583D2A">
      <w:pPr>
        <w:pStyle w:val="Heading3"/>
        <w:rPr>
          <w:ins w:id="386" w:author="Balaena Institute whitehead" w:date="2025-07-10T11:03:00Z" w16du:dateUtc="2025-07-10T14:03:00Z"/>
        </w:rPr>
        <w:pPrChange w:id="387" w:author="Balaena Institute whitehead" w:date="2025-07-10T11:03:00Z" w16du:dateUtc="2025-07-10T14:03:00Z">
          <w:pPr/>
        </w:pPrChange>
      </w:pPr>
      <w:bookmarkStart w:id="388" w:name="_Toc203386331"/>
      <w:r w:rsidRPr="00EC30B6">
        <w:t xml:space="preserve">3.3 | </w:t>
      </w:r>
      <w:del w:id="389" w:author="Ana Eguiguren" w:date="2025-07-17T16:54:00Z" w16du:dateUtc="2025-07-17T19:54:00Z">
        <w:r w:rsidR="00A10676" w:rsidRPr="00EC30B6" w:rsidDel="004E400A">
          <w:delText>Age class</w:delText>
        </w:r>
      </w:del>
      <w:ins w:id="390" w:author="Ana Eguiguren" w:date="2025-07-17T16:54:00Z" w16du:dateUtc="2025-07-17T19:54:00Z">
        <w:r w:rsidR="004E400A" w:rsidRPr="00EC30B6">
          <w:t>Developmental stage</w:t>
        </w:r>
      </w:ins>
      <w:r w:rsidRPr="00EC30B6">
        <w:t xml:space="preserve"> and </w:t>
      </w:r>
      <w:r w:rsidR="00A10676" w:rsidRPr="00EC30B6">
        <w:t>sex</w:t>
      </w:r>
      <w:r w:rsidRPr="00EC30B6">
        <w:t xml:space="preserve"> inference</w:t>
      </w:r>
      <w:bookmarkEnd w:id="388"/>
    </w:p>
    <w:p w14:paraId="4ABC3FDC" w14:textId="13AE7602" w:rsidR="00A10676" w:rsidRPr="00EC30B6" w:rsidRDefault="00A10676" w:rsidP="00A10676">
      <w:pPr>
        <w:pStyle w:val="Heading4"/>
        <w:rPr>
          <w:ins w:id="391" w:author="Balaena Institute whitehead" w:date="2025-07-10T11:20:00Z" w16du:dateUtc="2025-07-10T14:20:00Z"/>
        </w:rPr>
      </w:pPr>
      <w:ins w:id="392" w:author="Balaena Institute whitehead" w:date="2025-07-10T11:03:00Z" w16du:dateUtc="2025-07-10T14:03:00Z">
        <w:r w:rsidRPr="00EC30B6">
          <w:t xml:space="preserve">3.3.1 </w:t>
        </w:r>
      </w:ins>
      <w:ins w:id="393" w:author="Balaena Institute whitehead" w:date="2025-07-11T12:26:00Z" w16du:dateUtc="2025-07-11T15:26:00Z">
        <w:del w:id="394" w:author="Ana Eguiguren" w:date="2025-07-23T19:40:00Z" w16du:dateUtc="2025-07-23T22:40:00Z">
          <w:r w:rsidR="00D35DA5" w:rsidRPr="00EC30B6" w:rsidDel="00E27601">
            <w:delText>Variability</w:delText>
          </w:r>
        </w:del>
      </w:ins>
      <w:ins w:id="395" w:author="Ana Eguiguren" w:date="2025-07-23T19:40:00Z" w16du:dateUtc="2025-07-23T22:40:00Z">
        <w:r w:rsidR="00E27601" w:rsidRPr="00EC30B6">
          <w:t>Uncertainty</w:t>
        </w:r>
      </w:ins>
      <w:ins w:id="396" w:author="Balaena Institute whitehead" w:date="2025-07-11T12:26:00Z" w16du:dateUtc="2025-07-11T15:26:00Z">
        <w:r w:rsidR="00D35DA5" w:rsidRPr="00EC30B6">
          <w:t xml:space="preserve"> in individual measurements and </w:t>
        </w:r>
      </w:ins>
      <w:ins w:id="397" w:author="Balaena Institute whitehead" w:date="2025-07-10T11:03:00Z" w16du:dateUtc="2025-07-10T14:03:00Z">
        <w:del w:id="398" w:author="Ana Eguiguren" w:date="2025-07-17T16:54:00Z" w16du:dateUtc="2025-07-17T19:54:00Z">
          <w:r w:rsidRPr="00EC30B6" w:rsidDel="004E400A">
            <w:delText>age class</w:delText>
          </w:r>
        </w:del>
      </w:ins>
      <w:ins w:id="399" w:author="Ana Eguiguren" w:date="2025-07-17T16:54:00Z" w16du:dateUtc="2025-07-17T19:54:00Z">
        <w:r w:rsidR="004E400A" w:rsidRPr="00EC30B6">
          <w:t>developmental stage</w:t>
        </w:r>
      </w:ins>
      <w:ins w:id="400" w:author="Balaena Institute whitehead" w:date="2025-07-10T11:03:00Z" w16du:dateUtc="2025-07-10T14:03:00Z">
        <w:r w:rsidRPr="00EC30B6">
          <w:t xml:space="preserve"> assignment</w:t>
        </w:r>
      </w:ins>
      <w:ins w:id="401" w:author="Ana Eguiguren" w:date="2025-07-17T16:55:00Z" w16du:dateUtc="2025-07-17T19:55:00Z">
        <w:r w:rsidR="004E400A" w:rsidRPr="00EC30B6">
          <w:t>s</w:t>
        </w:r>
      </w:ins>
    </w:p>
    <w:p w14:paraId="1D00FAB8" w14:textId="75610994" w:rsidR="00723C89" w:rsidRPr="00EC30B6" w:rsidRDefault="00723934" w:rsidP="00723C89">
      <w:pPr>
        <w:rPr>
          <w:ins w:id="402" w:author="Ana Eguiguren" w:date="2025-07-18T19:37:00Z" w16du:dateUtc="2025-07-18T22:37:00Z"/>
        </w:rPr>
      </w:pPr>
      <w:ins w:id="403" w:author="Ana Eguiguren" w:date="2025-07-18T19:38:00Z" w16du:dateUtc="2025-07-18T22:38:00Z">
        <w:r w:rsidRPr="00EC30B6">
          <w:t xml:space="preserve">Observed </w:t>
        </w:r>
        <w:del w:id="404" w:author="Balaena Institute whitehead" w:date="2025-07-25T14:25:00Z" w16du:dateUtc="2025-07-25T17:25:00Z">
          <w:r w:rsidRPr="001B6492" w:rsidDel="001B6492">
            <w:rPr>
              <w:i/>
              <w:iCs/>
              <w:rPrChange w:id="405" w:author="Balaena Institute whitehead" w:date="2025-07-25T14:24:00Z" w16du:dateUtc="2025-07-25T17:24:00Z">
                <w:rPr/>
              </w:rPrChange>
            </w:rPr>
            <w:delText>lengt</w:delText>
          </w:r>
        </w:del>
      </w:ins>
      <w:ins w:id="406" w:author="Ana Eguiguren" w:date="2025-07-18T19:39:00Z" w16du:dateUtc="2025-07-18T22:39:00Z">
        <w:del w:id="407" w:author="Balaena Institute whitehead" w:date="2025-07-25T14:25:00Z" w16du:dateUtc="2025-07-25T17:25:00Z">
          <w:r w:rsidRPr="001B6492" w:rsidDel="001B6492">
            <w:rPr>
              <w:i/>
              <w:iCs/>
              <w:rPrChange w:id="408" w:author="Balaena Institute whitehead" w:date="2025-07-25T14:24:00Z" w16du:dateUtc="2025-07-25T17:24:00Z">
                <w:rPr/>
              </w:rPrChange>
            </w:rPr>
            <w:delText>h</w:delText>
          </w:r>
        </w:del>
      </w:ins>
      <w:ins w:id="409" w:author="Balaena Institute whitehead" w:date="2025-07-25T14:25:00Z" w16du:dateUtc="2025-07-25T17:25:00Z">
        <w:r w:rsidR="001B6492">
          <w:rPr>
            <w:i/>
            <w:iCs/>
          </w:rPr>
          <w:t>TL</w:t>
        </w:r>
      </w:ins>
      <w:ins w:id="410" w:author="Ana Eguiguren" w:date="2025-07-18T19:39:00Z" w16du:dateUtc="2025-07-18T22:39:00Z">
        <w:r w:rsidRPr="00EC30B6">
          <w:t xml:space="preserve"> measurements of the same individual had 2% average CV (</w:t>
        </w:r>
      </w:ins>
      <w:ins w:id="411" w:author="Ana Eguiguren" w:date="2025-07-18T19:40:00Z" w16du:dateUtc="2025-07-18T22:40:00Z">
        <w:r w:rsidRPr="001B6492">
          <w:rPr>
            <w:i/>
            <w:iCs/>
            <w:rPrChange w:id="412" w:author="Balaena Institute whitehead" w:date="2025-07-25T14:25:00Z" w16du:dateUtc="2025-07-25T17:25:00Z">
              <w:rPr/>
            </w:rPrChange>
          </w:rPr>
          <w:t>SD</w:t>
        </w:r>
      </w:ins>
      <w:ins w:id="413" w:author="Ana Eguiguren" w:date="2025-07-18T19:39:00Z" w16du:dateUtc="2025-07-18T22:39:00Z">
        <w:r w:rsidRPr="00EC30B6">
          <w:t xml:space="preserve"> = 1.39%)</w:t>
        </w:r>
      </w:ins>
      <w:ins w:id="414" w:author="Ana Eguiguren" w:date="2025-07-18T19:40:00Z" w16du:dateUtc="2025-07-18T22:40:00Z">
        <w:r w:rsidRPr="00EC30B6">
          <w:t xml:space="preserve">. </w:t>
        </w:r>
      </w:ins>
      <w:ins w:id="415" w:author="Balaena Institute whitehead" w:date="2025-07-10T11:28:00Z" w16du:dateUtc="2025-07-10T14:28:00Z">
        <w:r w:rsidR="008655A9" w:rsidRPr="00EC30B6">
          <w:t>The 95% CI width in bootstrapped estimates of sperm whal</w:t>
        </w:r>
      </w:ins>
      <w:ins w:id="416" w:author="Balaena Institute whitehead" w:date="2025-07-10T11:29:00Z" w16du:dateUtc="2025-07-10T14:29:00Z">
        <w:r w:rsidR="008655A9" w:rsidRPr="00EC30B6">
          <w:t xml:space="preserve">e </w:t>
        </w:r>
      </w:ins>
      <w:ins w:id="417" w:author="Balaena Institute whitehead" w:date="2025-07-10T11:46:00Z" w16du:dateUtc="2025-07-10T14:46:00Z">
        <w:r w:rsidR="003E5933" w:rsidRPr="00EC30B6">
          <w:rPr>
            <w:i/>
            <w:iCs/>
          </w:rPr>
          <w:t xml:space="preserve">TL </w:t>
        </w:r>
      </w:ins>
      <w:ins w:id="418" w:author="Balaena Institute whitehead" w:date="2025-07-10T11:35:00Z" w16du:dateUtc="2025-07-10T14:35:00Z">
        <w:r w:rsidR="00FC03C1" w:rsidRPr="00EC30B6">
          <w:t>had a median of</w:t>
        </w:r>
      </w:ins>
      <w:ins w:id="419" w:author="Balaena Institute whitehead" w:date="2025-07-10T11:29:00Z" w16du:dateUtc="2025-07-10T14:29:00Z">
        <w:r w:rsidR="008655A9" w:rsidRPr="00EC30B6">
          <w:t xml:space="preserve"> 0.35 m (mean = 0.42, </w:t>
        </w:r>
        <w:r w:rsidR="008655A9" w:rsidRPr="00EC30B6">
          <w:rPr>
            <w:i/>
            <w:iCs/>
          </w:rPr>
          <w:t xml:space="preserve">SD = </w:t>
        </w:r>
      </w:ins>
      <w:ins w:id="420" w:author="Balaena Institute whitehead" w:date="2025-07-10T11:30:00Z" w16du:dateUtc="2025-07-10T14:30:00Z">
        <w:r w:rsidR="008655A9" w:rsidRPr="00EC30B6">
          <w:t xml:space="preserve">0.32). </w:t>
        </w:r>
      </w:ins>
      <w:ins w:id="421" w:author="Balaena Institute whitehead" w:date="2025-07-10T11:35:00Z" w16du:dateUtc="2025-07-10T14:35:00Z">
        <w:r w:rsidR="00FC03C1" w:rsidRPr="00EC30B6">
          <w:t xml:space="preserve">This </w:t>
        </w:r>
      </w:ins>
      <w:ins w:id="422" w:author="Balaena Institute whitehead" w:date="2025-07-10T11:36:00Z" w16du:dateUtc="2025-07-10T14:36:00Z">
        <w:r w:rsidR="00FC03C1" w:rsidRPr="00EC30B6">
          <w:t>represented</w:t>
        </w:r>
      </w:ins>
      <w:ins w:id="423" w:author="Balaena Institute whitehead" w:date="2025-07-10T11:35:00Z" w16du:dateUtc="2025-07-10T14:35:00Z">
        <w:r w:rsidR="00FC03C1" w:rsidRPr="00EC30B6">
          <w:t xml:space="preserve"> </w:t>
        </w:r>
      </w:ins>
      <w:ins w:id="424" w:author="Balaena Institute whitehead" w:date="2025-07-10T11:37:00Z" w16du:dateUtc="2025-07-10T14:37:00Z">
        <w:r w:rsidR="00FC03C1" w:rsidRPr="00EC30B6">
          <w:t xml:space="preserve">a median </w:t>
        </w:r>
      </w:ins>
      <w:ins w:id="425" w:author="Balaena Institute whitehead" w:date="2025-07-10T11:39:00Z" w16du:dateUtc="2025-07-10T14:39:00Z">
        <w:r w:rsidR="00FC03C1" w:rsidRPr="00EC30B6">
          <w:t xml:space="preserve">of </w:t>
        </w:r>
      </w:ins>
      <w:ins w:id="426" w:author="Balaena Institute whitehead" w:date="2025-07-10T11:36:00Z" w16du:dateUtc="2025-07-10T14:36:00Z">
        <w:r w:rsidR="00FC03C1" w:rsidRPr="00EC30B6">
          <w:t xml:space="preserve">3.29% of the mean </w:t>
        </w:r>
      </w:ins>
      <w:ins w:id="427" w:author="Balaena Institute whitehead" w:date="2025-07-10T11:47:00Z" w16du:dateUtc="2025-07-10T14:47:00Z">
        <w:r w:rsidR="003E5933" w:rsidRPr="00EC30B6">
          <w:rPr>
            <w:i/>
            <w:iCs/>
          </w:rPr>
          <w:t>TL</w:t>
        </w:r>
      </w:ins>
      <w:ins w:id="428" w:author="Balaena Institute whitehead" w:date="2025-07-10T11:37:00Z" w16du:dateUtc="2025-07-10T14:37:00Z">
        <w:r w:rsidR="00FC03C1" w:rsidRPr="00EC30B6">
          <w:t xml:space="preserve"> </w:t>
        </w:r>
        <w:del w:id="429" w:author="Ana Eguiguren" w:date="2025-07-18T19:37:00Z" w16du:dateUtc="2025-07-18T22:37:00Z">
          <w:r w:rsidR="00FC03C1" w:rsidRPr="00EC30B6" w:rsidDel="00723934">
            <w:delText xml:space="preserve">for each individual </w:delText>
          </w:r>
        </w:del>
        <w:r w:rsidR="00FC03C1" w:rsidRPr="00EC30B6">
          <w:t xml:space="preserve">(mean = 4.18%, </w:t>
        </w:r>
      </w:ins>
      <w:ins w:id="430" w:author="Balaena Institute whitehead" w:date="2025-07-10T11:38:00Z" w16du:dateUtc="2025-07-10T14:38:00Z">
        <w:r w:rsidR="00FC03C1" w:rsidRPr="00EC30B6">
          <w:rPr>
            <w:i/>
            <w:iCs/>
          </w:rPr>
          <w:t xml:space="preserve">SD = </w:t>
        </w:r>
        <w:r w:rsidR="00FC03C1" w:rsidRPr="00EC30B6">
          <w:t xml:space="preserve">3.34%). </w:t>
        </w:r>
      </w:ins>
      <w:ins w:id="431" w:author="Balaena Institute whitehead" w:date="2025-07-10T11:46:00Z" w16du:dateUtc="2025-07-10T14:46:00Z">
        <w:r w:rsidR="003E5933" w:rsidRPr="00EC30B6">
          <w:t xml:space="preserve">Resulting </w:t>
        </w:r>
      </w:ins>
      <w:ins w:id="432" w:author="Balaena Institute whitehead" w:date="2025-07-10T11:47:00Z" w16du:dateUtc="2025-07-10T14:47:00Z">
        <w:r w:rsidR="003E5933" w:rsidRPr="00EC30B6">
          <w:rPr>
            <w:i/>
            <w:iCs/>
          </w:rPr>
          <w:t xml:space="preserve">TL </w:t>
        </w:r>
        <w:r w:rsidR="003E5933" w:rsidRPr="00EC30B6">
          <w:t xml:space="preserve">estimates </w:t>
        </w:r>
      </w:ins>
      <w:ins w:id="433" w:author="Balaena Institute whitehead" w:date="2025-07-10T11:49:00Z" w16du:dateUtc="2025-07-10T14:49:00Z">
        <w:r w:rsidR="003E5933" w:rsidRPr="00EC30B6">
          <w:t xml:space="preserve">ranged from </w:t>
        </w:r>
      </w:ins>
      <w:ins w:id="434" w:author="Balaena Institute whitehead" w:date="2025-07-10T11:50:00Z" w16du:dateUtc="2025-07-10T14:50:00Z">
        <w:r w:rsidR="003E5933" w:rsidRPr="00EC30B6">
          <w:t>4.1 -16.1 m</w:t>
        </w:r>
      </w:ins>
      <w:ins w:id="435" w:author="Balaena Institute whitehead" w:date="2025-07-10T11:53:00Z" w16du:dateUtc="2025-07-10T14:53:00Z">
        <w:r w:rsidR="003E5933" w:rsidRPr="00EC30B6">
          <w:t xml:space="preserve">, with </w:t>
        </w:r>
        <w:del w:id="436" w:author="Ana Eguiguren" w:date="2025-07-17T12:12:00Z" w16du:dateUtc="2025-07-17T15:12:00Z">
          <w:r w:rsidR="003E5933" w:rsidRPr="00EC30B6" w:rsidDel="005B4DD4">
            <w:delText>most individuals</w:delText>
          </w:r>
        </w:del>
      </w:ins>
      <w:ins w:id="437" w:author="Ana Eguiguren" w:date="2025-07-17T12:12:00Z" w16du:dateUtc="2025-07-17T15:12:00Z">
        <w:r w:rsidR="005B4DD4" w:rsidRPr="00EC30B6">
          <w:t>80% of i</w:t>
        </w:r>
      </w:ins>
      <w:ins w:id="438" w:author="Ana Eguiguren" w:date="2025-07-17T12:13:00Z" w16du:dateUtc="2025-07-17T15:13:00Z">
        <w:r w:rsidR="005B4DD4" w:rsidRPr="00EC30B6">
          <w:t xml:space="preserve">ndividuals </w:t>
        </w:r>
      </w:ins>
      <w:ins w:id="439" w:author="Balaena Institute whitehead" w:date="2025-07-10T11:53:00Z" w16du:dateUtc="2025-07-10T14:53:00Z">
        <w:del w:id="440" w:author="Ana Eguiguren" w:date="2025-07-17T12:12:00Z" w16du:dateUtc="2025-07-17T15:12:00Z">
          <w:r w:rsidR="003E5933" w:rsidRPr="00EC30B6" w:rsidDel="005B4DD4">
            <w:delText xml:space="preserve"> </w:delText>
          </w:r>
        </w:del>
        <w:r w:rsidR="003E5933" w:rsidRPr="00EC30B6">
          <w:t xml:space="preserve">measuring between </w:t>
        </w:r>
        <w:del w:id="441" w:author="Ana Eguiguren" w:date="2025-07-17T12:12:00Z" w16du:dateUtc="2025-07-17T15:12:00Z">
          <w:r w:rsidR="003E5933" w:rsidRPr="00EC30B6" w:rsidDel="005B4DD4">
            <w:delText>8</w:delText>
          </w:r>
        </w:del>
        <w:r w:rsidR="003E5933" w:rsidRPr="00EC30B6">
          <w:t xml:space="preserve"> </w:t>
        </w:r>
      </w:ins>
      <w:ins w:id="442" w:author="Ana Eguiguren" w:date="2025-07-17T12:13:00Z" w16du:dateUtc="2025-07-17T15:13:00Z">
        <w:r w:rsidR="005B4DD4" w:rsidRPr="00EC30B6">
          <w:t xml:space="preserve">7.4 </w:t>
        </w:r>
      </w:ins>
      <w:ins w:id="443" w:author="Balaena Institute whitehead" w:date="2025-07-10T11:53:00Z" w16du:dateUtc="2025-07-10T14:53:00Z">
        <w:r w:rsidR="003E5933" w:rsidRPr="00EC30B6">
          <w:t xml:space="preserve">– </w:t>
        </w:r>
        <w:del w:id="444" w:author="Ana Eguiguren" w:date="2025-07-17T12:13:00Z" w16du:dateUtc="2025-07-17T15:13:00Z">
          <w:r w:rsidR="003E5933" w:rsidRPr="00EC30B6" w:rsidDel="005B4DD4">
            <w:delText>13</w:delText>
          </w:r>
        </w:del>
      </w:ins>
      <w:ins w:id="445" w:author="Ana Eguiguren" w:date="2025-07-17T12:13:00Z" w16du:dateUtc="2025-07-17T15:13:00Z">
        <w:r w:rsidR="005B4DD4" w:rsidRPr="00EC30B6">
          <w:t>12.6</w:t>
        </w:r>
      </w:ins>
      <w:ins w:id="446" w:author="Balaena Institute whitehead" w:date="2025-07-10T11:53:00Z" w16du:dateUtc="2025-07-10T14:53:00Z">
        <w:r w:rsidR="003E5933" w:rsidRPr="00EC30B6">
          <w:t xml:space="preserve"> m</w:t>
        </w:r>
      </w:ins>
      <w:ins w:id="447" w:author="Balaena Institute whitehead" w:date="2025-07-10T11:50:00Z" w16du:dateUtc="2025-07-10T14:50:00Z">
        <w:r w:rsidR="003E5933" w:rsidRPr="00EC30B6">
          <w:t xml:space="preserve"> </w:t>
        </w:r>
      </w:ins>
      <w:ins w:id="448" w:author="Balaena Institute whitehead" w:date="2025-07-10T11:49:00Z" w16du:dateUtc="2025-07-10T14:49:00Z">
        <w:r w:rsidR="003E5933" w:rsidRPr="00EC30B6">
          <w:t>(</w:t>
        </w:r>
        <w:r w:rsidR="003E5933" w:rsidRPr="00EC30B6">
          <w:fldChar w:fldCharType="begin"/>
        </w:r>
        <w:r w:rsidR="003E5933" w:rsidRPr="00EC30B6">
          <w:instrText xml:space="preserve"> REF _Ref203040586 \h </w:instrText>
        </w:r>
      </w:ins>
      <w:ins w:id="449" w:author="Balaena Institute whitehead" w:date="2025-07-10T11:49:00Z" w16du:dateUtc="2025-07-10T14:49:00Z">
        <w:r w:rsidR="003E5933" w:rsidRPr="00EC30B6">
          <w:fldChar w:fldCharType="separate"/>
        </w:r>
        <w:r w:rsidR="003E5933" w:rsidRPr="00EC30B6">
          <w:rPr>
            <w:b/>
            <w:bCs/>
            <w:rPrChange w:id="450" w:author="Balaena Institute whitehead" w:date="2025-07-25T12:58:00Z" w16du:dateUtc="2025-07-25T15:58:00Z">
              <w:rPr>
                <w:rFonts w:eastAsiaTheme="majorEastAsia" w:cstheme="majorBidi"/>
              </w:rPr>
            </w:rPrChange>
          </w:rPr>
          <w:t xml:space="preserve">Figure </w:t>
        </w:r>
        <w:r w:rsidR="003E5933" w:rsidRPr="00EC30B6">
          <w:rPr>
            <w:b/>
            <w:bCs/>
            <w:rPrChange w:id="451" w:author="Balaena Institute whitehead" w:date="2025-07-25T12:58:00Z" w16du:dateUtc="2025-07-25T15:58:00Z">
              <w:rPr>
                <w:rFonts w:eastAsiaTheme="majorEastAsia" w:cstheme="majorBidi"/>
                <w:noProof/>
              </w:rPr>
            </w:rPrChange>
          </w:rPr>
          <w:t>3</w:t>
        </w:r>
        <w:r w:rsidR="003E5933" w:rsidRPr="00EC30B6">
          <w:fldChar w:fldCharType="end"/>
        </w:r>
        <w:r w:rsidR="003E5933" w:rsidRPr="00EC30B6">
          <w:t>)</w:t>
        </w:r>
      </w:ins>
      <w:ins w:id="452" w:author="Balaena Institute whitehead" w:date="2025-07-10T11:53:00Z" w16du:dateUtc="2025-07-10T14:53:00Z">
        <w:r w:rsidR="003E5933" w:rsidRPr="00EC30B6">
          <w:t>.</w:t>
        </w:r>
      </w:ins>
      <w:ins w:id="453" w:author="Ana Eguiguren" w:date="2025-07-10T19:14:00Z" w16du:dateUtc="2025-07-10T22:14:00Z">
        <w:r w:rsidR="0063179E" w:rsidRPr="00EC30B6">
          <w:t xml:space="preserve"> </w:t>
        </w:r>
      </w:ins>
      <w:ins w:id="454" w:author="Ana Eguiguren" w:date="2025-07-10T19:15:00Z" w16du:dateUtc="2025-07-10T22:15:00Z">
        <w:r w:rsidR="0063179E" w:rsidRPr="00EC30B6">
          <w:t xml:space="preserve">These </w:t>
        </w:r>
        <w:r w:rsidR="0063179E" w:rsidRPr="00EC30B6">
          <w:lastRenderedPageBreak/>
          <w:t xml:space="preserve">estimates resulted in three individuals categorized as </w:t>
        </w:r>
      </w:ins>
      <w:ins w:id="455" w:author="Ana Eguiguren" w:date="2025-07-10T19:16:00Z" w16du:dateUtc="2025-07-10T22:16:00Z">
        <w:r w:rsidR="0063179E" w:rsidRPr="00EC30B6">
          <w:t>calves, three as juveniles, one as a subadult, and four as mature mates. The remainder (</w:t>
        </w:r>
      </w:ins>
      <w:ins w:id="456" w:author="Ana Eguiguren" w:date="2025-07-10T19:17:00Z" w16du:dateUtc="2025-07-10T22:17:00Z">
        <w:r w:rsidR="0063179E" w:rsidRPr="00EC30B6">
          <w:t xml:space="preserve">n = 40) fell within </w:t>
        </w:r>
      </w:ins>
      <w:ins w:id="457" w:author="Ana Eguiguren" w:date="2025-07-10T19:18:00Z" w16du:dateUtc="2025-07-10T22:18:00Z">
        <w:r w:rsidR="0063179E" w:rsidRPr="00EC30B6">
          <w:t xml:space="preserve">age classes with overlapping ranges between males and females (i.e., AF, AM, and MF). </w:t>
        </w:r>
      </w:ins>
      <w:ins w:id="458" w:author="Balaena Institute whitehead" w:date="2025-07-10T12:30:00Z" w16du:dateUtc="2025-07-10T15:30:00Z">
        <w:del w:id="459" w:author="Ana Eguiguren" w:date="2025-07-10T19:20:00Z" w16du:dateUtc="2025-07-10T22:20:00Z">
          <w:r w:rsidR="003F397F" w:rsidRPr="00EC30B6" w:rsidDel="003603EC">
            <w:delText xml:space="preserve"> </w:delText>
          </w:r>
        </w:del>
      </w:ins>
    </w:p>
    <w:p w14:paraId="6FDCCD94" w14:textId="689D0655" w:rsidR="00723934" w:rsidRPr="00EC30B6" w:rsidRDefault="00723934" w:rsidP="00723C89">
      <w:pPr>
        <w:rPr>
          <w:ins w:id="460" w:author="Ana Eguiguren" w:date="2025-07-10T18:12:00Z" w16du:dateUtc="2025-07-10T21:12:00Z"/>
        </w:rPr>
      </w:pPr>
      <w:ins w:id="461" w:author="Ana Eguiguren" w:date="2025-07-18T19:38:00Z" w16du:dateUtc="2025-07-18T22:38:00Z">
        <w:r w:rsidRPr="00EC30B6">
          <w:rPr>
            <w:i/>
            <w:iCs/>
          </w:rPr>
          <w:t>NR</w:t>
        </w:r>
        <w:r w:rsidRPr="00EC30B6">
          <w:rPr>
            <w:i/>
            <w:iCs/>
            <w:vertAlign w:val="subscript"/>
          </w:rPr>
          <w:t>flipper</w:t>
        </w:r>
        <w:r w:rsidRPr="00EC30B6">
          <w:rPr>
            <w:i/>
            <w:iCs/>
          </w:rPr>
          <w:t xml:space="preserve"> </w:t>
        </w:r>
        <w:r w:rsidRPr="00EC30B6">
          <w:t xml:space="preserve">measures ranged from </w:t>
        </w:r>
      </w:ins>
      <w:ins w:id="462" w:author="Ana Eguiguren" w:date="2025-07-23T19:37:00Z" w16du:dateUtc="2025-07-23T22:37:00Z">
        <w:r w:rsidR="00E27601" w:rsidRPr="00EC30B6">
          <w:t>observed mean 0.27 – 0.</w:t>
        </w:r>
      </w:ins>
      <w:ins w:id="463" w:author="Ana Eguiguren" w:date="2025-07-23T19:38:00Z" w16du:dateUtc="2025-07-23T22:38:00Z">
        <w:r w:rsidR="00E27601" w:rsidRPr="00EC30B6">
          <w:t>41 (mean = 0.31, SD = 0.03)</w:t>
        </w:r>
      </w:ins>
      <w:ins w:id="464" w:author="Ana Eguiguren" w:date="2025-07-23T19:39:00Z" w16du:dateUtc="2025-07-23T22:39:00Z">
        <w:r w:rsidR="00E27601" w:rsidRPr="00EC30B6">
          <w:t xml:space="preserve">. On average, </w:t>
        </w:r>
        <w:r w:rsidR="00E27601" w:rsidRPr="00EC30B6">
          <w:rPr>
            <w:i/>
            <w:iCs/>
          </w:rPr>
          <w:t>NR</w:t>
        </w:r>
        <w:r w:rsidR="00E27601" w:rsidRPr="00EC30B6">
          <w:rPr>
            <w:i/>
            <w:iCs/>
            <w:vertAlign w:val="subscript"/>
          </w:rPr>
          <w:t xml:space="preserve">flipper </w:t>
        </w:r>
        <w:r w:rsidR="00E27601" w:rsidRPr="00EC30B6">
          <w:t>measures had a</w:t>
        </w:r>
      </w:ins>
      <w:ins w:id="465" w:author="Ana Eguiguren" w:date="2025-07-24T13:38:00Z" w16du:dateUtc="2025-07-24T16:38:00Z">
        <w:r w:rsidR="00F24FC4" w:rsidRPr="00EC30B6">
          <w:t>n observed</w:t>
        </w:r>
      </w:ins>
      <w:ins w:id="466" w:author="Ana Eguiguren" w:date="2025-07-23T19:41:00Z" w16du:dateUtc="2025-07-23T22:41:00Z">
        <w:r w:rsidR="00E27601" w:rsidRPr="00EC30B6">
          <w:t xml:space="preserve"> 2.9% CV (SD =</w:t>
        </w:r>
      </w:ins>
      <w:ins w:id="467" w:author="Ana Eguiguren" w:date="2025-07-23T19:50:00Z" w16du:dateUtc="2025-07-23T22:50:00Z">
        <w:r w:rsidR="00BC4F8D" w:rsidRPr="00EC30B6">
          <w:t>xxx</w:t>
        </w:r>
      </w:ins>
      <w:ins w:id="468" w:author="Ana Eguiguren" w:date="2025-07-23T19:41:00Z" w16du:dateUtc="2025-07-23T22:41:00Z">
        <w:r w:rsidR="00E27601" w:rsidRPr="00EC30B6">
          <w:t>)</w:t>
        </w:r>
      </w:ins>
      <w:ins w:id="469" w:author="Ana Eguiguren" w:date="2025-07-24T13:38:00Z" w16du:dateUtc="2025-07-24T16:38:00Z">
        <w:r w:rsidR="00E05126" w:rsidRPr="00EC30B6">
          <w:t>.</w:t>
        </w:r>
      </w:ins>
    </w:p>
    <w:p w14:paraId="529523F8" w14:textId="0DCE9FE6" w:rsidR="00A10676" w:rsidRPr="00EC30B6" w:rsidRDefault="0063179E">
      <w:pPr>
        <w:keepNext/>
        <w:pPrChange w:id="470" w:author="Balaena Institute whitehead" w:date="2025-07-10T11:07:00Z" w16du:dateUtc="2025-07-10T14:07:00Z">
          <w:pPr/>
        </w:pPrChange>
      </w:pPr>
      <w:r w:rsidRPr="0062416A">
        <w:rPr>
          <w:noProof/>
        </w:rPr>
        <w:drawing>
          <wp:inline distT="0" distB="0" distL="0" distR="0" wp14:anchorId="69ADE285" wp14:editId="29D6AA00">
            <wp:extent cx="5943600" cy="3396615"/>
            <wp:effectExtent l="0" t="0" r="0" b="0"/>
            <wp:docPr id="9719953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995313" name="Picture 97199531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35536D8F" w14:textId="1FF0A306" w:rsidR="0063179E" w:rsidRPr="00EC30B6" w:rsidRDefault="00A10676" w:rsidP="0063179E">
      <w:pPr>
        <w:pStyle w:val="Heading4"/>
        <w:spacing w:line="240" w:lineRule="auto"/>
        <w:rPr>
          <w:ins w:id="471" w:author="Ana Eguiguren" w:date="2025-07-10T19:14:00Z" w16du:dateUtc="2025-07-10T22:14:00Z"/>
          <w:i w:val="0"/>
          <w:iCs w:val="0"/>
          <w:sz w:val="18"/>
          <w:szCs w:val="18"/>
        </w:rPr>
      </w:pPr>
      <w:bookmarkStart w:id="472" w:name="_Ref203040586"/>
      <w:commentRangeStart w:id="473"/>
      <w:r w:rsidRPr="00EC30B6">
        <w:rPr>
          <w:rFonts w:eastAsiaTheme="minorHAnsi" w:cs="Times New Roman"/>
          <w:b/>
          <w:bCs/>
          <w:sz w:val="18"/>
          <w:szCs w:val="18"/>
          <w:rPrChange w:id="474" w:author="Balaena Institute whitehead" w:date="2025-07-25T12:58:00Z" w16du:dateUtc="2025-07-25T15:58:00Z">
            <w:rPr/>
          </w:rPrChange>
        </w:rPr>
        <w:t xml:space="preserve">Figure </w:t>
      </w:r>
      <w:r w:rsidRPr="00EC30B6">
        <w:rPr>
          <w:rFonts w:eastAsiaTheme="minorHAnsi" w:cs="Times New Roman"/>
          <w:b/>
          <w:bCs/>
          <w:sz w:val="18"/>
          <w:szCs w:val="18"/>
          <w:rPrChange w:id="475" w:author="Balaena Institute whitehead" w:date="2025-07-25T12:58:00Z" w16du:dateUtc="2025-07-25T15:58:00Z">
            <w:rPr/>
          </w:rPrChange>
        </w:rPr>
        <w:fldChar w:fldCharType="begin"/>
      </w:r>
      <w:r w:rsidRPr="00EC30B6">
        <w:rPr>
          <w:rFonts w:eastAsiaTheme="minorHAnsi" w:cs="Times New Roman"/>
          <w:b/>
          <w:bCs/>
          <w:sz w:val="18"/>
          <w:szCs w:val="18"/>
          <w:rPrChange w:id="476" w:author="Balaena Institute whitehead" w:date="2025-07-25T12:58:00Z" w16du:dateUtc="2025-07-25T15:58:00Z">
            <w:rPr/>
          </w:rPrChange>
        </w:rPr>
        <w:instrText xml:space="preserve"> SEQ Figure \* ARABIC </w:instrText>
      </w:r>
      <w:r w:rsidRPr="00EC30B6">
        <w:rPr>
          <w:rFonts w:eastAsiaTheme="minorHAnsi" w:cs="Times New Roman"/>
          <w:b/>
          <w:bCs/>
          <w:sz w:val="18"/>
          <w:szCs w:val="18"/>
          <w:rPrChange w:id="477" w:author="Balaena Institute whitehead" w:date="2025-07-25T12:58:00Z" w16du:dateUtc="2025-07-25T15:58:00Z">
            <w:rPr/>
          </w:rPrChange>
        </w:rPr>
        <w:fldChar w:fldCharType="separate"/>
      </w:r>
      <w:ins w:id="478" w:author="Balaena Institute whitehead" w:date="2025-07-11T15:25:00Z" w16du:dateUtc="2025-07-11T18:25:00Z">
        <w:r w:rsidR="00897888" w:rsidRPr="00EC30B6">
          <w:rPr>
            <w:rFonts w:eastAsiaTheme="minorHAnsi" w:cs="Times New Roman"/>
            <w:b/>
            <w:bCs/>
            <w:sz w:val="18"/>
            <w:szCs w:val="18"/>
            <w:rPrChange w:id="479" w:author="Balaena Institute whitehead" w:date="2025-07-25T12:58:00Z" w16du:dateUtc="2025-07-25T15:58:00Z">
              <w:rPr>
                <w:rFonts w:eastAsiaTheme="minorHAnsi" w:cs="Times New Roman"/>
                <w:b/>
                <w:bCs/>
                <w:noProof/>
                <w:sz w:val="18"/>
                <w:szCs w:val="18"/>
              </w:rPr>
            </w:rPrChange>
          </w:rPr>
          <w:t>3</w:t>
        </w:r>
      </w:ins>
      <w:del w:id="480" w:author="Balaena Institute whitehead" w:date="2025-07-11T15:25:00Z" w16du:dateUtc="2025-07-11T18:25:00Z">
        <w:r w:rsidRPr="00EC30B6" w:rsidDel="00897888">
          <w:rPr>
            <w:rFonts w:eastAsiaTheme="minorHAnsi" w:cs="Times New Roman"/>
            <w:b/>
            <w:bCs/>
            <w:sz w:val="18"/>
            <w:szCs w:val="18"/>
            <w:rPrChange w:id="481" w:author="Balaena Institute whitehead" w:date="2025-07-25T12:58:00Z" w16du:dateUtc="2025-07-25T15:58:00Z">
              <w:rPr>
                <w:noProof/>
              </w:rPr>
            </w:rPrChange>
          </w:rPr>
          <w:delText>3</w:delText>
        </w:r>
      </w:del>
      <w:r w:rsidRPr="00EC30B6">
        <w:rPr>
          <w:rFonts w:eastAsiaTheme="minorHAnsi" w:cs="Times New Roman"/>
          <w:b/>
          <w:bCs/>
          <w:sz w:val="18"/>
          <w:szCs w:val="18"/>
          <w:rPrChange w:id="482" w:author="Balaena Institute whitehead" w:date="2025-07-25T12:58:00Z" w16du:dateUtc="2025-07-25T15:58:00Z">
            <w:rPr/>
          </w:rPrChange>
        </w:rPr>
        <w:fldChar w:fldCharType="end"/>
      </w:r>
      <w:bookmarkEnd w:id="472"/>
      <w:r w:rsidRPr="00EC30B6">
        <w:rPr>
          <w:rFonts w:eastAsiaTheme="minorHAnsi" w:cs="Times New Roman"/>
          <w:b/>
          <w:bCs/>
          <w:sz w:val="18"/>
          <w:szCs w:val="18"/>
          <w:rPrChange w:id="483" w:author="Balaena Institute whitehead" w:date="2025-07-25T12:58:00Z" w16du:dateUtc="2025-07-25T15:58:00Z">
            <w:rPr/>
          </w:rPrChange>
        </w:rPr>
        <w:t>.</w:t>
      </w:r>
      <w:r w:rsidRPr="00EC30B6">
        <w:rPr>
          <w:rFonts w:eastAsiaTheme="minorHAnsi" w:cs="Times New Roman"/>
          <w:sz w:val="18"/>
          <w:szCs w:val="18"/>
          <w:rPrChange w:id="484" w:author="Balaena Institute whitehead" w:date="2025-07-25T12:58:00Z" w16du:dateUtc="2025-07-25T15:58:00Z">
            <w:rPr/>
          </w:rPrChange>
        </w:rPr>
        <w:t xml:space="preserve"> </w:t>
      </w:r>
      <w:bookmarkStart w:id="485" w:name="_Hlk203128466"/>
      <w:r w:rsidRPr="00EC30B6">
        <w:rPr>
          <w:rFonts w:eastAsiaTheme="minorHAnsi" w:cs="Times New Roman"/>
          <w:i w:val="0"/>
          <w:iCs w:val="0"/>
          <w:sz w:val="18"/>
          <w:szCs w:val="18"/>
          <w:rPrChange w:id="486" w:author="Balaena Institute whitehead" w:date="2025-07-25T12:58:00Z" w16du:dateUtc="2025-07-25T15:58:00Z">
            <w:rPr>
              <w:i w:val="0"/>
              <w:iCs w:val="0"/>
            </w:rPr>
          </w:rPrChange>
        </w:rPr>
        <w:t>Total</w:t>
      </w:r>
      <w:r w:rsidR="003752AB" w:rsidRPr="00EC30B6">
        <w:rPr>
          <w:rFonts w:eastAsiaTheme="minorHAnsi" w:cs="Times New Roman"/>
          <w:i w:val="0"/>
          <w:iCs w:val="0"/>
          <w:sz w:val="18"/>
          <w:szCs w:val="18"/>
          <w:rPrChange w:id="487" w:author="Balaena Institute whitehead" w:date="2025-07-25T12:58:00Z" w16du:dateUtc="2025-07-25T15:58:00Z">
            <w:rPr>
              <w:i w:val="0"/>
              <w:iCs w:val="0"/>
            </w:rPr>
          </w:rPrChange>
        </w:rPr>
        <w:t xml:space="preserve"> body</w:t>
      </w:r>
      <w:r w:rsidRPr="00EC30B6">
        <w:rPr>
          <w:rFonts w:eastAsiaTheme="minorHAnsi" w:cs="Times New Roman"/>
          <w:i w:val="0"/>
          <w:iCs w:val="0"/>
          <w:sz w:val="18"/>
          <w:szCs w:val="18"/>
          <w:rPrChange w:id="488" w:author="Balaena Institute whitehead" w:date="2025-07-25T12:58:00Z" w16du:dateUtc="2025-07-25T15:58:00Z">
            <w:rPr>
              <w:i w:val="0"/>
              <w:iCs w:val="0"/>
            </w:rPr>
          </w:rPrChange>
        </w:rPr>
        <w:t xml:space="preserve"> length (m) and nose-to-body ratio (</w:t>
      </w:r>
      <w:r w:rsidRPr="00EC30B6">
        <w:rPr>
          <w:rFonts w:eastAsiaTheme="minorHAnsi" w:cs="Times New Roman"/>
          <w:sz w:val="18"/>
          <w:szCs w:val="18"/>
          <w:rPrChange w:id="489" w:author="Balaena Institute whitehead" w:date="2025-07-25T12:58:00Z" w16du:dateUtc="2025-07-25T15:58:00Z">
            <w:rPr/>
          </w:rPrChange>
        </w:rPr>
        <w:t>NR</w:t>
      </w:r>
      <w:r w:rsidRPr="00EC30B6">
        <w:rPr>
          <w:rFonts w:eastAsiaTheme="minorHAnsi" w:cs="Times New Roman"/>
          <w:sz w:val="18"/>
          <w:szCs w:val="18"/>
          <w:vertAlign w:val="subscript"/>
          <w:rPrChange w:id="490" w:author="Balaena Institute whitehead" w:date="2025-07-25T12:58:00Z" w16du:dateUtc="2025-07-25T15:58:00Z">
            <w:rPr>
              <w:vertAlign w:val="subscript"/>
            </w:rPr>
          </w:rPrChange>
        </w:rPr>
        <w:t>flipper</w:t>
      </w:r>
      <w:r w:rsidRPr="00EC30B6">
        <w:rPr>
          <w:rFonts w:eastAsiaTheme="minorHAnsi" w:cs="Times New Roman"/>
          <w:i w:val="0"/>
          <w:iCs w:val="0"/>
          <w:sz w:val="18"/>
          <w:szCs w:val="18"/>
          <w:rPrChange w:id="491" w:author="Balaena Institute whitehead" w:date="2025-07-25T12:58:00Z" w16du:dateUtc="2025-07-25T15:58:00Z">
            <w:rPr>
              <w:i w:val="0"/>
              <w:iCs w:val="0"/>
            </w:rPr>
          </w:rPrChange>
        </w:rPr>
        <w:t xml:space="preserve">) estimates of </w:t>
      </w:r>
      <w:r w:rsidR="003752AB" w:rsidRPr="00EC30B6">
        <w:rPr>
          <w:rFonts w:eastAsiaTheme="minorHAnsi" w:cs="Times New Roman"/>
          <w:i w:val="0"/>
          <w:iCs w:val="0"/>
          <w:sz w:val="18"/>
          <w:szCs w:val="18"/>
          <w:rPrChange w:id="492" w:author="Balaena Institute whitehead" w:date="2025-07-25T12:58:00Z" w16du:dateUtc="2025-07-25T15:58:00Z">
            <w:rPr>
              <w:i w:val="0"/>
              <w:iCs w:val="0"/>
            </w:rPr>
          </w:rPrChange>
        </w:rPr>
        <w:t xml:space="preserve">individual </w:t>
      </w:r>
      <w:r w:rsidRPr="00EC30B6">
        <w:rPr>
          <w:rFonts w:eastAsiaTheme="minorHAnsi" w:cs="Times New Roman"/>
          <w:i w:val="0"/>
          <w:iCs w:val="0"/>
          <w:sz w:val="18"/>
          <w:szCs w:val="18"/>
          <w:rPrChange w:id="493" w:author="Balaena Institute whitehead" w:date="2025-07-25T12:58:00Z" w16du:dateUtc="2025-07-25T15:58:00Z">
            <w:rPr>
              <w:i w:val="0"/>
              <w:iCs w:val="0"/>
            </w:rPr>
          </w:rPrChange>
        </w:rPr>
        <w:t>sperm whales</w:t>
      </w:r>
      <w:r w:rsidR="003752AB" w:rsidRPr="00EC30B6">
        <w:rPr>
          <w:rFonts w:eastAsiaTheme="minorHAnsi" w:cs="Times New Roman"/>
          <w:i w:val="0"/>
          <w:iCs w:val="0"/>
          <w:sz w:val="18"/>
          <w:szCs w:val="18"/>
          <w:rPrChange w:id="494" w:author="Balaena Institute whitehead" w:date="2025-07-25T12:58:00Z" w16du:dateUtc="2025-07-25T15:58:00Z">
            <w:rPr>
              <w:i w:val="0"/>
              <w:iCs w:val="0"/>
            </w:rPr>
          </w:rPrChange>
        </w:rPr>
        <w:t xml:space="preserve">. </w:t>
      </w:r>
      <w:r w:rsidRPr="00EC30B6">
        <w:rPr>
          <w:rFonts w:eastAsiaTheme="minorHAnsi" w:cs="Times New Roman"/>
          <w:i w:val="0"/>
          <w:iCs w:val="0"/>
          <w:sz w:val="18"/>
          <w:szCs w:val="18"/>
          <w:rPrChange w:id="495" w:author="Balaena Institute whitehead" w:date="2025-07-25T12:58:00Z" w16du:dateUtc="2025-07-25T15:58:00Z">
            <w:rPr>
              <w:i w:val="0"/>
              <w:iCs w:val="0"/>
            </w:rPr>
          </w:rPrChange>
        </w:rPr>
        <w:t xml:space="preserve"> </w:t>
      </w:r>
      <w:r w:rsidR="003752AB" w:rsidRPr="00EC30B6">
        <w:rPr>
          <w:rFonts w:eastAsiaTheme="minorHAnsi" w:cs="Times New Roman"/>
          <w:i w:val="0"/>
          <w:iCs w:val="0"/>
          <w:sz w:val="18"/>
          <w:szCs w:val="18"/>
          <w:rPrChange w:id="496" w:author="Balaena Institute whitehead" w:date="2025-07-25T12:58:00Z" w16du:dateUtc="2025-07-25T15:58:00Z">
            <w:rPr>
              <w:i w:val="0"/>
              <w:iCs w:val="0"/>
            </w:rPr>
          </w:rPrChange>
        </w:rPr>
        <w:t xml:space="preserve">Point locations show the bootstrapped mean for </w:t>
      </w:r>
      <w:proofErr w:type="gramStart"/>
      <w:r w:rsidR="003752AB" w:rsidRPr="00EC30B6">
        <w:rPr>
          <w:rFonts w:eastAsiaTheme="minorHAnsi" w:cs="Times New Roman"/>
          <w:i w:val="0"/>
          <w:iCs w:val="0"/>
          <w:sz w:val="18"/>
          <w:szCs w:val="18"/>
          <w:rPrChange w:id="497" w:author="Balaena Institute whitehead" w:date="2025-07-25T12:58:00Z" w16du:dateUtc="2025-07-25T15:58:00Z">
            <w:rPr>
              <w:i w:val="0"/>
              <w:iCs w:val="0"/>
            </w:rPr>
          </w:rPrChange>
        </w:rPr>
        <w:t>each individual</w:t>
      </w:r>
      <w:proofErr w:type="gramEnd"/>
      <w:r w:rsidR="003752AB" w:rsidRPr="00EC30B6">
        <w:rPr>
          <w:rFonts w:eastAsiaTheme="minorHAnsi" w:cs="Times New Roman"/>
          <w:i w:val="0"/>
          <w:iCs w:val="0"/>
          <w:sz w:val="18"/>
          <w:szCs w:val="18"/>
          <w:rPrChange w:id="498" w:author="Balaena Institute whitehead" w:date="2025-07-25T12:58:00Z" w16du:dateUtc="2025-07-25T15:58:00Z">
            <w:rPr>
              <w:i w:val="0"/>
              <w:iCs w:val="0"/>
            </w:rPr>
          </w:rPrChange>
        </w:rPr>
        <w:t xml:space="preserve"> (N simulations = 1000), horizontal error bars show the corresponding 95% CI length range, and vertical error bars show the 95% CI </w:t>
      </w:r>
      <w:r w:rsidR="003752AB" w:rsidRPr="00EC30B6">
        <w:rPr>
          <w:rFonts w:eastAsiaTheme="minorHAnsi" w:cs="Times New Roman"/>
          <w:sz w:val="18"/>
          <w:szCs w:val="18"/>
          <w:rPrChange w:id="499" w:author="Balaena Institute whitehead" w:date="2025-07-25T12:58:00Z" w16du:dateUtc="2025-07-25T15:58:00Z">
            <w:rPr/>
          </w:rPrChange>
        </w:rPr>
        <w:t>NR</w:t>
      </w:r>
      <w:r w:rsidR="003752AB" w:rsidRPr="00EC30B6">
        <w:rPr>
          <w:rFonts w:eastAsiaTheme="minorHAnsi" w:cs="Times New Roman"/>
          <w:sz w:val="18"/>
          <w:szCs w:val="18"/>
          <w:vertAlign w:val="subscript"/>
          <w:rPrChange w:id="500" w:author="Balaena Institute whitehead" w:date="2025-07-25T12:58:00Z" w16du:dateUtc="2025-07-25T15:58:00Z">
            <w:rPr>
              <w:vertAlign w:val="subscript"/>
            </w:rPr>
          </w:rPrChange>
        </w:rPr>
        <w:t>flipper</w:t>
      </w:r>
      <w:r w:rsidR="003752AB" w:rsidRPr="00EC30B6">
        <w:rPr>
          <w:rFonts w:eastAsiaTheme="minorHAnsi" w:cs="Times New Roman"/>
          <w:i w:val="0"/>
          <w:iCs w:val="0"/>
          <w:sz w:val="18"/>
          <w:szCs w:val="18"/>
          <w:vertAlign w:val="subscript"/>
          <w:rPrChange w:id="501" w:author="Balaena Institute whitehead" w:date="2025-07-25T12:58:00Z" w16du:dateUtc="2025-07-25T15:58:00Z">
            <w:rPr>
              <w:i w:val="0"/>
              <w:iCs w:val="0"/>
              <w:vertAlign w:val="subscript"/>
            </w:rPr>
          </w:rPrChange>
        </w:rPr>
        <w:t xml:space="preserve"> </w:t>
      </w:r>
      <w:r w:rsidR="003752AB" w:rsidRPr="00EC30B6">
        <w:rPr>
          <w:rFonts w:eastAsiaTheme="minorHAnsi" w:cs="Times New Roman"/>
          <w:i w:val="0"/>
          <w:iCs w:val="0"/>
          <w:sz w:val="18"/>
          <w:szCs w:val="18"/>
          <w:rPrChange w:id="502" w:author="Balaena Institute whitehead" w:date="2025-07-25T12:58:00Z" w16du:dateUtc="2025-07-25T15:58:00Z">
            <w:rPr>
              <w:i w:val="0"/>
              <w:iCs w:val="0"/>
            </w:rPr>
          </w:rPrChange>
        </w:rPr>
        <w:t xml:space="preserve">range. </w:t>
      </w:r>
      <w:r w:rsidR="007A56AB" w:rsidRPr="00EC30B6">
        <w:rPr>
          <w:i w:val="0"/>
          <w:iCs w:val="0"/>
          <w:sz w:val="18"/>
          <w:szCs w:val="18"/>
        </w:rPr>
        <w:t xml:space="preserve">The dashed vertical lines indicate the minimum body lengths associated with sperm whale sex and age classes based on Best 1979, Best et al. 1984, and Mendes et al. 2007 as follows: calf (4 m; </w:t>
      </w:r>
      <w:del w:id="503" w:author="Ana Eguiguren" w:date="2025-07-17T16:16:00Z" w16du:dateUtc="2025-07-17T19:16:00Z">
        <w:r w:rsidR="007A56AB" w:rsidRPr="00EC30B6" w:rsidDel="00B86831">
          <w:rPr>
            <w:i w:val="0"/>
            <w:iCs w:val="0"/>
            <w:sz w:val="18"/>
            <w:szCs w:val="18"/>
          </w:rPr>
          <w:delText>NB</w:delText>
        </w:r>
      </w:del>
      <w:ins w:id="504" w:author="Ana Eguiguren" w:date="2025-07-17T16:16:00Z" w16du:dateUtc="2025-07-17T19:16:00Z">
        <w:r w:rsidR="00B86831" w:rsidRPr="00EC30B6">
          <w:rPr>
            <w:i w:val="0"/>
            <w:iCs w:val="0"/>
            <w:sz w:val="18"/>
            <w:szCs w:val="18"/>
          </w:rPr>
          <w:t>C</w:t>
        </w:r>
      </w:ins>
      <w:r w:rsidR="007A56AB" w:rsidRPr="00EC30B6">
        <w:rPr>
          <w:i w:val="0"/>
          <w:iCs w:val="0"/>
          <w:sz w:val="18"/>
          <w:szCs w:val="18"/>
        </w:rPr>
        <w:t>), juvenile (J; 5.5 m), sub-adult (SA; 7.6 m ), adult female (AF – 8.5 m),  adult male and mature female (AM/MF – 10 m), maximum female length (Fmax – 12 m), and mature male (MM – 13.7).</w:t>
      </w:r>
      <w:bookmarkEnd w:id="485"/>
    </w:p>
    <w:p w14:paraId="2B668A0F" w14:textId="77777777" w:rsidR="0063179E" w:rsidRPr="00EC30B6" w:rsidRDefault="0063179E">
      <w:pPr>
        <w:rPr>
          <w:ins w:id="505" w:author="Ana Eguiguren" w:date="2025-07-10T19:13:00Z" w16du:dateUtc="2025-07-10T22:13:00Z"/>
          <w:i/>
          <w:iCs/>
          <w:rPrChange w:id="506" w:author="Balaena Institute whitehead" w:date="2025-07-25T12:58:00Z" w16du:dateUtc="2025-07-25T15:58:00Z">
            <w:rPr>
              <w:ins w:id="507" w:author="Ana Eguiguren" w:date="2025-07-10T19:13:00Z" w16du:dateUtc="2025-07-10T22:13:00Z"/>
              <w:i w:val="0"/>
              <w:iCs w:val="0"/>
              <w:sz w:val="18"/>
              <w:szCs w:val="18"/>
            </w:rPr>
          </w:rPrChange>
        </w:rPr>
        <w:pPrChange w:id="508" w:author="Ana Eguiguren" w:date="2025-07-10T19:14:00Z" w16du:dateUtc="2025-07-10T22:14:00Z">
          <w:pPr>
            <w:pStyle w:val="Heading4"/>
            <w:spacing w:line="240" w:lineRule="auto"/>
          </w:pPr>
        </w:pPrChange>
      </w:pPr>
    </w:p>
    <w:p w14:paraId="5BF64D3A" w14:textId="38768184" w:rsidR="00A10676" w:rsidRPr="00EC30B6" w:rsidDel="00723C89" w:rsidRDefault="007A56AB" w:rsidP="00872BDA">
      <w:pPr>
        <w:pStyle w:val="Caption"/>
        <w:rPr>
          <w:del w:id="509" w:author="Ana Eguiguren" w:date="2025-07-10T18:13:00Z" w16du:dateUtc="2025-07-10T21:13:00Z"/>
          <w:i w:val="0"/>
          <w:iCs w:val="0"/>
          <w:color w:val="auto"/>
        </w:rPr>
      </w:pPr>
      <w:commentRangeStart w:id="510"/>
      <w:commentRangeEnd w:id="510"/>
      <w:r w:rsidRPr="00EC30B6">
        <w:rPr>
          <w:rStyle w:val="CommentReference"/>
          <w:i w:val="0"/>
          <w:iCs w:val="0"/>
          <w:color w:val="auto"/>
        </w:rPr>
        <w:commentReference w:id="510"/>
      </w:r>
      <w:commentRangeEnd w:id="473"/>
      <w:r w:rsidR="00723C89" w:rsidRPr="00EC30B6">
        <w:rPr>
          <w:rStyle w:val="CommentReference"/>
          <w:i w:val="0"/>
          <w:iCs w:val="0"/>
          <w:color w:val="auto"/>
        </w:rPr>
        <w:commentReference w:id="473"/>
      </w:r>
    </w:p>
    <w:p w14:paraId="21B87F4B" w14:textId="32C028B4" w:rsidR="00872BDA" w:rsidRPr="00EC30B6" w:rsidDel="00872BDA" w:rsidRDefault="00872BDA">
      <w:pPr>
        <w:pStyle w:val="Caption"/>
        <w:rPr>
          <w:del w:id="511" w:author="Balaena Institute whitehead" w:date="2025-07-10T12:13:00Z" w16du:dateUtc="2025-07-10T15:13:00Z"/>
        </w:rPr>
        <w:pPrChange w:id="512" w:author="Ana Eguiguren" w:date="2025-07-10T18:13:00Z" w16du:dateUtc="2025-07-10T21:13:00Z">
          <w:pPr>
            <w:pStyle w:val="Heading3"/>
          </w:pPr>
        </w:pPrChange>
      </w:pPr>
    </w:p>
    <w:p w14:paraId="56DC23FF" w14:textId="602D5CF3" w:rsidR="00583D2A" w:rsidRPr="00EC30B6" w:rsidRDefault="00583D2A" w:rsidP="00583D2A">
      <w:pPr>
        <w:pStyle w:val="Heading4"/>
      </w:pPr>
      <w:r w:rsidRPr="00EC30B6">
        <w:t>3.3.</w:t>
      </w:r>
      <w:ins w:id="513" w:author="Balaena Institute whitehead" w:date="2025-07-10T11:03:00Z" w16du:dateUtc="2025-07-10T14:03:00Z">
        <w:r w:rsidR="00A10676" w:rsidRPr="00EC30B6">
          <w:t>2</w:t>
        </w:r>
      </w:ins>
      <w:del w:id="514" w:author="Balaena Institute whitehead" w:date="2025-07-10T11:03:00Z" w16du:dateUtc="2025-07-10T14:03:00Z">
        <w:r w:rsidRPr="00EC30B6" w:rsidDel="00A10676">
          <w:delText>1</w:delText>
        </w:r>
      </w:del>
      <w:r w:rsidRPr="00EC30B6">
        <w:t xml:space="preserve"> Parameter optimization</w:t>
      </w:r>
    </w:p>
    <w:p w14:paraId="565DE213" w14:textId="16FCFF74" w:rsidR="00583D2A" w:rsidRPr="00EC30B6" w:rsidRDefault="00FC74A0" w:rsidP="00583D2A">
      <w:pPr>
        <w:rPr>
          <w:ins w:id="515" w:author="Balaena Institute whitehead" w:date="2025-07-11T15:24:00Z" w16du:dateUtc="2025-07-11T18:24:00Z"/>
        </w:rPr>
      </w:pPr>
      <w:ins w:id="516" w:author="Ana Eguiguren" w:date="2025-07-10T19:53:00Z" w16du:dateUtc="2025-07-10T22:53:00Z">
        <w:r w:rsidRPr="00EC30B6">
          <w:t xml:space="preserve">Optimal </w:t>
        </w:r>
      </w:ins>
      <w:commentRangeStart w:id="517"/>
      <w:del w:id="518" w:author="Ana Eguiguren" w:date="2025-07-10T19:53:00Z" w16du:dateUtc="2025-07-10T22:53:00Z">
        <w:r w:rsidR="00583D2A" w:rsidRPr="00EC30B6" w:rsidDel="00FC74A0">
          <w:delText xml:space="preserve">Optimal values for </w:delText>
        </w:r>
        <w:r w:rsidR="00583D2A" w:rsidRPr="00EC30B6" w:rsidDel="00FC74A0">
          <w:rPr>
            <w:i/>
            <w:iCs/>
          </w:rPr>
          <w:delText>fr, max</w:delText>
        </w:r>
        <w:r w:rsidR="00583D2A" w:rsidRPr="00EC30B6" w:rsidDel="00FC74A0">
          <w:rPr>
            <w:i/>
            <w:iCs/>
            <w:vertAlign w:val="subscript"/>
          </w:rPr>
          <w:delText>f</w:delText>
        </w:r>
        <w:r w:rsidR="00583D2A" w:rsidRPr="00EC30B6" w:rsidDel="00FC74A0">
          <w:rPr>
            <w:i/>
            <w:iCs/>
          </w:rPr>
          <w:delText>, mr and max</w:delText>
        </w:r>
        <w:r w:rsidR="00583D2A" w:rsidRPr="00EC30B6" w:rsidDel="00FC74A0">
          <w:rPr>
            <w:i/>
            <w:iCs/>
            <w:vertAlign w:val="subscript"/>
          </w:rPr>
          <w:delText>m</w:delText>
        </w:r>
        <w:r w:rsidR="00583D2A" w:rsidRPr="00EC30B6" w:rsidDel="00FC74A0">
          <w:delText xml:space="preserve"> varied more across bootstrap iterations </w:delText>
        </w:r>
        <w:r w:rsidR="003C2CB8" w:rsidRPr="00EC30B6" w:rsidDel="00FC74A0">
          <w:delText>of the</w:delText>
        </w:r>
        <w:r w:rsidR="00583D2A" w:rsidRPr="00EC30B6" w:rsidDel="00FC74A0">
          <w:delText xml:space="preserve"> model</w:delText>
        </w:r>
        <w:r w:rsidR="003C2CB8" w:rsidRPr="00EC30B6" w:rsidDel="00FC74A0">
          <w:delText>s</w:delText>
        </w:r>
        <w:r w:rsidR="00583D2A" w:rsidRPr="00EC30B6" w:rsidDel="00FC74A0">
          <w:delText xml:space="preserve"> fit with </w:delText>
        </w:r>
        <w:r w:rsidR="008732DD" w:rsidRPr="00EC30B6" w:rsidDel="00FC74A0">
          <w:rPr>
            <w:i/>
            <w:iCs/>
          </w:rPr>
          <w:delText>N</w:delText>
        </w:r>
        <w:r w:rsidR="00583D2A" w:rsidRPr="00EC30B6" w:rsidDel="00FC74A0">
          <w:rPr>
            <w:i/>
            <w:iCs/>
          </w:rPr>
          <w:delText>R</w:delText>
        </w:r>
        <w:r w:rsidR="001247C4" w:rsidRPr="00EC30B6" w:rsidDel="00FC74A0">
          <w:rPr>
            <w:i/>
            <w:iCs/>
            <w:vertAlign w:val="subscript"/>
          </w:rPr>
          <w:delText>d</w:delText>
        </w:r>
        <w:r w:rsidR="00805339" w:rsidRPr="00EC30B6" w:rsidDel="00FC74A0">
          <w:rPr>
            <w:i/>
            <w:iCs/>
            <w:vertAlign w:val="subscript"/>
          </w:rPr>
          <w:delText>orsal</w:delText>
        </w:r>
        <w:r w:rsidR="00583D2A" w:rsidRPr="00EC30B6" w:rsidDel="00FC74A0">
          <w:rPr>
            <w:i/>
            <w:iCs/>
          </w:rPr>
          <w:delText xml:space="preserve"> </w:delText>
        </w:r>
        <w:r w:rsidR="00583D2A" w:rsidRPr="00EC30B6" w:rsidDel="00FC74A0">
          <w:delText xml:space="preserve">than </w:delText>
        </w:r>
        <w:r w:rsidR="008732DD" w:rsidRPr="00EC30B6" w:rsidDel="00FC74A0">
          <w:rPr>
            <w:i/>
            <w:iCs/>
          </w:rPr>
          <w:delText>N</w:delText>
        </w:r>
        <w:r w:rsidR="00583D2A" w:rsidRPr="00EC30B6" w:rsidDel="00FC74A0">
          <w:rPr>
            <w:i/>
            <w:iCs/>
          </w:rPr>
          <w:delText>R</w:delText>
        </w:r>
        <w:r w:rsidR="001247C4" w:rsidRPr="00EC30B6" w:rsidDel="00FC74A0">
          <w:rPr>
            <w:i/>
            <w:iCs/>
            <w:vertAlign w:val="subscript"/>
          </w:rPr>
          <w:delText>f</w:delText>
        </w:r>
        <w:r w:rsidR="00805339" w:rsidRPr="00EC30B6" w:rsidDel="00FC74A0">
          <w:rPr>
            <w:i/>
            <w:iCs/>
            <w:vertAlign w:val="subscript"/>
          </w:rPr>
          <w:delText>lipper</w:delText>
        </w:r>
        <w:r w:rsidR="00583D2A" w:rsidRPr="00EC30B6" w:rsidDel="00FC74A0">
          <w:rPr>
            <w:i/>
            <w:iCs/>
          </w:rPr>
          <w:delText xml:space="preserve"> </w:delText>
        </w:r>
        <w:r w:rsidR="00583D2A" w:rsidRPr="00EC30B6" w:rsidDel="00FC74A0">
          <w:delText>(</w:delText>
        </w:r>
        <w:r w:rsidR="00583D2A" w:rsidRPr="00EC30B6" w:rsidDel="00FC74A0">
          <w:fldChar w:fldCharType="begin"/>
        </w:r>
        <w:r w:rsidR="00583D2A" w:rsidRPr="00EC30B6" w:rsidDel="00FC74A0">
          <w:delInstrText xml:space="preserve"> REF _Ref201835481 \h </w:delInstrText>
        </w:r>
        <w:r w:rsidR="00583D2A" w:rsidRPr="00EC30B6" w:rsidDel="00FC74A0">
          <w:fldChar w:fldCharType="separate"/>
        </w:r>
        <w:r w:rsidR="00583D2A" w:rsidRPr="00EC30B6" w:rsidDel="00FC74A0">
          <w:rPr>
            <w:b/>
            <w:bCs/>
          </w:rPr>
          <w:delText xml:space="preserve">Table </w:delText>
        </w:r>
        <w:r w:rsidR="00583D2A" w:rsidRPr="00EC30B6" w:rsidDel="00FC74A0">
          <w:rPr>
            <w:b/>
            <w:bCs/>
            <w:rPrChange w:id="519" w:author="Balaena Institute whitehead" w:date="2025-07-25T12:58:00Z" w16du:dateUtc="2025-07-25T15:58:00Z">
              <w:rPr>
                <w:b/>
                <w:bCs/>
                <w:noProof/>
              </w:rPr>
            </w:rPrChange>
          </w:rPr>
          <w:delText>2</w:delText>
        </w:r>
        <w:r w:rsidR="00583D2A" w:rsidRPr="00EC30B6" w:rsidDel="00FC74A0">
          <w:fldChar w:fldCharType="end"/>
        </w:r>
        <w:r w:rsidR="00583D2A" w:rsidRPr="00EC30B6" w:rsidDel="00FC74A0">
          <w:delText xml:space="preserve">), </w:delText>
        </w:r>
        <w:commentRangeEnd w:id="517"/>
        <w:r w:rsidR="00583D2A" w:rsidRPr="00EC30B6" w:rsidDel="00FC74A0">
          <w:rPr>
            <w:rStyle w:val="CommentReference"/>
          </w:rPr>
          <w:commentReference w:id="517"/>
        </w:r>
        <w:r w:rsidR="00583D2A" w:rsidRPr="00EC30B6" w:rsidDel="00FC74A0">
          <w:delText xml:space="preserve">resulting in generally higher levels of uncertainty associated with models based on </w:delText>
        </w:r>
        <w:r w:rsidR="001247C4" w:rsidRPr="00EC30B6" w:rsidDel="00FC74A0">
          <w:rPr>
            <w:i/>
            <w:iCs/>
          </w:rPr>
          <w:delText>NR</w:delText>
        </w:r>
        <w:r w:rsidR="001247C4" w:rsidRPr="00EC30B6" w:rsidDel="00FC74A0">
          <w:rPr>
            <w:i/>
            <w:iCs/>
            <w:vertAlign w:val="subscript"/>
          </w:rPr>
          <w:delText>dorsal</w:delText>
        </w:r>
        <w:r w:rsidR="00583D2A" w:rsidRPr="00EC30B6" w:rsidDel="00FC74A0">
          <w:delText xml:space="preserve"> than </w:delText>
        </w:r>
        <w:r w:rsidR="001247C4" w:rsidRPr="00EC30B6" w:rsidDel="00FC74A0">
          <w:rPr>
            <w:i/>
            <w:iCs/>
          </w:rPr>
          <w:delText>NR</w:delText>
        </w:r>
        <w:r w:rsidR="001247C4" w:rsidRPr="00EC30B6" w:rsidDel="00FC74A0">
          <w:rPr>
            <w:i/>
            <w:iCs/>
            <w:vertAlign w:val="subscript"/>
          </w:rPr>
          <w:delText>flipper</w:delText>
        </w:r>
        <w:r w:rsidR="001247C4" w:rsidRPr="00EC30B6" w:rsidDel="00FC74A0">
          <w:rPr>
            <w:i/>
            <w:iCs/>
          </w:rPr>
          <w:delText xml:space="preserve"> </w:delText>
        </w:r>
        <w:r w:rsidR="00583D2A" w:rsidRPr="00EC30B6" w:rsidDel="00FC74A0">
          <w:delText>(</w:delText>
        </w:r>
        <w:r w:rsidR="00583D2A" w:rsidRPr="00EC30B6" w:rsidDel="00FC74A0">
          <w:fldChar w:fldCharType="begin"/>
        </w:r>
        <w:r w:rsidR="00583D2A" w:rsidRPr="00EC30B6" w:rsidDel="00FC74A0">
          <w:delInstrText xml:space="preserve"> REF _Ref201775677 \h </w:delInstrText>
        </w:r>
        <w:r w:rsidR="00583D2A" w:rsidRPr="00EC30B6" w:rsidDel="00FC74A0">
          <w:fldChar w:fldCharType="separate"/>
        </w:r>
        <w:r w:rsidR="00583D2A" w:rsidRPr="00EC30B6" w:rsidDel="00FC74A0">
          <w:rPr>
            <w:b/>
            <w:bCs/>
          </w:rPr>
          <w:delText xml:space="preserve">Figure </w:delText>
        </w:r>
        <w:r w:rsidR="00583D2A" w:rsidRPr="00EC30B6" w:rsidDel="00FC74A0">
          <w:rPr>
            <w:b/>
            <w:bCs/>
            <w:rPrChange w:id="520" w:author="Balaena Institute whitehead" w:date="2025-07-25T12:58:00Z" w16du:dateUtc="2025-07-25T15:58:00Z">
              <w:rPr>
                <w:b/>
                <w:bCs/>
                <w:noProof/>
              </w:rPr>
            </w:rPrChange>
          </w:rPr>
          <w:delText>3</w:delText>
        </w:r>
        <w:r w:rsidR="00583D2A" w:rsidRPr="00EC30B6" w:rsidDel="00FC74A0">
          <w:fldChar w:fldCharType="end"/>
        </w:r>
        <w:r w:rsidR="00583D2A" w:rsidRPr="00EC30B6" w:rsidDel="00FC74A0">
          <w:delText xml:space="preserve">). </w:delText>
        </w:r>
      </w:del>
      <w:proofErr w:type="spellStart"/>
      <w:r w:rsidR="008732DD" w:rsidRPr="00EC30B6">
        <w:rPr>
          <w:i/>
          <w:iCs/>
        </w:rPr>
        <w:t>f</w:t>
      </w:r>
      <w:r w:rsidR="00583D2A" w:rsidRPr="00EC30B6">
        <w:rPr>
          <w:i/>
          <w:iCs/>
        </w:rPr>
        <w:t>r</w:t>
      </w:r>
      <w:proofErr w:type="spellEnd"/>
      <w:r w:rsidR="00583D2A" w:rsidRPr="00EC30B6">
        <w:rPr>
          <w:i/>
          <w:iCs/>
        </w:rPr>
        <w:t xml:space="preserve"> </w:t>
      </w:r>
      <w:r w:rsidR="00583D2A" w:rsidRPr="00EC30B6">
        <w:t>values were</w:t>
      </w:r>
      <w:del w:id="521" w:author="Ana Eguiguren" w:date="2025-07-15T18:22:00Z" w16du:dateUtc="2025-07-15T21:22:00Z">
        <w:r w:rsidR="00583D2A" w:rsidRPr="00EC30B6" w:rsidDel="001C3A91">
          <w:delText xml:space="preserve"> </w:delText>
        </w:r>
      </w:del>
      <w:ins w:id="522" w:author="Ana Eguiguren" w:date="2025-07-15T18:23:00Z" w16du:dateUtc="2025-07-15T21:23:00Z">
        <w:r w:rsidR="001C3A91" w:rsidRPr="00EC30B6">
          <w:t xml:space="preserve"> </w:t>
        </w:r>
      </w:ins>
      <w:del w:id="523" w:author="Ana Eguiguren" w:date="2025-07-15T18:22:00Z" w16du:dateUtc="2025-07-15T21:22:00Z">
        <w:r w:rsidR="00583D2A" w:rsidRPr="00EC30B6" w:rsidDel="001C3A91">
          <w:delText>highly</w:delText>
        </w:r>
      </w:del>
      <w:del w:id="524" w:author="Ana Eguiguren" w:date="2025-07-10T19:54:00Z" w16du:dateUtc="2025-07-10T22:54:00Z">
        <w:r w:rsidR="00583D2A" w:rsidRPr="00EC30B6" w:rsidDel="00FC74A0">
          <w:delText xml:space="preserve"> </w:delText>
        </w:r>
      </w:del>
      <w:ins w:id="525" w:author="Ana Eguiguren" w:date="2025-07-10T19:54:00Z" w16du:dateUtc="2025-07-10T22:54:00Z">
        <w:del w:id="526" w:author="Balaena Institute whitehead" w:date="2025-07-14T11:54:00Z" w16du:dateUtc="2025-07-14T14:54:00Z">
          <w:r w:rsidRPr="00EC30B6" w:rsidDel="00C804FD">
            <w:delText xml:space="preserve"> </w:delText>
          </w:r>
        </w:del>
        <w:r w:rsidRPr="00EC30B6">
          <w:t>variable across bootstrap iterations</w:t>
        </w:r>
      </w:ins>
      <w:del w:id="527" w:author="Ana Eguiguren" w:date="2025-07-10T19:54:00Z" w16du:dateUtc="2025-07-10T22:54:00Z">
        <w:r w:rsidR="00583D2A" w:rsidRPr="00EC30B6" w:rsidDel="00FC74A0">
          <w:delText>variable in both models</w:delText>
        </w:r>
      </w:del>
      <w:r w:rsidR="00583D2A" w:rsidRPr="00EC30B6">
        <w:t>, resulting in a high degree of uncertainty in model</w:t>
      </w:r>
      <w:ins w:id="528" w:author="Balaena Institute whitehead" w:date="2025-07-10T12:55:00Z" w16du:dateUtc="2025-07-10T15:55:00Z">
        <w:r w:rsidR="00482938" w:rsidRPr="00EC30B6">
          <w:t>l</w:t>
        </w:r>
      </w:ins>
      <w:r w:rsidR="00583D2A" w:rsidRPr="00EC30B6">
        <w:t xml:space="preserve">ing </w:t>
      </w:r>
      <w:r w:rsidR="008732DD" w:rsidRPr="00EC30B6">
        <w:t xml:space="preserve">the </w:t>
      </w:r>
      <w:r w:rsidR="008732DD" w:rsidRPr="00EC30B6">
        <w:rPr>
          <w:i/>
          <w:iCs/>
        </w:rPr>
        <w:t>N</w:t>
      </w:r>
      <w:r w:rsidR="00583D2A" w:rsidRPr="00EC30B6">
        <w:rPr>
          <w:i/>
          <w:iCs/>
        </w:rPr>
        <w:t>R</w:t>
      </w:r>
      <w:ins w:id="529" w:author="Ana Eguiguren" w:date="2025-07-10T19:54:00Z" w16du:dateUtc="2025-07-10T22:54:00Z">
        <w:r w:rsidRPr="00EC30B6">
          <w:rPr>
            <w:i/>
            <w:iCs/>
            <w:vertAlign w:val="subscript"/>
          </w:rPr>
          <w:t>flipper</w:t>
        </w:r>
      </w:ins>
      <w:r w:rsidR="00583D2A" w:rsidRPr="00EC30B6">
        <w:rPr>
          <w:i/>
          <w:iCs/>
        </w:rPr>
        <w:t xml:space="preserve"> </w:t>
      </w:r>
      <w:r w:rsidR="00583D2A" w:rsidRPr="00EC30B6">
        <w:t xml:space="preserve">of smaller (&lt; 6 m) whales </w:t>
      </w:r>
      <w:ins w:id="530" w:author="Balaena Institute whitehead" w:date="2025-07-11T15:29:00Z" w16du:dateUtc="2025-07-11T18:29:00Z">
        <w:r w:rsidR="001E274D" w:rsidRPr="00EC30B6">
          <w:t>(</w:t>
        </w:r>
      </w:ins>
      <w:del w:id="531" w:author="Balaena Institute whitehead" w:date="2025-07-11T15:29:00Z" w16du:dateUtc="2025-07-11T18:29:00Z">
        <w:r w:rsidR="00583D2A" w:rsidRPr="00EC30B6" w:rsidDel="001E274D">
          <w:delText>(</w:delText>
        </w:r>
      </w:del>
      <w:ins w:id="532" w:author="Balaena Institute whitehead" w:date="2025-07-11T15:29:00Z" w16du:dateUtc="2025-07-11T18:29:00Z">
        <w:r w:rsidR="001E274D" w:rsidRPr="00EC30B6">
          <w:fldChar w:fldCharType="begin"/>
        </w:r>
        <w:r w:rsidR="001E274D" w:rsidRPr="00EC30B6">
          <w:instrText xml:space="preserve"> REF _Ref203140158 \h </w:instrText>
        </w:r>
      </w:ins>
      <w:ins w:id="533" w:author="Balaena Institute whitehead" w:date="2025-07-11T15:29:00Z" w16du:dateUtc="2025-07-11T18:29:00Z">
        <w:r w:rsidR="001E274D" w:rsidRPr="00EC30B6">
          <w:fldChar w:fldCharType="separate"/>
        </w:r>
        <w:r w:rsidR="001E274D" w:rsidRPr="00EC30B6">
          <w:rPr>
            <w:b/>
            <w:bCs/>
            <w:rPrChange w:id="534" w:author="Balaena Institute whitehead" w:date="2025-07-25T12:58:00Z" w16du:dateUtc="2025-07-25T15:58:00Z">
              <w:rPr/>
            </w:rPrChange>
          </w:rPr>
          <w:t>Figure</w:t>
        </w:r>
      </w:ins>
      <w:ins w:id="535" w:author="Balaena Institute whitehead" w:date="2025-07-11T15:30:00Z" w16du:dateUtc="2025-07-11T18:30:00Z">
        <w:r w:rsidR="001E274D" w:rsidRPr="00EC30B6">
          <w:rPr>
            <w:b/>
            <w:bCs/>
          </w:rPr>
          <w:t>s</w:t>
        </w:r>
      </w:ins>
      <w:ins w:id="536" w:author="Balaena Institute whitehead" w:date="2025-07-11T15:29:00Z" w16du:dateUtc="2025-07-11T18:29:00Z">
        <w:r w:rsidR="001E274D" w:rsidRPr="00EC30B6">
          <w:rPr>
            <w:b/>
            <w:bCs/>
            <w:rPrChange w:id="537" w:author="Balaena Institute whitehead" w:date="2025-07-25T12:58:00Z" w16du:dateUtc="2025-07-25T15:58:00Z">
              <w:rPr/>
            </w:rPrChange>
          </w:rPr>
          <w:t xml:space="preserve"> </w:t>
        </w:r>
        <w:r w:rsidR="001E274D" w:rsidRPr="00EC30B6">
          <w:rPr>
            <w:b/>
            <w:bCs/>
            <w:rPrChange w:id="538" w:author="Balaena Institute whitehead" w:date="2025-07-25T12:58:00Z" w16du:dateUtc="2025-07-25T15:58:00Z">
              <w:rPr>
                <w:noProof/>
              </w:rPr>
            </w:rPrChange>
          </w:rPr>
          <w:t>4</w:t>
        </w:r>
        <w:r w:rsidR="001E274D" w:rsidRPr="00EC30B6">
          <w:fldChar w:fldCharType="end"/>
        </w:r>
        <w:r w:rsidR="001E274D" w:rsidRPr="00EC30B6">
          <w:t xml:space="preserve"> &amp; </w:t>
        </w:r>
        <w:r w:rsidR="001E274D" w:rsidRPr="00EC30B6">
          <w:fldChar w:fldCharType="begin"/>
        </w:r>
        <w:r w:rsidR="001E274D" w:rsidRPr="00EC30B6">
          <w:instrText xml:space="preserve"> REF _Ref201775677 \h </w:instrText>
        </w:r>
      </w:ins>
      <w:ins w:id="539" w:author="Balaena Institute whitehead" w:date="2025-07-11T15:29:00Z" w16du:dateUtc="2025-07-11T18:29:00Z">
        <w:r w:rsidR="001E274D" w:rsidRPr="00EC30B6">
          <w:fldChar w:fldCharType="separate"/>
        </w:r>
        <w:r w:rsidR="001E274D" w:rsidRPr="00EC30B6">
          <w:rPr>
            <w:b/>
            <w:bCs/>
            <w:rPrChange w:id="540" w:author="Balaena Institute whitehead" w:date="2025-07-25T12:58:00Z" w16du:dateUtc="2025-07-25T15:58:00Z">
              <w:rPr>
                <w:b/>
                <w:bCs/>
                <w:noProof/>
              </w:rPr>
            </w:rPrChange>
          </w:rPr>
          <w:t>5</w:t>
        </w:r>
        <w:r w:rsidR="001E274D" w:rsidRPr="00EC30B6">
          <w:fldChar w:fldCharType="end"/>
        </w:r>
      </w:ins>
      <w:del w:id="541" w:author="Balaena Institute whitehead" w:date="2025-07-11T15:28:00Z" w16du:dateUtc="2025-07-11T18:28:00Z">
        <w:r w:rsidR="00583D2A" w:rsidRPr="00EC30B6" w:rsidDel="001E274D">
          <w:fldChar w:fldCharType="begin"/>
        </w:r>
        <w:r w:rsidR="00583D2A" w:rsidRPr="00EC30B6" w:rsidDel="001E274D">
          <w:delInstrText xml:space="preserve"> REF _Ref201775677 \h </w:delInstrText>
        </w:r>
        <w:r w:rsidR="00583D2A" w:rsidRPr="00EC30B6" w:rsidDel="001E274D">
          <w:fldChar w:fldCharType="separate"/>
        </w:r>
        <w:r w:rsidR="00583D2A" w:rsidRPr="00EC30B6" w:rsidDel="001E274D">
          <w:rPr>
            <w:b/>
            <w:bCs/>
          </w:rPr>
          <w:delText xml:space="preserve">Figure </w:delText>
        </w:r>
        <w:r w:rsidR="00583D2A" w:rsidRPr="00EC30B6" w:rsidDel="001E274D">
          <w:rPr>
            <w:b/>
            <w:bCs/>
            <w:rPrChange w:id="542" w:author="Balaena Institute whitehead" w:date="2025-07-25T12:58:00Z" w16du:dateUtc="2025-07-25T15:58:00Z">
              <w:rPr>
                <w:b/>
                <w:bCs/>
                <w:noProof/>
              </w:rPr>
            </w:rPrChange>
          </w:rPr>
          <w:delText>3</w:delText>
        </w:r>
        <w:r w:rsidR="00583D2A" w:rsidRPr="00EC30B6" w:rsidDel="001E274D">
          <w:fldChar w:fldCharType="end"/>
        </w:r>
      </w:del>
      <w:r w:rsidR="00583D2A" w:rsidRPr="00EC30B6">
        <w:t xml:space="preserve">). Still, the divergence in </w:t>
      </w:r>
      <w:ins w:id="543" w:author="Ana Eguiguren" w:date="2025-07-15T18:23:00Z" w16du:dateUtc="2025-07-15T21:23:00Z">
        <w:r w:rsidR="001C3A91" w:rsidRPr="00EC30B6">
          <w:rPr>
            <w:i/>
            <w:iCs/>
          </w:rPr>
          <w:t>NR</w:t>
        </w:r>
        <w:r w:rsidR="001C3A91" w:rsidRPr="00EC30B6">
          <w:rPr>
            <w:i/>
            <w:iCs/>
            <w:vertAlign w:val="subscript"/>
          </w:rPr>
          <w:t>flipper</w:t>
        </w:r>
        <w:r w:rsidR="001C3A91" w:rsidRPr="00EC30B6">
          <w:rPr>
            <w:i/>
            <w:iCs/>
          </w:rPr>
          <w:t xml:space="preserve"> </w:t>
        </w:r>
      </w:ins>
      <w:del w:id="544" w:author="Ana Eguiguren" w:date="2025-07-15T18:23:00Z" w16du:dateUtc="2025-07-15T21:23:00Z">
        <w:r w:rsidR="008732DD" w:rsidRPr="00EC30B6" w:rsidDel="001C3A91">
          <w:rPr>
            <w:i/>
            <w:iCs/>
          </w:rPr>
          <w:delText>N</w:delText>
        </w:r>
        <w:r w:rsidR="00583D2A" w:rsidRPr="00EC30B6" w:rsidDel="001C3A91">
          <w:rPr>
            <w:i/>
            <w:iCs/>
          </w:rPr>
          <w:delText>R</w:delText>
        </w:r>
        <w:r w:rsidR="00583D2A" w:rsidRPr="00EC30B6" w:rsidDel="001C3A91">
          <w:delText xml:space="preserve"> </w:delText>
        </w:r>
      </w:del>
      <w:r w:rsidR="00583D2A" w:rsidRPr="00EC30B6">
        <w:t xml:space="preserve">between males and females after </w:t>
      </w:r>
      <w:r w:rsidR="00583D2A" w:rsidRPr="00EC30B6">
        <w:rPr>
          <w:i/>
          <w:iCs/>
        </w:rPr>
        <w:t xml:space="preserve">chm </w:t>
      </w:r>
      <w:r w:rsidR="00583D2A" w:rsidRPr="00EC30B6">
        <w:t xml:space="preserve">was consistently </w:t>
      </w:r>
      <w:del w:id="545" w:author="Balaena Institute whitehead" w:date="2025-07-11T15:15:00Z" w16du:dateUtc="2025-07-11T18:15:00Z">
        <w:r w:rsidR="00583D2A" w:rsidRPr="00EC30B6" w:rsidDel="006E66B8">
          <w:delText xml:space="preserve">more </w:delText>
        </w:r>
      </w:del>
      <w:r w:rsidR="00583D2A" w:rsidRPr="00EC30B6">
        <w:t>pronounced</w:t>
      </w:r>
      <w:ins w:id="546" w:author="Ana Eguiguren" w:date="2025-07-10T19:54:00Z" w16du:dateUtc="2025-07-10T22:54:00Z">
        <w:r w:rsidRPr="00EC30B6">
          <w:t>,</w:t>
        </w:r>
      </w:ins>
      <w:r w:rsidR="00583D2A" w:rsidRPr="00EC30B6">
        <w:t xml:space="preserve"> </w:t>
      </w:r>
      <w:del w:id="547" w:author="Ana Eguiguren" w:date="2025-07-10T19:54:00Z" w16du:dateUtc="2025-07-10T22:54:00Z">
        <w:r w:rsidR="003C2CB8" w:rsidRPr="00EC30B6" w:rsidDel="00FC74A0">
          <w:delText>in</w:delText>
        </w:r>
        <w:r w:rsidR="00583D2A" w:rsidRPr="00EC30B6" w:rsidDel="00FC74A0">
          <w:delText xml:space="preserve"> </w:delText>
        </w:r>
        <w:r w:rsidR="003C2CB8" w:rsidRPr="00EC30B6" w:rsidDel="00FC74A0">
          <w:delText>models based</w:delText>
        </w:r>
        <w:r w:rsidR="00583D2A" w:rsidRPr="00EC30B6" w:rsidDel="00FC74A0">
          <w:delText xml:space="preserve"> on </w:delText>
        </w:r>
        <w:r w:rsidR="001247C4" w:rsidRPr="00EC30B6" w:rsidDel="00FC74A0">
          <w:rPr>
            <w:i/>
            <w:iCs/>
          </w:rPr>
          <w:delText>NR</w:delText>
        </w:r>
        <w:r w:rsidR="001247C4" w:rsidRPr="00EC30B6" w:rsidDel="00FC74A0">
          <w:rPr>
            <w:i/>
            <w:iCs/>
            <w:vertAlign w:val="subscript"/>
          </w:rPr>
          <w:delText>flipper</w:delText>
        </w:r>
        <w:r w:rsidR="00583D2A" w:rsidRPr="00EC30B6" w:rsidDel="00FC74A0">
          <w:delText xml:space="preserve">, </w:delText>
        </w:r>
      </w:del>
      <w:r w:rsidR="00583D2A" w:rsidRPr="00EC30B6">
        <w:t xml:space="preserve">partly because large males </w:t>
      </w:r>
      <w:r w:rsidR="008732DD" w:rsidRPr="00EC30B6">
        <w:t xml:space="preserve">(&gt; 13. 7 m) </w:t>
      </w:r>
      <w:r w:rsidR="00583D2A" w:rsidRPr="00EC30B6">
        <w:t xml:space="preserve">had disproportionately higher </w:t>
      </w:r>
      <w:r w:rsidR="001247C4" w:rsidRPr="00EC30B6">
        <w:rPr>
          <w:i/>
          <w:iCs/>
        </w:rPr>
        <w:t>NR</w:t>
      </w:r>
      <w:r w:rsidR="001247C4" w:rsidRPr="00EC30B6">
        <w:rPr>
          <w:i/>
          <w:iCs/>
          <w:vertAlign w:val="subscript"/>
        </w:rPr>
        <w:t>flipper</w:t>
      </w:r>
      <w:r w:rsidR="001247C4" w:rsidRPr="00EC30B6">
        <w:rPr>
          <w:i/>
          <w:iCs/>
        </w:rPr>
        <w:t xml:space="preserve"> </w:t>
      </w:r>
      <w:r w:rsidR="00583D2A" w:rsidRPr="00EC30B6">
        <w:t>than the rest of individuals</w:t>
      </w:r>
      <w:del w:id="548" w:author="Ana Eguiguren" w:date="2025-07-10T19:55:00Z" w16du:dateUtc="2025-07-10T22:55:00Z">
        <w:r w:rsidR="00583D2A" w:rsidRPr="00EC30B6" w:rsidDel="00FC74A0">
          <w:delText xml:space="preserve">, while their </w:delText>
        </w:r>
        <w:r w:rsidR="001247C4" w:rsidRPr="00EC30B6" w:rsidDel="00FC74A0">
          <w:rPr>
            <w:i/>
            <w:iCs/>
          </w:rPr>
          <w:delText>NR</w:delText>
        </w:r>
        <w:r w:rsidR="001247C4" w:rsidRPr="00EC30B6" w:rsidDel="00FC74A0">
          <w:rPr>
            <w:i/>
            <w:iCs/>
            <w:vertAlign w:val="subscript"/>
          </w:rPr>
          <w:delText>dorsal</w:delText>
        </w:r>
        <w:r w:rsidR="001247C4" w:rsidRPr="00EC30B6" w:rsidDel="00FC74A0">
          <w:rPr>
            <w:i/>
            <w:iCs/>
          </w:rPr>
          <w:delText xml:space="preserve"> </w:delText>
        </w:r>
        <w:r w:rsidR="00E95600" w:rsidRPr="00EC30B6" w:rsidDel="00FC74A0">
          <w:delText>are</w:delText>
        </w:r>
        <w:r w:rsidR="00583D2A" w:rsidRPr="00EC30B6" w:rsidDel="00FC74A0">
          <w:delText xml:space="preserve"> closer to</w:delText>
        </w:r>
        <w:r w:rsidR="003C2CB8" w:rsidRPr="00EC30B6" w:rsidDel="00FC74A0">
          <w:delText xml:space="preserve"> those</w:delText>
        </w:r>
        <w:r w:rsidR="00583D2A" w:rsidRPr="00EC30B6" w:rsidDel="00FC74A0">
          <w:delText xml:space="preserve"> the general population</w:delText>
        </w:r>
      </w:del>
      <w:r w:rsidR="00583D2A" w:rsidRPr="00EC30B6">
        <w:t xml:space="preserve"> (</w:t>
      </w:r>
      <w:r w:rsidR="00583D2A" w:rsidRPr="00EC30B6">
        <w:fldChar w:fldCharType="begin"/>
      </w:r>
      <w:r w:rsidR="00583D2A" w:rsidRPr="00EC30B6">
        <w:instrText xml:space="preserve"> REF _Ref201777743 \h </w:instrText>
      </w:r>
      <w:r w:rsidR="00583D2A" w:rsidRPr="00EC30B6">
        <w:fldChar w:fldCharType="separate"/>
      </w:r>
      <w:r w:rsidR="00583D2A" w:rsidRPr="00EC30B6">
        <w:rPr>
          <w:b/>
          <w:bCs/>
        </w:rPr>
        <w:t xml:space="preserve">Figure </w:t>
      </w:r>
      <w:r w:rsidR="00583D2A" w:rsidRPr="00EC30B6">
        <w:rPr>
          <w:b/>
          <w:bCs/>
          <w:rPrChange w:id="549" w:author="Balaena Institute whitehead" w:date="2025-07-25T12:58:00Z" w16du:dateUtc="2025-07-25T15:58:00Z">
            <w:rPr>
              <w:b/>
              <w:bCs/>
              <w:noProof/>
            </w:rPr>
          </w:rPrChange>
        </w:rPr>
        <w:t>5</w:t>
      </w:r>
      <w:r w:rsidR="00583D2A" w:rsidRPr="00EC30B6">
        <w:fldChar w:fldCharType="end"/>
      </w:r>
      <w:r w:rsidR="00583D2A" w:rsidRPr="00EC30B6">
        <w:t xml:space="preserve">). Estimates of asymptote </w:t>
      </w:r>
      <w:r w:rsidR="00583D2A" w:rsidRPr="00EC30B6">
        <w:lastRenderedPageBreak/>
        <w:t>parameters (</w:t>
      </w:r>
      <w:proofErr w:type="spellStart"/>
      <w:r w:rsidR="00583D2A" w:rsidRPr="00EC30B6">
        <w:rPr>
          <w:i/>
          <w:iCs/>
        </w:rPr>
        <w:t>max</w:t>
      </w:r>
      <w:r w:rsidR="00583D2A" w:rsidRPr="00EC30B6">
        <w:rPr>
          <w:i/>
          <w:iCs/>
          <w:vertAlign w:val="subscript"/>
        </w:rPr>
        <w:t>f</w:t>
      </w:r>
      <w:proofErr w:type="spellEnd"/>
      <w:r w:rsidR="00583D2A" w:rsidRPr="00EC30B6">
        <w:rPr>
          <w:i/>
          <w:iCs/>
          <w:vertAlign w:val="subscript"/>
        </w:rPr>
        <w:t xml:space="preserve">  </w:t>
      </w:r>
      <w:r w:rsidR="00583D2A" w:rsidRPr="00EC30B6">
        <w:t xml:space="preserve">and </w:t>
      </w:r>
      <w:proofErr w:type="spellStart"/>
      <w:r w:rsidR="00583D2A" w:rsidRPr="00EC30B6">
        <w:rPr>
          <w:i/>
          <w:iCs/>
        </w:rPr>
        <w:t>max</w:t>
      </w:r>
      <w:r w:rsidR="00583D2A" w:rsidRPr="00EC30B6">
        <w:rPr>
          <w:i/>
          <w:iCs/>
          <w:vertAlign w:val="subscript"/>
        </w:rPr>
        <w:t>m</w:t>
      </w:r>
      <w:proofErr w:type="spellEnd"/>
      <w:r w:rsidR="00583D2A" w:rsidRPr="00EC30B6">
        <w:t xml:space="preserve">) were generally </w:t>
      </w:r>
      <w:r w:rsidR="00AB1071" w:rsidRPr="00EC30B6">
        <w:t>less variable</w:t>
      </w:r>
      <w:r w:rsidR="00583D2A" w:rsidRPr="00EC30B6">
        <w:t xml:space="preserve"> than growth parameters (</w:t>
      </w:r>
      <w:proofErr w:type="spellStart"/>
      <w:r w:rsidR="00583D2A" w:rsidRPr="00EC30B6">
        <w:rPr>
          <w:i/>
          <w:iCs/>
        </w:rPr>
        <w:t>fr</w:t>
      </w:r>
      <w:proofErr w:type="spellEnd"/>
      <w:r w:rsidR="00583D2A" w:rsidRPr="00EC30B6">
        <w:rPr>
          <w:i/>
          <w:iCs/>
        </w:rPr>
        <w:t xml:space="preserve"> </w:t>
      </w:r>
      <w:r w:rsidR="00583D2A" w:rsidRPr="00EC30B6">
        <w:t xml:space="preserve">and </w:t>
      </w:r>
      <w:proofErr w:type="spellStart"/>
      <w:r w:rsidR="00583D2A" w:rsidRPr="00EC30B6">
        <w:rPr>
          <w:i/>
          <w:iCs/>
        </w:rPr>
        <w:t>mr</w:t>
      </w:r>
      <w:proofErr w:type="spellEnd"/>
      <w:ins w:id="550" w:author="Balaena Institute whitehead" w:date="2025-07-11T15:15:00Z" w16du:dateUtc="2025-07-11T18:15:00Z">
        <w:r w:rsidR="006E66B8" w:rsidRPr="00EC30B6">
          <w:t>)</w:t>
        </w:r>
        <w:r w:rsidR="006E66B8" w:rsidRPr="00EC30B6">
          <w:rPr>
            <w:i/>
            <w:iCs/>
          </w:rPr>
          <w:t xml:space="preserve"> </w:t>
        </w:r>
      </w:ins>
      <w:del w:id="551" w:author="Ana Eguiguren" w:date="2025-07-10T19:55:00Z" w16du:dateUtc="2025-07-10T22:55:00Z">
        <w:r w:rsidR="00583D2A" w:rsidRPr="00EC30B6" w:rsidDel="00FC74A0">
          <w:delText xml:space="preserve">), although some iterations of </w:delText>
        </w:r>
        <w:r w:rsidR="008E7641" w:rsidRPr="00EC30B6" w:rsidDel="00FC74A0">
          <w:rPr>
            <w:i/>
            <w:iCs/>
          </w:rPr>
          <w:delText>NR</w:delText>
        </w:r>
        <w:r w:rsidR="008E7641" w:rsidRPr="00EC30B6" w:rsidDel="00FC74A0">
          <w:rPr>
            <w:i/>
            <w:iCs/>
            <w:vertAlign w:val="subscript"/>
          </w:rPr>
          <w:delText>dorsal</w:delText>
        </w:r>
        <w:r w:rsidR="008E7641" w:rsidRPr="00EC30B6" w:rsidDel="00FC74A0">
          <w:delText xml:space="preserve"> </w:delText>
        </w:r>
        <w:r w:rsidR="00583D2A" w:rsidRPr="00EC30B6" w:rsidDel="00FC74A0">
          <w:delText>model</w:delText>
        </w:r>
        <w:r w:rsidR="003C2CB8" w:rsidRPr="00EC30B6" w:rsidDel="00FC74A0">
          <w:delText>s</w:delText>
        </w:r>
        <w:r w:rsidR="00583D2A" w:rsidRPr="00EC30B6" w:rsidDel="00FC74A0">
          <w:delText xml:space="preserve"> resulted in distant outliers of the male-specific parameters (</w:delText>
        </w:r>
        <w:r w:rsidR="00583D2A" w:rsidRPr="00EC30B6" w:rsidDel="00FC74A0">
          <w:rPr>
            <w:i/>
            <w:iCs/>
          </w:rPr>
          <w:delText>mr</w:delText>
        </w:r>
        <w:r w:rsidR="00583D2A" w:rsidRPr="00EC30B6" w:rsidDel="00FC74A0">
          <w:delText xml:space="preserve"> and </w:delText>
        </w:r>
        <w:r w:rsidR="00583D2A" w:rsidRPr="00EC30B6" w:rsidDel="00FC74A0">
          <w:rPr>
            <w:i/>
            <w:iCs/>
          </w:rPr>
          <w:delText>max</w:delText>
        </w:r>
        <w:r w:rsidR="00583D2A" w:rsidRPr="00EC30B6" w:rsidDel="00FC74A0">
          <w:rPr>
            <w:i/>
            <w:iCs/>
            <w:vertAlign w:val="subscript"/>
          </w:rPr>
          <w:delText>m</w:delText>
        </w:r>
        <w:r w:rsidR="00583D2A" w:rsidRPr="00EC30B6" w:rsidDel="00FC74A0">
          <w:delText xml:space="preserve">; </w:delText>
        </w:r>
        <w:r w:rsidR="00583D2A" w:rsidRPr="00EC30B6" w:rsidDel="00FC74A0">
          <w:fldChar w:fldCharType="begin"/>
        </w:r>
        <w:r w:rsidR="00583D2A" w:rsidRPr="00EC30B6" w:rsidDel="00FC74A0">
          <w:delInstrText xml:space="preserve"> REF _Ref201777558 \h </w:delInstrText>
        </w:r>
        <w:r w:rsidR="00583D2A" w:rsidRPr="00EC30B6" w:rsidDel="00FC74A0">
          <w:fldChar w:fldCharType="separate"/>
        </w:r>
        <w:r w:rsidR="00583D2A" w:rsidRPr="00EC30B6" w:rsidDel="00FC74A0">
          <w:rPr>
            <w:b/>
            <w:bCs/>
          </w:rPr>
          <w:delText xml:space="preserve">Figure </w:delText>
        </w:r>
        <w:r w:rsidR="00583D2A" w:rsidRPr="00EC30B6" w:rsidDel="00FC74A0">
          <w:rPr>
            <w:b/>
            <w:bCs/>
            <w:rPrChange w:id="552" w:author="Balaena Institute whitehead" w:date="2025-07-25T12:58:00Z" w16du:dateUtc="2025-07-25T15:58:00Z">
              <w:rPr>
                <w:b/>
                <w:bCs/>
                <w:noProof/>
              </w:rPr>
            </w:rPrChange>
          </w:rPr>
          <w:delText>4</w:delText>
        </w:r>
        <w:r w:rsidR="00583D2A" w:rsidRPr="00EC30B6" w:rsidDel="00FC74A0">
          <w:fldChar w:fldCharType="end"/>
        </w:r>
        <w:r w:rsidR="00583D2A" w:rsidRPr="00EC30B6" w:rsidDel="00FC74A0">
          <w:delText>)</w:delText>
        </w:r>
        <w:r w:rsidR="00977389" w:rsidRPr="00EC30B6" w:rsidDel="00FC74A0">
          <w:delText xml:space="preserve">. </w:delText>
        </w:r>
      </w:del>
      <w:ins w:id="553" w:author="Balaena Institute whitehead" w:date="2025-07-11T15:29:00Z" w16du:dateUtc="2025-07-11T18:29:00Z">
        <w:r w:rsidR="001E274D" w:rsidRPr="00EC30B6">
          <w:t>f</w:t>
        </w:r>
      </w:ins>
      <w:commentRangeStart w:id="554"/>
      <w:del w:id="555" w:author="Balaena Institute whitehead" w:date="2025-07-11T15:29:00Z" w16du:dateUtc="2025-07-11T18:29:00Z">
        <w:r w:rsidR="00977389" w:rsidRPr="00EC30B6" w:rsidDel="001E274D">
          <w:delText>F</w:delText>
        </w:r>
      </w:del>
      <w:r w:rsidR="00977389" w:rsidRPr="00EC30B6">
        <w:t xml:space="preserve">or </w:t>
      </w:r>
      <w:r w:rsidR="00922BBE" w:rsidRPr="00EC30B6">
        <w:t xml:space="preserve">adult </w:t>
      </w:r>
      <w:r w:rsidR="00977389" w:rsidRPr="00EC30B6">
        <w:t>males</w:t>
      </w:r>
      <w:ins w:id="556" w:author="Balaena Institute whitehead" w:date="2025-07-11T15:30:00Z" w16du:dateUtc="2025-07-11T18:30:00Z">
        <w:r w:rsidR="001E274D" w:rsidRPr="00EC30B6">
          <w:t xml:space="preserve"> (</w:t>
        </w:r>
        <w:r w:rsidR="001E274D" w:rsidRPr="00EC30B6">
          <w:fldChar w:fldCharType="begin"/>
        </w:r>
        <w:r w:rsidR="001E274D" w:rsidRPr="00EC30B6">
          <w:instrText xml:space="preserve"> REF _Ref203140158 \h </w:instrText>
        </w:r>
      </w:ins>
      <w:ins w:id="557" w:author="Balaena Institute whitehead" w:date="2025-07-11T15:30:00Z" w16du:dateUtc="2025-07-11T18:30:00Z">
        <w:r w:rsidR="001E274D" w:rsidRPr="00EC30B6">
          <w:fldChar w:fldCharType="separate"/>
        </w:r>
        <w:r w:rsidR="001E274D" w:rsidRPr="00EC30B6">
          <w:rPr>
            <w:b/>
            <w:bCs/>
            <w:rPrChange w:id="558" w:author="Balaena Institute whitehead" w:date="2025-07-25T12:58:00Z" w16du:dateUtc="2025-07-25T15:58:00Z">
              <w:rPr/>
            </w:rPrChange>
          </w:rPr>
          <w:t xml:space="preserve">Figure </w:t>
        </w:r>
        <w:r w:rsidR="001E274D" w:rsidRPr="00EC30B6">
          <w:rPr>
            <w:b/>
            <w:bCs/>
            <w:rPrChange w:id="559" w:author="Balaena Institute whitehead" w:date="2025-07-25T12:58:00Z" w16du:dateUtc="2025-07-25T15:58:00Z">
              <w:rPr>
                <w:noProof/>
              </w:rPr>
            </w:rPrChange>
          </w:rPr>
          <w:t>4</w:t>
        </w:r>
        <w:r w:rsidR="001E274D" w:rsidRPr="00EC30B6">
          <w:fldChar w:fldCharType="end"/>
        </w:r>
        <w:r w:rsidR="001E274D" w:rsidRPr="00EC30B6">
          <w:t>)</w:t>
        </w:r>
      </w:ins>
      <w:ins w:id="560" w:author="Ana Eguiguren" w:date="2025-07-10T19:55:00Z" w16du:dateUtc="2025-07-10T22:55:00Z">
        <w:r w:rsidRPr="00EC30B6">
          <w:t>.</w:t>
        </w:r>
      </w:ins>
      <w:ins w:id="561" w:author="Balaena Institute whitehead" w:date="2025-07-11T15:16:00Z" w16du:dateUtc="2025-07-11T18:16:00Z">
        <w:r w:rsidR="006E66B8" w:rsidRPr="00EC30B6">
          <w:t xml:space="preserve"> In fact,</w:t>
        </w:r>
      </w:ins>
      <w:del w:id="562" w:author="Ana Eguiguren" w:date="2025-07-10T19:55:00Z" w16du:dateUtc="2025-07-10T22:55:00Z">
        <w:r w:rsidR="00977389" w:rsidRPr="00EC30B6" w:rsidDel="00FC74A0">
          <w:delText>,</w:delText>
        </w:r>
      </w:del>
      <w:r w:rsidR="00977389" w:rsidRPr="00EC30B6">
        <w:t xml:space="preserve"> </w:t>
      </w:r>
      <w:r w:rsidR="00977389" w:rsidRPr="00EC30B6">
        <w:rPr>
          <w:i/>
          <w:iCs/>
        </w:rPr>
        <w:t>NR</w:t>
      </w:r>
      <w:r w:rsidR="00977389" w:rsidRPr="00EC30B6">
        <w:rPr>
          <w:i/>
          <w:iCs/>
          <w:vertAlign w:val="subscript"/>
        </w:rPr>
        <w:t>flipper</w:t>
      </w:r>
      <w:r w:rsidR="00977389" w:rsidRPr="00EC30B6">
        <w:t xml:space="preserve"> seems to </w:t>
      </w:r>
      <w:r w:rsidR="00922BBE" w:rsidRPr="00EC30B6">
        <w:t>increase linearly with length (</w:t>
      </w:r>
      <w:del w:id="563" w:author="Balaena Institute whitehead" w:date="2025-07-11T15:30:00Z" w16du:dateUtc="2025-07-11T18:30:00Z">
        <w:r w:rsidR="00922BBE" w:rsidRPr="00EC30B6" w:rsidDel="001E274D">
          <w:rPr>
            <w:b/>
            <w:bCs/>
            <w:rPrChange w:id="564" w:author="Balaena Institute whitehead" w:date="2025-07-25T12:58:00Z" w16du:dateUtc="2025-07-25T15:58:00Z">
              <w:rPr/>
            </w:rPrChange>
          </w:rPr>
          <w:delText>Figures 3 and 4</w:delText>
        </w:r>
      </w:del>
      <w:ins w:id="565" w:author="Balaena Institute whitehead" w:date="2025-07-11T15:30:00Z" w16du:dateUtc="2025-07-11T18:30:00Z">
        <w:r w:rsidR="001E274D" w:rsidRPr="00EC30B6">
          <w:rPr>
            <w:b/>
            <w:bCs/>
          </w:rPr>
          <w:t>Figures 4 &amp; 5</w:t>
        </w:r>
      </w:ins>
      <w:r w:rsidR="00922BBE" w:rsidRPr="00EC30B6">
        <w:t xml:space="preserve">), and thus </w:t>
      </w:r>
      <w:del w:id="566" w:author="Balaena Institute whitehead" w:date="2025-07-10T12:52:00Z" w16du:dateUtc="2025-07-10T15:52:00Z">
        <w:r w:rsidR="00922BBE" w:rsidRPr="00EC30B6" w:rsidDel="00482938">
          <w:delText xml:space="preserve">that </w:delText>
        </w:r>
      </w:del>
      <w:r w:rsidR="00922BBE" w:rsidRPr="00EC30B6">
        <w:t xml:space="preserve">the logistic model is an unnecessary elaboration (also indicated by </w:t>
      </w:r>
      <w:proofErr w:type="spellStart"/>
      <w:r w:rsidR="00922BBE" w:rsidRPr="00EC30B6">
        <w:rPr>
          <w:i/>
          <w:iCs/>
        </w:rPr>
        <w:t>mr</w:t>
      </w:r>
      <w:proofErr w:type="spellEnd"/>
      <w:r w:rsidR="00922BBE" w:rsidRPr="00EC30B6">
        <w:t>=~0</w:t>
      </w:r>
      <w:ins w:id="567" w:author="Balaena Institute whitehead" w:date="2025-07-11T15:24:00Z" w16du:dateUtc="2025-07-11T18:24:00Z">
        <w:r w:rsidR="00897888" w:rsidRPr="00EC30B6">
          <w:t xml:space="preserve">, </w:t>
        </w:r>
        <w:r w:rsidR="00897888" w:rsidRPr="00EC30B6">
          <w:rPr>
            <w:b/>
            <w:bCs/>
          </w:rPr>
          <w:t>Supplementary Table S1</w:t>
        </w:r>
      </w:ins>
      <w:del w:id="568" w:author="Balaena Institute whitehead" w:date="2025-07-11T15:24:00Z" w16du:dateUtc="2025-07-11T18:24:00Z">
        <w:r w:rsidR="00922BBE" w:rsidRPr="00EC30B6" w:rsidDel="00897888">
          <w:delText>; Table 2</w:delText>
        </w:r>
      </w:del>
      <w:r w:rsidR="00922BBE" w:rsidRPr="00EC30B6">
        <w:t xml:space="preserve">), and </w:t>
      </w:r>
      <w:proofErr w:type="spellStart"/>
      <w:r w:rsidR="00922BBE" w:rsidRPr="00EC30B6">
        <w:rPr>
          <w:i/>
          <w:iCs/>
        </w:rPr>
        <w:t>max</w:t>
      </w:r>
      <w:r w:rsidR="00922BBE" w:rsidRPr="00EC30B6">
        <w:rPr>
          <w:i/>
          <w:iCs/>
          <w:vertAlign w:val="subscript"/>
        </w:rPr>
        <w:t>m</w:t>
      </w:r>
      <w:proofErr w:type="spellEnd"/>
      <w:r w:rsidR="00922BBE" w:rsidRPr="00EC30B6">
        <w:t xml:space="preserve"> is meaningless (indicated by </w:t>
      </w:r>
      <w:proofErr w:type="spellStart"/>
      <w:r w:rsidR="00922BBE" w:rsidRPr="00EC30B6">
        <w:rPr>
          <w:i/>
          <w:iCs/>
        </w:rPr>
        <w:t>max</w:t>
      </w:r>
      <w:r w:rsidR="00922BBE" w:rsidRPr="00EC30B6">
        <w:rPr>
          <w:i/>
          <w:iCs/>
          <w:vertAlign w:val="subscript"/>
        </w:rPr>
        <w:t>m</w:t>
      </w:r>
      <w:proofErr w:type="spellEnd"/>
      <w:r w:rsidR="00922BBE" w:rsidRPr="00EC30B6">
        <w:t xml:space="preserve"> estimated to be impossibly greater than 1.0</w:t>
      </w:r>
      <w:ins w:id="569" w:author="Balaena Institute whitehead" w:date="2025-07-11T15:31:00Z" w16du:dateUtc="2025-07-11T18:31:00Z">
        <w:r w:rsidR="001E274D" w:rsidRPr="00EC30B6">
          <w:t xml:space="preserve">; </w:t>
        </w:r>
        <w:r w:rsidR="001E274D" w:rsidRPr="00EC30B6">
          <w:rPr>
            <w:b/>
            <w:bCs/>
          </w:rPr>
          <w:fldChar w:fldCharType="begin"/>
        </w:r>
        <w:r w:rsidR="001E274D" w:rsidRPr="00EC30B6">
          <w:instrText xml:space="preserve"> REF _Ref203140158 \h </w:instrText>
        </w:r>
      </w:ins>
      <w:r w:rsidR="001E274D" w:rsidRPr="00EC30B6">
        <w:rPr>
          <w:b/>
          <w:bCs/>
        </w:rPr>
      </w:r>
      <w:ins w:id="570" w:author="Balaena Institute whitehead" w:date="2025-07-11T15:31:00Z" w16du:dateUtc="2025-07-11T18:31:00Z">
        <w:r w:rsidR="001E274D" w:rsidRPr="00EC30B6">
          <w:rPr>
            <w:b/>
            <w:bCs/>
          </w:rPr>
          <w:fldChar w:fldCharType="separate"/>
        </w:r>
        <w:r w:rsidR="001E274D" w:rsidRPr="00EC30B6">
          <w:rPr>
            <w:b/>
            <w:bCs/>
            <w:rPrChange w:id="571" w:author="Balaena Institute whitehead" w:date="2025-07-25T12:58:00Z" w16du:dateUtc="2025-07-25T15:58:00Z">
              <w:rPr/>
            </w:rPrChange>
          </w:rPr>
          <w:t xml:space="preserve">Figure </w:t>
        </w:r>
        <w:r w:rsidR="001E274D" w:rsidRPr="00EC30B6">
          <w:rPr>
            <w:b/>
            <w:bCs/>
            <w:rPrChange w:id="572" w:author="Balaena Institute whitehead" w:date="2025-07-25T12:58:00Z" w16du:dateUtc="2025-07-25T15:58:00Z">
              <w:rPr>
                <w:noProof/>
              </w:rPr>
            </w:rPrChange>
          </w:rPr>
          <w:t>4</w:t>
        </w:r>
        <w:r w:rsidR="001E274D" w:rsidRPr="00EC30B6">
          <w:rPr>
            <w:b/>
            <w:bCs/>
          </w:rPr>
          <w:fldChar w:fldCharType="end"/>
        </w:r>
      </w:ins>
      <w:r w:rsidR="00922BBE" w:rsidRPr="00EC30B6">
        <w:t>).</w:t>
      </w:r>
      <w:commentRangeEnd w:id="554"/>
      <w:r w:rsidR="00547F4B" w:rsidRPr="00EC30B6">
        <w:rPr>
          <w:rStyle w:val="CommentReference"/>
        </w:rPr>
        <w:commentReference w:id="554"/>
      </w:r>
    </w:p>
    <w:p w14:paraId="595BE6F8" w14:textId="77777777" w:rsidR="00897888" w:rsidRPr="00EC30B6" w:rsidRDefault="00897888">
      <w:pPr>
        <w:keepNext/>
        <w:jc w:val="center"/>
        <w:rPr>
          <w:ins w:id="573" w:author="Balaena Institute whitehead" w:date="2025-07-11T15:25:00Z" w16du:dateUtc="2025-07-11T18:25:00Z"/>
        </w:rPr>
        <w:pPrChange w:id="574" w:author="Balaena Institute whitehead" w:date="2025-07-11T15:27:00Z" w16du:dateUtc="2025-07-11T18:27:00Z">
          <w:pPr/>
        </w:pPrChange>
      </w:pPr>
      <w:ins w:id="575" w:author="Balaena Institute whitehead" w:date="2025-07-11T15:25:00Z" w16du:dateUtc="2025-07-11T18:25:00Z">
        <w:r w:rsidRPr="0062416A">
          <w:rPr>
            <w:noProof/>
          </w:rPr>
          <w:drawing>
            <wp:inline distT="0" distB="0" distL="0" distR="0" wp14:anchorId="157B48BD" wp14:editId="35C9ADCC">
              <wp:extent cx="6013449" cy="3006725"/>
              <wp:effectExtent l="0" t="0" r="0" b="3175"/>
              <wp:docPr id="2072200371" name="Picture 2"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200371" name="Picture 2" descr="A diagram of a diagram&#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91009" cy="3045505"/>
                      </a:xfrm>
                      <a:prstGeom prst="rect">
                        <a:avLst/>
                      </a:prstGeom>
                    </pic:spPr>
                  </pic:pic>
                </a:graphicData>
              </a:graphic>
            </wp:inline>
          </w:drawing>
        </w:r>
      </w:ins>
    </w:p>
    <w:p w14:paraId="2AA6BA7F" w14:textId="13E2A40B" w:rsidR="00897888" w:rsidRPr="00EC30B6" w:rsidRDefault="00897888" w:rsidP="00897888">
      <w:pPr>
        <w:pStyle w:val="Caption"/>
        <w:rPr>
          <w:ins w:id="576" w:author="Balaena Institute whitehead" w:date="2025-07-11T15:26:00Z" w16du:dateUtc="2025-07-11T18:26:00Z"/>
          <w:i w:val="0"/>
          <w:iCs w:val="0"/>
          <w:color w:val="auto"/>
        </w:rPr>
      </w:pPr>
      <w:bookmarkStart w:id="577" w:name="_Ref203140158"/>
      <w:bookmarkStart w:id="578" w:name="_Ref203140152"/>
      <w:ins w:id="579" w:author="Balaena Institute whitehead" w:date="2025-07-11T15:25:00Z" w16du:dateUtc="2025-07-11T18:25:00Z">
        <w:r w:rsidRPr="00EC30B6">
          <w:rPr>
            <w:b/>
            <w:bCs/>
            <w:color w:val="auto"/>
            <w:rPrChange w:id="580" w:author="Balaena Institute whitehead" w:date="2025-07-25T12:58:00Z" w16du:dateUtc="2025-07-25T15:58:00Z">
              <w:rPr/>
            </w:rPrChange>
          </w:rPr>
          <w:t xml:space="preserve">Figure </w:t>
        </w:r>
        <w:r w:rsidRPr="00EC30B6">
          <w:rPr>
            <w:b/>
            <w:bCs/>
            <w:color w:val="auto"/>
            <w:rPrChange w:id="581" w:author="Balaena Institute whitehead" w:date="2025-07-25T12:58:00Z" w16du:dateUtc="2025-07-25T15:58:00Z">
              <w:rPr/>
            </w:rPrChange>
          </w:rPr>
          <w:fldChar w:fldCharType="begin"/>
        </w:r>
        <w:r w:rsidRPr="00EC30B6">
          <w:rPr>
            <w:b/>
            <w:bCs/>
            <w:color w:val="auto"/>
            <w:rPrChange w:id="582" w:author="Balaena Institute whitehead" w:date="2025-07-25T12:58:00Z" w16du:dateUtc="2025-07-25T15:58:00Z">
              <w:rPr/>
            </w:rPrChange>
          </w:rPr>
          <w:instrText xml:space="preserve"> SEQ Figure \* ARABIC </w:instrText>
        </w:r>
      </w:ins>
      <w:r w:rsidRPr="00EC30B6">
        <w:rPr>
          <w:b/>
          <w:bCs/>
          <w:color w:val="auto"/>
          <w:rPrChange w:id="583" w:author="Balaena Institute whitehead" w:date="2025-07-25T12:58:00Z" w16du:dateUtc="2025-07-25T15:58:00Z">
            <w:rPr/>
          </w:rPrChange>
        </w:rPr>
        <w:fldChar w:fldCharType="separate"/>
      </w:r>
      <w:ins w:id="584" w:author="Balaena Institute whitehead" w:date="2025-07-11T15:25:00Z" w16du:dateUtc="2025-07-11T18:25:00Z">
        <w:r w:rsidRPr="00EC30B6">
          <w:rPr>
            <w:b/>
            <w:bCs/>
            <w:color w:val="auto"/>
            <w:rPrChange w:id="585" w:author="Balaena Institute whitehead" w:date="2025-07-25T12:58:00Z" w16du:dateUtc="2025-07-25T15:58:00Z">
              <w:rPr>
                <w:noProof/>
              </w:rPr>
            </w:rPrChange>
          </w:rPr>
          <w:t>4</w:t>
        </w:r>
        <w:r w:rsidRPr="00EC30B6">
          <w:rPr>
            <w:b/>
            <w:bCs/>
            <w:color w:val="auto"/>
            <w:rPrChange w:id="586" w:author="Balaena Institute whitehead" w:date="2025-07-25T12:58:00Z" w16du:dateUtc="2025-07-25T15:58:00Z">
              <w:rPr/>
            </w:rPrChange>
          </w:rPr>
          <w:fldChar w:fldCharType="end"/>
        </w:r>
        <w:bookmarkEnd w:id="577"/>
        <w:r w:rsidRPr="00EC30B6">
          <w:rPr>
            <w:b/>
            <w:bCs/>
            <w:color w:val="auto"/>
            <w:rPrChange w:id="587" w:author="Balaena Institute whitehead" w:date="2025-07-25T12:58:00Z" w16du:dateUtc="2025-07-25T15:58:00Z">
              <w:rPr/>
            </w:rPrChange>
          </w:rPr>
          <w:t>.</w:t>
        </w:r>
      </w:ins>
      <w:ins w:id="588" w:author="Balaena Institute whitehead" w:date="2025-07-11T15:27:00Z" w16du:dateUtc="2025-07-11T18:27:00Z">
        <w:r w:rsidR="00800531" w:rsidRPr="00EC30B6">
          <w:rPr>
            <w:b/>
            <w:bCs/>
            <w:color w:val="auto"/>
          </w:rPr>
          <w:t xml:space="preserve"> </w:t>
        </w:r>
      </w:ins>
      <w:ins w:id="589" w:author="Balaena Institute whitehead" w:date="2025-07-11T15:25:00Z" w16du:dateUtc="2025-07-11T18:25:00Z">
        <w:r w:rsidRPr="00EC30B6">
          <w:rPr>
            <w:i w:val="0"/>
            <w:iCs w:val="0"/>
            <w:color w:val="auto"/>
          </w:rPr>
          <w:t xml:space="preserve">Distribution of bootstrapped parameter estimates </w:t>
        </w:r>
      </w:ins>
      <w:ins w:id="590" w:author="Balaena Institute whitehead" w:date="2025-07-11T15:26:00Z" w16du:dateUtc="2025-07-11T18:26:00Z">
        <w:r w:rsidRPr="00EC30B6">
          <w:rPr>
            <w:i w:val="0"/>
            <w:iCs w:val="0"/>
            <w:color w:val="auto"/>
          </w:rPr>
          <w:t>modeling the growth rate of females and small males (≤ 6 m) (</w:t>
        </w:r>
        <w:proofErr w:type="spellStart"/>
        <w:r w:rsidRPr="00EC30B6">
          <w:rPr>
            <w:color w:val="auto"/>
            <w:rPrChange w:id="591" w:author="Balaena Institute whitehead" w:date="2025-07-25T12:58:00Z" w16du:dateUtc="2025-07-25T15:58:00Z">
              <w:rPr>
                <w:i w:val="0"/>
                <w:iCs w:val="0"/>
                <w:color w:val="auto"/>
              </w:rPr>
            </w:rPrChange>
          </w:rPr>
          <w:t>fr</w:t>
        </w:r>
        <w:proofErr w:type="spellEnd"/>
        <w:r w:rsidRPr="00EC30B6">
          <w:rPr>
            <w:i w:val="0"/>
            <w:iCs w:val="0"/>
            <w:color w:val="auto"/>
          </w:rPr>
          <w:t xml:space="preserve">), the female asymptote of </w:t>
        </w:r>
        <w:r w:rsidRPr="00EC30B6">
          <w:rPr>
            <w:color w:val="auto"/>
            <w:rPrChange w:id="592" w:author="Balaena Institute whitehead" w:date="2025-07-25T12:58:00Z" w16du:dateUtc="2025-07-25T15:58:00Z">
              <w:rPr>
                <w:i w:val="0"/>
                <w:iCs w:val="0"/>
                <w:color w:val="auto"/>
              </w:rPr>
            </w:rPrChange>
          </w:rPr>
          <w:t>NR</w:t>
        </w:r>
        <w:r w:rsidRPr="00EC30B6">
          <w:rPr>
            <w:i w:val="0"/>
            <w:iCs w:val="0"/>
            <w:color w:val="auto"/>
          </w:rPr>
          <w:t xml:space="preserve"> (</w:t>
        </w:r>
        <w:proofErr w:type="spellStart"/>
        <w:r w:rsidRPr="00EC30B6">
          <w:rPr>
            <w:color w:val="auto"/>
            <w:rPrChange w:id="593" w:author="Balaena Institute whitehead" w:date="2025-07-25T12:58:00Z" w16du:dateUtc="2025-07-25T15:58:00Z">
              <w:rPr>
                <w:i w:val="0"/>
                <w:iCs w:val="0"/>
                <w:color w:val="auto"/>
              </w:rPr>
            </w:rPrChange>
          </w:rPr>
          <w:t>max</w:t>
        </w:r>
        <w:r w:rsidRPr="00EC30B6">
          <w:rPr>
            <w:color w:val="auto"/>
            <w:vertAlign w:val="subscript"/>
            <w:rPrChange w:id="594" w:author="Balaena Institute whitehead" w:date="2025-07-25T12:58:00Z" w16du:dateUtc="2025-07-25T15:58:00Z">
              <w:rPr>
                <w:i w:val="0"/>
                <w:iCs w:val="0"/>
                <w:color w:val="auto"/>
                <w:vertAlign w:val="subscript"/>
              </w:rPr>
            </w:rPrChange>
          </w:rPr>
          <w:t>f</w:t>
        </w:r>
        <w:proofErr w:type="spellEnd"/>
        <w:r w:rsidRPr="00EC30B6">
          <w:rPr>
            <w:i w:val="0"/>
            <w:iCs w:val="0"/>
            <w:color w:val="auto"/>
          </w:rPr>
          <w:t>), the growth rate of larger males (</w:t>
        </w:r>
        <w:r w:rsidRPr="00EC30B6">
          <w:rPr>
            <w:i w:val="0"/>
            <w:iCs w:val="0"/>
            <w:color w:val="auto"/>
          </w:rPr>
          <w:sym w:font="Symbol" w:char="F03E"/>
        </w:r>
        <w:r w:rsidRPr="00EC30B6">
          <w:rPr>
            <w:i w:val="0"/>
            <w:iCs w:val="0"/>
            <w:color w:val="auto"/>
          </w:rPr>
          <w:t xml:space="preserve"> 6 m) (</w:t>
        </w:r>
        <w:proofErr w:type="spellStart"/>
        <w:r w:rsidRPr="00EC30B6">
          <w:rPr>
            <w:color w:val="auto"/>
            <w:rPrChange w:id="595" w:author="Balaena Institute whitehead" w:date="2025-07-25T12:58:00Z" w16du:dateUtc="2025-07-25T15:58:00Z">
              <w:rPr>
                <w:i w:val="0"/>
                <w:iCs w:val="0"/>
                <w:color w:val="auto"/>
              </w:rPr>
            </w:rPrChange>
          </w:rPr>
          <w:t>mr</w:t>
        </w:r>
        <w:proofErr w:type="spellEnd"/>
        <w:r w:rsidRPr="00EC30B6">
          <w:rPr>
            <w:i w:val="0"/>
            <w:iCs w:val="0"/>
            <w:color w:val="auto"/>
          </w:rPr>
          <w:t xml:space="preserve">), and the male asymptote of </w:t>
        </w:r>
      </w:ins>
      <w:ins w:id="596" w:author="Balaena Institute whitehead" w:date="2025-07-11T15:27:00Z" w16du:dateUtc="2025-07-11T18:27:00Z">
        <w:r w:rsidRPr="00EC30B6">
          <w:rPr>
            <w:color w:val="auto"/>
            <w:rPrChange w:id="597" w:author="Balaena Institute whitehead" w:date="2025-07-25T12:58:00Z" w16du:dateUtc="2025-07-25T15:58:00Z">
              <w:rPr>
                <w:i w:val="0"/>
                <w:iCs w:val="0"/>
                <w:color w:val="auto"/>
              </w:rPr>
            </w:rPrChange>
          </w:rPr>
          <w:t>N</w:t>
        </w:r>
      </w:ins>
      <w:ins w:id="598" w:author="Balaena Institute whitehead" w:date="2025-07-11T15:26:00Z" w16du:dateUtc="2025-07-11T18:26:00Z">
        <w:r w:rsidRPr="00EC30B6">
          <w:rPr>
            <w:color w:val="auto"/>
            <w:rPrChange w:id="599" w:author="Balaena Institute whitehead" w:date="2025-07-25T12:58:00Z" w16du:dateUtc="2025-07-25T15:58:00Z">
              <w:rPr>
                <w:i w:val="0"/>
                <w:iCs w:val="0"/>
                <w:color w:val="auto"/>
              </w:rPr>
            </w:rPrChange>
          </w:rPr>
          <w:t>R</w:t>
        </w:r>
        <w:r w:rsidRPr="00EC30B6">
          <w:rPr>
            <w:i w:val="0"/>
            <w:iCs w:val="0"/>
            <w:color w:val="auto"/>
          </w:rPr>
          <w:t xml:space="preserve"> (</w:t>
        </w:r>
        <w:proofErr w:type="spellStart"/>
        <w:r w:rsidRPr="00EC30B6">
          <w:rPr>
            <w:color w:val="auto"/>
            <w:rPrChange w:id="600" w:author="Balaena Institute whitehead" w:date="2025-07-25T12:58:00Z" w16du:dateUtc="2025-07-25T15:58:00Z">
              <w:rPr>
                <w:i w:val="0"/>
                <w:iCs w:val="0"/>
                <w:color w:val="auto"/>
              </w:rPr>
            </w:rPrChange>
          </w:rPr>
          <w:t>max</w:t>
        </w:r>
        <w:r w:rsidRPr="00EC30B6">
          <w:rPr>
            <w:color w:val="auto"/>
            <w:vertAlign w:val="subscript"/>
            <w:rPrChange w:id="601" w:author="Balaena Institute whitehead" w:date="2025-07-25T12:58:00Z" w16du:dateUtc="2025-07-25T15:58:00Z">
              <w:rPr>
                <w:i w:val="0"/>
                <w:iCs w:val="0"/>
                <w:color w:val="auto"/>
                <w:vertAlign w:val="subscript"/>
              </w:rPr>
            </w:rPrChange>
          </w:rPr>
          <w:t>m</w:t>
        </w:r>
        <w:proofErr w:type="spellEnd"/>
        <w:r w:rsidRPr="00EC30B6">
          <w:rPr>
            <w:i w:val="0"/>
            <w:iCs w:val="0"/>
            <w:color w:val="auto"/>
          </w:rPr>
          <w:t>).</w:t>
        </w:r>
        <w:bookmarkEnd w:id="578"/>
      </w:ins>
    </w:p>
    <w:p w14:paraId="5AEE7658" w14:textId="594D607E" w:rsidR="00897888" w:rsidRPr="00EC30B6" w:rsidRDefault="00897888" w:rsidP="00897888">
      <w:pPr>
        <w:pStyle w:val="Caption"/>
        <w:rPr>
          <w:ins w:id="602" w:author="Balaena Institute whitehead" w:date="2025-07-11T15:25:00Z" w16du:dateUtc="2025-07-11T18:25:00Z"/>
          <w:i w:val="0"/>
          <w:iCs w:val="0"/>
          <w:color w:val="auto"/>
        </w:rPr>
      </w:pPr>
    </w:p>
    <w:p w14:paraId="20400C1E" w14:textId="093EEAF5" w:rsidR="00897888" w:rsidRPr="00EC30B6" w:rsidRDefault="00897888">
      <w:pPr>
        <w:pStyle w:val="Caption"/>
        <w:rPr>
          <w:ins w:id="603" w:author="Balaena Institute whitehead" w:date="2025-07-11T15:15:00Z" w16du:dateUtc="2025-07-11T18:15:00Z"/>
        </w:rPr>
        <w:pPrChange w:id="604" w:author="Balaena Institute whitehead" w:date="2025-07-11T15:25:00Z" w16du:dateUtc="2025-07-11T18:25:00Z">
          <w:pPr/>
        </w:pPrChange>
      </w:pPr>
    </w:p>
    <w:p w14:paraId="0FC03AA5" w14:textId="77777777" w:rsidR="006E66B8" w:rsidRPr="00EC30B6" w:rsidRDefault="006E66B8" w:rsidP="00583D2A"/>
    <w:p w14:paraId="1F336984" w14:textId="77777777" w:rsidR="00583D2A" w:rsidRPr="00EC30B6" w:rsidRDefault="00583D2A" w:rsidP="00583D2A">
      <w:pPr>
        <w:pStyle w:val="Caption"/>
        <w:keepNext/>
        <w:rPr>
          <w:i w:val="0"/>
          <w:iCs w:val="0"/>
        </w:rPr>
      </w:pPr>
    </w:p>
    <w:p w14:paraId="1263BF4D" w14:textId="73D39895" w:rsidR="00583D2A" w:rsidRPr="00EC30B6" w:rsidRDefault="00FC74A0" w:rsidP="00583D2A">
      <w:pPr>
        <w:keepNext/>
      </w:pPr>
      <w:ins w:id="605" w:author="Ana Eguiguren" w:date="2025-07-10T19:56:00Z" w16du:dateUtc="2025-07-10T22:56:00Z">
        <w:r w:rsidRPr="0062416A">
          <w:rPr>
            <w:noProof/>
          </w:rPr>
          <w:drawing>
            <wp:inline distT="0" distB="0" distL="0" distR="0" wp14:anchorId="56EB4C6C" wp14:editId="25CD3191">
              <wp:extent cx="5943600" cy="3396615"/>
              <wp:effectExtent l="0" t="0" r="0" b="0"/>
              <wp:docPr id="1790585865" name="Picture 3" descr="A graph of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585865" name="Picture 3" descr="A graph of a line&#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17AEB85A" w14:textId="1BDCB52C" w:rsidR="00583D2A" w:rsidRPr="00EC30B6" w:rsidRDefault="00583D2A" w:rsidP="00583D2A">
      <w:pPr>
        <w:pStyle w:val="Caption"/>
      </w:pPr>
      <w:bookmarkStart w:id="606" w:name="_Ref201775677"/>
      <w:commentRangeStart w:id="607"/>
      <w:r w:rsidRPr="00EC30B6">
        <w:rPr>
          <w:b/>
          <w:bCs/>
          <w:color w:val="auto"/>
        </w:rPr>
        <w:t xml:space="preserve">Figure </w:t>
      </w:r>
      <w:r w:rsidRPr="00EC30B6">
        <w:rPr>
          <w:b/>
          <w:bCs/>
          <w:color w:val="auto"/>
        </w:rPr>
        <w:fldChar w:fldCharType="begin"/>
      </w:r>
      <w:r w:rsidRPr="00EC30B6">
        <w:rPr>
          <w:b/>
          <w:bCs/>
          <w:color w:val="auto"/>
        </w:rPr>
        <w:instrText xml:space="preserve"> SEQ Figure \* ARABIC </w:instrText>
      </w:r>
      <w:r w:rsidRPr="00EC30B6">
        <w:rPr>
          <w:b/>
          <w:bCs/>
          <w:color w:val="auto"/>
        </w:rPr>
        <w:fldChar w:fldCharType="separate"/>
      </w:r>
      <w:ins w:id="608" w:author="Balaena Institute whitehead" w:date="2025-07-11T15:25:00Z" w16du:dateUtc="2025-07-11T18:25:00Z">
        <w:r w:rsidR="00897888" w:rsidRPr="00EC30B6">
          <w:rPr>
            <w:b/>
            <w:bCs/>
            <w:color w:val="auto"/>
            <w:rPrChange w:id="609" w:author="Balaena Institute whitehead" w:date="2025-07-25T12:58:00Z" w16du:dateUtc="2025-07-25T15:58:00Z">
              <w:rPr>
                <w:b/>
                <w:bCs/>
                <w:noProof/>
                <w:color w:val="auto"/>
              </w:rPr>
            </w:rPrChange>
          </w:rPr>
          <w:t>5</w:t>
        </w:r>
      </w:ins>
      <w:del w:id="610" w:author="Balaena Institute whitehead" w:date="2025-07-10T11:07:00Z" w16du:dateUtc="2025-07-10T14:07:00Z">
        <w:r w:rsidRPr="00EC30B6" w:rsidDel="00A10676">
          <w:rPr>
            <w:b/>
            <w:bCs/>
            <w:color w:val="auto"/>
            <w:rPrChange w:id="611" w:author="Balaena Institute whitehead" w:date="2025-07-25T12:58:00Z" w16du:dateUtc="2025-07-25T15:58:00Z">
              <w:rPr>
                <w:b/>
                <w:bCs/>
                <w:noProof/>
                <w:color w:val="auto"/>
              </w:rPr>
            </w:rPrChange>
          </w:rPr>
          <w:delText>3</w:delText>
        </w:r>
      </w:del>
      <w:r w:rsidRPr="00EC30B6">
        <w:rPr>
          <w:b/>
          <w:bCs/>
          <w:color w:val="auto"/>
        </w:rPr>
        <w:fldChar w:fldCharType="end"/>
      </w:r>
      <w:bookmarkEnd w:id="606"/>
      <w:r w:rsidRPr="00EC30B6">
        <w:rPr>
          <w:b/>
          <w:bCs/>
          <w:color w:val="auto"/>
        </w:rPr>
        <w:t xml:space="preserve">. </w:t>
      </w:r>
      <w:r w:rsidRPr="00EC30B6">
        <w:rPr>
          <w:i w:val="0"/>
          <w:iCs w:val="0"/>
          <w:color w:val="auto"/>
        </w:rPr>
        <w:t>Bootstrapped logistic curves of the total length (m) and the nose-to-body ratio of sperm whales based on measures of the snout to the caudal base of the dorsal fin</w:t>
      </w:r>
      <w:del w:id="612" w:author="Ana Eguiguren" w:date="2025-07-10T19:56:00Z" w16du:dateUtc="2025-07-10T22:56:00Z">
        <w:r w:rsidRPr="00EC30B6" w:rsidDel="00FC74A0">
          <w:rPr>
            <w:i w:val="0"/>
            <w:iCs w:val="0"/>
            <w:color w:val="auto"/>
          </w:rPr>
          <w:delText xml:space="preserve"> </w:delText>
        </w:r>
      </w:del>
      <w:ins w:id="613" w:author="Ana Eguiguren" w:date="2025-07-10T19:56:00Z" w16du:dateUtc="2025-07-10T22:56:00Z">
        <w:r w:rsidR="00FC74A0" w:rsidRPr="00EC30B6">
          <w:rPr>
            <w:i w:val="0"/>
            <w:iCs w:val="0"/>
            <w:color w:val="auto"/>
          </w:rPr>
          <w:t xml:space="preserve"> (</w:t>
        </w:r>
        <w:r w:rsidR="00FC74A0" w:rsidRPr="00EC30B6">
          <w:rPr>
            <w:color w:val="auto"/>
          </w:rPr>
          <w:t>NR</w:t>
        </w:r>
        <w:r w:rsidR="00FC74A0" w:rsidRPr="00EC30B6">
          <w:rPr>
            <w:color w:val="auto"/>
            <w:vertAlign w:val="subscript"/>
          </w:rPr>
          <w:t>flipper</w:t>
        </w:r>
        <w:r w:rsidR="00FC74A0" w:rsidRPr="00EC30B6">
          <w:rPr>
            <w:i w:val="0"/>
            <w:iCs w:val="0"/>
            <w:color w:val="auto"/>
            <w:vertAlign w:val="subscript"/>
          </w:rPr>
          <w:t>)</w:t>
        </w:r>
      </w:ins>
      <w:del w:id="614" w:author="Ana Eguiguren" w:date="2025-07-10T19:56:00Z" w16du:dateUtc="2025-07-10T22:56:00Z">
        <w:r w:rsidRPr="00EC30B6" w:rsidDel="00FC74A0">
          <w:rPr>
            <w:i w:val="0"/>
            <w:iCs w:val="0"/>
            <w:color w:val="auto"/>
          </w:rPr>
          <w:delText>(</w:delText>
        </w:r>
        <w:r w:rsidR="002B3A42" w:rsidRPr="00EC30B6" w:rsidDel="00FC74A0">
          <w:rPr>
            <w:i w:val="0"/>
            <w:iCs w:val="0"/>
            <w:color w:val="auto"/>
          </w:rPr>
          <w:delText>a</w:delText>
        </w:r>
        <w:r w:rsidRPr="00EC30B6" w:rsidDel="00FC74A0">
          <w:rPr>
            <w:i w:val="0"/>
            <w:iCs w:val="0"/>
            <w:color w:val="auto"/>
          </w:rPr>
          <w:delText>) and snout to the base of the flipper (</w:delText>
        </w:r>
        <w:r w:rsidR="002B3A42" w:rsidRPr="00EC30B6" w:rsidDel="00FC74A0">
          <w:rPr>
            <w:i w:val="0"/>
            <w:iCs w:val="0"/>
            <w:color w:val="auto"/>
          </w:rPr>
          <w:delText>b</w:delText>
        </w:r>
        <w:r w:rsidRPr="00EC30B6" w:rsidDel="00FC74A0">
          <w:rPr>
            <w:i w:val="0"/>
            <w:iCs w:val="0"/>
            <w:color w:val="auto"/>
          </w:rPr>
          <w:delText>)</w:delText>
        </w:r>
      </w:del>
      <w:r w:rsidRPr="00EC30B6">
        <w:rPr>
          <w:i w:val="0"/>
          <w:iCs w:val="0"/>
          <w:color w:val="auto"/>
        </w:rPr>
        <w:t xml:space="preserve">. Theoretical male curves are shown in violet and theoretical female curves are shown in green. The average </w:t>
      </w:r>
      <w:r w:rsidR="00DF217B" w:rsidRPr="00EC30B6">
        <w:rPr>
          <w:color w:val="auto"/>
        </w:rPr>
        <w:t>N</w:t>
      </w:r>
      <w:commentRangeStart w:id="615"/>
      <w:r w:rsidRPr="00EC30B6">
        <w:rPr>
          <w:color w:val="auto"/>
        </w:rPr>
        <w:t xml:space="preserve">R </w:t>
      </w:r>
      <w:r w:rsidRPr="00EC30B6">
        <w:rPr>
          <w:i w:val="0"/>
          <w:iCs w:val="0"/>
          <w:color w:val="auto"/>
        </w:rPr>
        <w:t xml:space="preserve">values </w:t>
      </w:r>
      <w:commentRangeEnd w:id="615"/>
      <w:r w:rsidRPr="00EC30B6">
        <w:rPr>
          <w:rStyle w:val="CommentReference"/>
          <w:i w:val="0"/>
          <w:iCs w:val="0"/>
          <w:color w:val="auto"/>
        </w:rPr>
        <w:commentReference w:id="615"/>
      </w:r>
      <w:r w:rsidRPr="00EC30B6">
        <w:rPr>
          <w:i w:val="0"/>
          <w:iCs w:val="0"/>
          <w:color w:val="auto"/>
        </w:rPr>
        <w:t>across iterations are shown by light violet</w:t>
      </w:r>
      <w:r w:rsidR="002B3A42" w:rsidRPr="00EC30B6">
        <w:rPr>
          <w:i w:val="0"/>
          <w:iCs w:val="0"/>
          <w:color w:val="auto"/>
        </w:rPr>
        <w:t xml:space="preserve"> dashed</w:t>
      </w:r>
      <w:r w:rsidRPr="00EC30B6">
        <w:rPr>
          <w:i w:val="0"/>
          <w:iCs w:val="0"/>
          <w:color w:val="auto"/>
        </w:rPr>
        <w:t xml:space="preserve"> </w:t>
      </w:r>
      <w:del w:id="616" w:author="Ana Eguiguren" w:date="2025-07-10T19:56:00Z" w16du:dateUtc="2025-07-10T22:56:00Z">
        <w:r w:rsidRPr="00EC30B6" w:rsidDel="00FC74A0">
          <w:rPr>
            <w:i w:val="0"/>
            <w:iCs w:val="0"/>
            <w:color w:val="auto"/>
          </w:rPr>
          <w:delText xml:space="preserve">and </w:delText>
        </w:r>
      </w:del>
      <w:ins w:id="617" w:author="Ana Eguiguren" w:date="2025-07-10T19:56:00Z" w16du:dateUtc="2025-07-10T22:56:00Z">
        <w:r w:rsidR="00FC74A0" w:rsidRPr="00EC30B6">
          <w:rPr>
            <w:i w:val="0"/>
            <w:iCs w:val="0"/>
            <w:color w:val="auto"/>
          </w:rPr>
          <w:t>pink</w:t>
        </w:r>
      </w:ins>
      <w:ins w:id="618" w:author="Ana Eguiguren" w:date="2025-07-10T19:57:00Z" w16du:dateUtc="2025-07-10T22:57:00Z">
        <w:r w:rsidR="00FC74A0" w:rsidRPr="00EC30B6">
          <w:rPr>
            <w:i w:val="0"/>
            <w:iCs w:val="0"/>
            <w:color w:val="auto"/>
          </w:rPr>
          <w:t xml:space="preserve"> and</w:t>
        </w:r>
      </w:ins>
      <w:ins w:id="619" w:author="Ana Eguiguren" w:date="2025-07-10T19:56:00Z" w16du:dateUtc="2025-07-10T22:56:00Z">
        <w:r w:rsidR="00FC74A0" w:rsidRPr="00EC30B6">
          <w:rPr>
            <w:i w:val="0"/>
            <w:iCs w:val="0"/>
            <w:color w:val="auto"/>
          </w:rPr>
          <w:t xml:space="preserve"> </w:t>
        </w:r>
      </w:ins>
      <w:r w:rsidRPr="00EC30B6">
        <w:rPr>
          <w:i w:val="0"/>
          <w:iCs w:val="0"/>
          <w:color w:val="auto"/>
        </w:rPr>
        <w:t>green</w:t>
      </w:r>
      <w:r w:rsidR="002B3A42" w:rsidRPr="00EC30B6">
        <w:rPr>
          <w:i w:val="0"/>
          <w:iCs w:val="0"/>
          <w:color w:val="auto"/>
        </w:rPr>
        <w:t xml:space="preserve"> solid</w:t>
      </w:r>
      <w:r w:rsidRPr="00EC30B6">
        <w:rPr>
          <w:i w:val="0"/>
          <w:iCs w:val="0"/>
          <w:color w:val="auto"/>
        </w:rPr>
        <w:t xml:space="preserve"> lines for males and females</w:t>
      </w:r>
      <w:r w:rsidR="002B3A42" w:rsidRPr="00EC30B6">
        <w:rPr>
          <w:i w:val="0"/>
          <w:iCs w:val="0"/>
          <w:color w:val="auto"/>
        </w:rPr>
        <w:t>,</w:t>
      </w:r>
      <w:r w:rsidRPr="00EC30B6">
        <w:rPr>
          <w:i w:val="0"/>
          <w:iCs w:val="0"/>
          <w:color w:val="auto"/>
        </w:rPr>
        <w:t xml:space="preserve"> respectively. </w:t>
      </w:r>
      <w:r w:rsidR="00C30AE6" w:rsidRPr="00EC30B6">
        <w:rPr>
          <w:i w:val="0"/>
          <w:iCs w:val="0"/>
          <w:color w:val="auto"/>
        </w:rPr>
        <w:t xml:space="preserve">The </w:t>
      </w:r>
      <w:del w:id="620" w:author="Balaena Institute whitehead" w:date="2025-07-11T11:56:00Z" w16du:dateUtc="2025-07-11T14:56:00Z">
        <w:r w:rsidR="00C30AE6" w:rsidRPr="00EC30B6" w:rsidDel="00CB1186">
          <w:rPr>
            <w:i w:val="0"/>
            <w:iCs w:val="0"/>
            <w:color w:val="auto"/>
          </w:rPr>
          <w:delText>dashed</w:delText>
        </w:r>
        <w:r w:rsidRPr="00EC30B6" w:rsidDel="00CB1186">
          <w:rPr>
            <w:i w:val="0"/>
            <w:iCs w:val="0"/>
            <w:color w:val="auto"/>
          </w:rPr>
          <w:delText xml:space="preserve"> </w:delText>
        </w:r>
      </w:del>
      <w:r w:rsidRPr="00EC30B6">
        <w:rPr>
          <w:i w:val="0"/>
          <w:iCs w:val="0"/>
          <w:color w:val="auto"/>
        </w:rPr>
        <w:t>vertical line</w:t>
      </w:r>
      <w:del w:id="621" w:author="Ana Eguiguren" w:date="2025-07-10T19:57:00Z" w16du:dateUtc="2025-07-10T22:57:00Z">
        <w:r w:rsidRPr="00EC30B6" w:rsidDel="00FC74A0">
          <w:rPr>
            <w:i w:val="0"/>
            <w:iCs w:val="0"/>
            <w:color w:val="auto"/>
          </w:rPr>
          <w:delText>s</w:delText>
        </w:r>
      </w:del>
      <w:r w:rsidRPr="00EC30B6">
        <w:rPr>
          <w:i w:val="0"/>
          <w:iCs w:val="0"/>
          <w:color w:val="auto"/>
        </w:rPr>
        <w:t xml:space="preserve"> indicate</w:t>
      </w:r>
      <w:ins w:id="622" w:author="Balaena Institute whitehead" w:date="2025-07-11T11:56:00Z" w16du:dateUtc="2025-07-11T14:56:00Z">
        <w:r w:rsidR="00BE1ADA" w:rsidRPr="00EC30B6">
          <w:rPr>
            <w:i w:val="0"/>
            <w:iCs w:val="0"/>
            <w:color w:val="auto"/>
          </w:rPr>
          <w:t>s</w:t>
        </w:r>
      </w:ins>
      <w:r w:rsidR="00FC74A0" w:rsidRPr="00EC30B6">
        <w:rPr>
          <w:i w:val="0"/>
          <w:iCs w:val="0"/>
          <w:color w:val="auto"/>
        </w:rPr>
        <w:t xml:space="preserve"> the point of divergence between males and females (</w:t>
      </w:r>
      <w:r w:rsidR="00FC74A0" w:rsidRPr="00EC30B6">
        <w:rPr>
          <w:color w:val="auto"/>
        </w:rPr>
        <w:t xml:space="preserve">chm = </w:t>
      </w:r>
      <w:r w:rsidR="00FC74A0" w:rsidRPr="00EC30B6">
        <w:rPr>
          <w:i w:val="0"/>
          <w:iCs w:val="0"/>
          <w:color w:val="auto"/>
        </w:rPr>
        <w:t xml:space="preserve">6 m) based on Nishiwaki et al. (1963). </w:t>
      </w:r>
      <w:r w:rsidRPr="00EC30B6">
        <w:rPr>
          <w:i w:val="0"/>
          <w:iCs w:val="0"/>
          <w:color w:val="auto"/>
        </w:rPr>
        <w:t xml:space="preserve"> </w:t>
      </w:r>
      <w:del w:id="623" w:author="Ana Eguiguren" w:date="2025-07-10T19:57:00Z" w16du:dateUtc="2025-07-10T22:57:00Z">
        <w:r w:rsidRPr="00EC30B6" w:rsidDel="00FC74A0">
          <w:rPr>
            <w:i w:val="0"/>
            <w:iCs w:val="0"/>
            <w:color w:val="auto"/>
          </w:rPr>
          <w:delText>the minimum body lengths associated with sperm whale sex and age classes as follows: length at birth (4 m; NB), juvenile (J; 5.5 m), sub-adult (SA; 7.6 m ), adult female (AF – 8.5 m),  adult male and mature female (AM/MF – 10 m), maximum female length (Fmax – 12 m), and mature male (MM – 13.7</w:delText>
        </w:r>
        <w:r w:rsidR="005F05A3" w:rsidRPr="00EC30B6" w:rsidDel="00FC74A0">
          <w:rPr>
            <w:i w:val="0"/>
            <w:iCs w:val="0"/>
            <w:color w:val="auto"/>
          </w:rPr>
          <w:delText>).</w:delText>
        </w:r>
        <w:commentRangeEnd w:id="607"/>
        <w:r w:rsidR="00922BBE" w:rsidRPr="00EC30B6" w:rsidDel="00FC74A0">
          <w:rPr>
            <w:rStyle w:val="CommentReference"/>
            <w:i w:val="0"/>
            <w:iCs w:val="0"/>
            <w:color w:val="auto"/>
          </w:rPr>
          <w:commentReference w:id="607"/>
        </w:r>
      </w:del>
    </w:p>
    <w:p w14:paraId="24E32432" w14:textId="77777777" w:rsidR="00583D2A" w:rsidRPr="00EC30B6" w:rsidRDefault="00583D2A" w:rsidP="00583D2A"/>
    <w:p w14:paraId="0ABFF04C" w14:textId="77777777" w:rsidR="00583D2A" w:rsidRPr="00EC30B6" w:rsidRDefault="00583D2A" w:rsidP="00583D2A">
      <w:pPr>
        <w:pStyle w:val="Heading4"/>
      </w:pPr>
      <w:r w:rsidRPr="00EC30B6">
        <w:t>3.3.2 Posterior probabilities of being female</w:t>
      </w:r>
    </w:p>
    <w:p w14:paraId="007252C7" w14:textId="7B728B5E" w:rsidR="00583D2A" w:rsidRPr="00EC30B6" w:rsidRDefault="00583D2A" w:rsidP="00583D2A">
      <w:del w:id="624" w:author="Ana Eguiguren" w:date="2025-07-10T20:02:00Z" w16du:dateUtc="2025-07-10T23:02:00Z">
        <w:r w:rsidRPr="00EC30B6" w:rsidDel="001129B3">
          <w:delText xml:space="preserve">Models based on </w:delText>
        </w:r>
        <w:r w:rsidR="005F05A3" w:rsidRPr="00EC30B6" w:rsidDel="001129B3">
          <w:rPr>
            <w:i/>
            <w:iCs/>
          </w:rPr>
          <w:delText>N</w:delText>
        </w:r>
        <w:r w:rsidRPr="00EC30B6" w:rsidDel="001129B3">
          <w:rPr>
            <w:i/>
            <w:iCs/>
          </w:rPr>
          <w:delText>R</w:delText>
        </w:r>
        <w:r w:rsidR="004B6732" w:rsidRPr="00EC30B6" w:rsidDel="001129B3">
          <w:rPr>
            <w:i/>
            <w:iCs/>
            <w:vertAlign w:val="subscript"/>
          </w:rPr>
          <w:delText>dorsal</w:delText>
        </w:r>
        <w:r w:rsidR="004B6732" w:rsidRPr="00EC30B6" w:rsidDel="001129B3">
          <w:rPr>
            <w:i/>
            <w:iCs/>
          </w:rPr>
          <w:delText xml:space="preserve"> </w:delText>
        </w:r>
        <w:r w:rsidRPr="00EC30B6" w:rsidDel="001129B3">
          <w:delText xml:space="preserve">metrics resulted in higher uncertainty for individual estimates </w:delText>
        </w:r>
        <w:r w:rsidR="005F05A3" w:rsidRPr="00EC30B6" w:rsidDel="001129B3">
          <w:delText xml:space="preserve">of the probability of being female </w:delText>
        </w:r>
        <w:r w:rsidRPr="00EC30B6" w:rsidDel="001129B3">
          <w:delText xml:space="preserve">than </w:delText>
        </w:r>
        <w:r w:rsidR="005F05A3" w:rsidRPr="00EC30B6" w:rsidDel="001129B3">
          <w:rPr>
            <w:i/>
            <w:iCs/>
          </w:rPr>
          <w:delText>N</w:delText>
        </w:r>
        <w:r w:rsidRPr="00EC30B6" w:rsidDel="001129B3">
          <w:rPr>
            <w:i/>
            <w:iCs/>
          </w:rPr>
          <w:delText>R</w:delText>
        </w:r>
        <w:r w:rsidR="004B6732" w:rsidRPr="00EC30B6" w:rsidDel="001129B3">
          <w:rPr>
            <w:i/>
            <w:iCs/>
            <w:vertAlign w:val="subscript"/>
          </w:rPr>
          <w:delText>flipper</w:delText>
        </w:r>
        <w:r w:rsidRPr="00EC30B6" w:rsidDel="001129B3">
          <w:rPr>
            <w:i/>
            <w:iCs/>
          </w:rPr>
          <w:delText xml:space="preserve"> </w:delText>
        </w:r>
        <w:r w:rsidRPr="00EC30B6" w:rsidDel="001129B3">
          <w:delText>models (</w:delText>
        </w:r>
        <w:r w:rsidRPr="00EC30B6" w:rsidDel="001129B3">
          <w:fldChar w:fldCharType="begin"/>
        </w:r>
        <w:r w:rsidRPr="00EC30B6" w:rsidDel="001129B3">
          <w:delInstrText xml:space="preserve"> REF _Ref201777743 \h </w:delInstrText>
        </w:r>
        <w:r w:rsidRPr="00EC30B6" w:rsidDel="001129B3">
          <w:fldChar w:fldCharType="separate"/>
        </w:r>
        <w:r w:rsidRPr="00EC30B6" w:rsidDel="001129B3">
          <w:rPr>
            <w:b/>
            <w:bCs/>
          </w:rPr>
          <w:delText xml:space="preserve">Figure </w:delText>
        </w:r>
        <w:r w:rsidRPr="00EC30B6" w:rsidDel="001129B3">
          <w:rPr>
            <w:b/>
            <w:bCs/>
            <w:rPrChange w:id="625" w:author="Balaena Institute whitehead" w:date="2025-07-25T12:58:00Z" w16du:dateUtc="2025-07-25T15:58:00Z">
              <w:rPr>
                <w:b/>
                <w:bCs/>
                <w:noProof/>
              </w:rPr>
            </w:rPrChange>
          </w:rPr>
          <w:delText>5</w:delText>
        </w:r>
        <w:r w:rsidRPr="00EC30B6" w:rsidDel="001129B3">
          <w:fldChar w:fldCharType="end"/>
        </w:r>
        <w:r w:rsidRPr="00EC30B6" w:rsidDel="001129B3">
          <w:delText xml:space="preserve">). </w:delText>
        </w:r>
      </w:del>
      <w:r w:rsidRPr="00EC30B6">
        <w:t xml:space="preserve">Models fit with </w:t>
      </w:r>
      <w:r w:rsidR="004B6732" w:rsidRPr="00EC30B6">
        <w:rPr>
          <w:i/>
          <w:iCs/>
        </w:rPr>
        <w:t>NR</w:t>
      </w:r>
      <w:r w:rsidR="004B6732" w:rsidRPr="00EC30B6">
        <w:rPr>
          <w:i/>
          <w:iCs/>
          <w:vertAlign w:val="subscript"/>
        </w:rPr>
        <w:t>flipper</w:t>
      </w:r>
      <w:r w:rsidR="004B6732" w:rsidRPr="00EC30B6">
        <w:t xml:space="preserve"> </w:t>
      </w:r>
      <w:r w:rsidRPr="00EC30B6">
        <w:t>consistently</w:t>
      </w:r>
      <w:ins w:id="626" w:author="Ana Eguiguren" w:date="2025-07-10T20:02:00Z" w16du:dateUtc="2025-07-10T23:02:00Z">
        <w:r w:rsidR="001129B3" w:rsidRPr="00EC30B6">
          <w:t>—</w:t>
        </w:r>
      </w:ins>
      <w:del w:id="627" w:author="Ana Eguiguren" w:date="2025-07-10T20:02:00Z" w16du:dateUtc="2025-07-10T23:02:00Z">
        <w:r w:rsidRPr="00EC30B6" w:rsidDel="001129B3">
          <w:delText xml:space="preserve"> (</w:delText>
        </w:r>
      </w:del>
      <w:del w:id="628" w:author="Ana Eguiguren" w:date="2025-07-10T20:03:00Z" w16du:dateUtc="2025-07-10T23:03:00Z">
        <w:r w:rsidR="003C2CB8" w:rsidRPr="00EC30B6" w:rsidDel="001129B3">
          <w:delText>which</w:delText>
        </w:r>
      </w:del>
      <w:del w:id="629" w:author="Ana Eguiguren" w:date="2025-07-10T20:02:00Z" w16du:dateUtc="2025-07-10T23:02:00Z">
        <w:r w:rsidR="003C2CB8" w:rsidRPr="00EC30B6" w:rsidDel="001129B3">
          <w:delText xml:space="preserve"> </w:delText>
        </w:r>
      </w:del>
      <w:del w:id="630" w:author="Ana Eguiguren" w:date="2025-07-10T20:03:00Z" w16du:dateUtc="2025-07-10T23:03:00Z">
        <w:r w:rsidR="003C2CB8" w:rsidRPr="00EC30B6" w:rsidDel="001129B3">
          <w:delText xml:space="preserve">we </w:delText>
        </w:r>
      </w:del>
      <w:del w:id="631" w:author="Ana Eguiguren" w:date="2025-07-10T20:02:00Z" w16du:dateUtc="2025-07-10T23:02:00Z">
        <w:r w:rsidR="003C2CB8" w:rsidRPr="00EC30B6" w:rsidDel="001129B3">
          <w:delText xml:space="preserve">here </w:delText>
        </w:r>
      </w:del>
      <w:del w:id="632" w:author="Ana Eguiguren" w:date="2025-07-10T20:03:00Z" w16du:dateUtc="2025-07-10T23:03:00Z">
        <w:r w:rsidR="003C2CB8" w:rsidRPr="00EC30B6" w:rsidDel="001129B3">
          <w:delText>define</w:delText>
        </w:r>
      </w:del>
      <w:ins w:id="633" w:author="Ana Eguiguren" w:date="2025-07-10T20:03:00Z" w16du:dateUtc="2025-07-10T23:03:00Z">
        <w:r w:rsidR="001129B3" w:rsidRPr="00EC30B6">
          <w:t>defined here</w:t>
        </w:r>
      </w:ins>
      <w:r w:rsidR="003C2CB8" w:rsidRPr="00EC30B6">
        <w:t xml:space="preserve"> as </w:t>
      </w:r>
      <w:del w:id="634" w:author="Ana Eguiguren" w:date="2025-07-15T18:23:00Z" w16du:dateUtc="2025-07-15T21:23:00Z">
        <w:r w:rsidR="003C2CB8" w:rsidRPr="00EC30B6" w:rsidDel="001C3A91">
          <w:delText>cases when</w:delText>
        </w:r>
      </w:del>
      <w:ins w:id="635" w:author="Ana Eguiguren" w:date="2025-07-15T18:23:00Z" w16du:dateUtc="2025-07-15T21:23:00Z">
        <w:r w:rsidR="001C3A91" w:rsidRPr="00EC30B6">
          <w:t>having</w:t>
        </w:r>
      </w:ins>
      <w:r w:rsidR="003C2CB8" w:rsidRPr="00EC30B6">
        <w:t xml:space="preserve"> </w:t>
      </w:r>
      <w:del w:id="636" w:author="Ana Eguiguren" w:date="2025-07-15T18:23:00Z" w16du:dateUtc="2025-07-15T21:23:00Z">
        <w:r w:rsidR="003C2CB8" w:rsidRPr="00EC30B6" w:rsidDel="001C3A91">
          <w:delText xml:space="preserve">the </w:delText>
        </w:r>
      </w:del>
      <w:del w:id="637" w:author="Ana Eguiguren" w:date="2025-07-10T20:03:00Z" w16du:dateUtc="2025-07-10T23:03:00Z">
        <w:r w:rsidR="003C2CB8" w:rsidRPr="00EC30B6" w:rsidDel="001129B3">
          <w:delText xml:space="preserve">individual </w:delText>
        </w:r>
      </w:del>
      <w:r w:rsidR="003C2CB8" w:rsidRPr="00EC30B6">
        <w:t xml:space="preserve">bootstrapped </w:t>
      </w:r>
      <w:r w:rsidRPr="00EC30B6">
        <w:t xml:space="preserve">95% </w:t>
      </w:r>
      <w:r w:rsidRPr="00EC30B6">
        <w:rPr>
          <w:i/>
          <w:iCs/>
        </w:rPr>
        <w:t>CI</w:t>
      </w:r>
      <w:r w:rsidR="003C2CB8" w:rsidRPr="00EC30B6">
        <w:rPr>
          <w:i/>
          <w:iCs/>
        </w:rPr>
        <w:t xml:space="preserve"> </w:t>
      </w:r>
      <w:r w:rsidR="003C2CB8" w:rsidRPr="00EC30B6">
        <w:t>width</w:t>
      </w:r>
      <w:ins w:id="638" w:author="Ana Eguiguren" w:date="2025-07-15T18:24:00Z" w16du:dateUtc="2025-07-15T21:24:00Z">
        <w:r w:rsidR="001C3A91" w:rsidRPr="00EC30B6">
          <w:t>s</w:t>
        </w:r>
      </w:ins>
      <w:r w:rsidR="003C2CB8" w:rsidRPr="00EC30B6">
        <w:t xml:space="preserve"> for </w:t>
      </w:r>
      <w:r w:rsidR="003C2CB8" w:rsidRPr="00EC30B6">
        <w:rPr>
          <w:i/>
          <w:iCs/>
        </w:rPr>
        <w:t>P(f)</w:t>
      </w:r>
      <w:r w:rsidR="003C2CB8" w:rsidRPr="00EC30B6">
        <w:t xml:space="preserve"> </w:t>
      </w:r>
      <w:del w:id="639" w:author="Ana Eguiguren" w:date="2025-07-10T20:03:00Z" w16du:dateUtc="2025-07-10T23:03:00Z">
        <w:r w:rsidR="003C2CB8" w:rsidRPr="00EC30B6" w:rsidDel="001129B3">
          <w:delText>estimates</w:delText>
        </w:r>
      </w:del>
      <w:ins w:id="640" w:author="Ana Eguiguren" w:date="2025-07-10T20:03:00Z" w16du:dateUtc="2025-07-10T23:03:00Z">
        <w:del w:id="641" w:author="Balaena Institute whitehead" w:date="2025-07-25T14:26:00Z" w16du:dateUtc="2025-07-25T17:26:00Z">
          <w:r w:rsidR="001129B3" w:rsidRPr="00EC30B6" w:rsidDel="001B6492">
            <w:delText xml:space="preserve">was less </w:delText>
          </w:r>
        </w:del>
      </w:ins>
      <w:ins w:id="642" w:author="Balaena Institute whitehead" w:date="2025-07-25T14:26:00Z" w16du:dateUtc="2025-07-25T17:26:00Z">
        <w:r w:rsidR="001B6492">
          <w:t>&lt;</w:t>
        </w:r>
      </w:ins>
      <w:ins w:id="643" w:author="Ana Eguiguren" w:date="2025-07-10T20:03:00Z" w16du:dateUtc="2025-07-10T23:03:00Z">
        <w:del w:id="644" w:author="Balaena Institute whitehead" w:date="2025-07-25T14:26:00Z" w16du:dateUtc="2025-07-25T17:26:00Z">
          <w:r w:rsidR="001129B3" w:rsidRPr="00EC30B6" w:rsidDel="001B6492">
            <w:delText>than</w:delText>
          </w:r>
        </w:del>
      </w:ins>
      <w:r w:rsidR="003C2CB8" w:rsidRPr="00EC30B6">
        <w:rPr>
          <w:i/>
          <w:iCs/>
        </w:rPr>
        <w:t xml:space="preserve"> </w:t>
      </w:r>
      <w:del w:id="645" w:author="Ana Eguiguren" w:date="2025-07-10T20:03:00Z" w16du:dateUtc="2025-07-10T23:03:00Z">
        <w:r w:rsidRPr="00EC30B6" w:rsidDel="001129B3">
          <w:delText xml:space="preserve">&lt; </w:delText>
        </w:r>
      </w:del>
      <w:r w:rsidRPr="00EC30B6">
        <w:t>0.05</w:t>
      </w:r>
      <w:ins w:id="646" w:author="Ana Eguiguren" w:date="2025-07-10T20:03:00Z" w16du:dateUtc="2025-07-10T23:03:00Z">
        <w:r w:rsidR="001129B3" w:rsidRPr="00EC30B6">
          <w:t>—</w:t>
        </w:r>
      </w:ins>
      <w:del w:id="647" w:author="Ana Eguiguren" w:date="2025-07-10T20:02:00Z" w16du:dateUtc="2025-07-10T23:02:00Z">
        <w:r w:rsidRPr="00EC30B6" w:rsidDel="001129B3">
          <w:delText xml:space="preserve">) </w:delText>
        </w:r>
      </w:del>
      <w:r w:rsidRPr="00EC30B6">
        <w:t>assigned</w:t>
      </w:r>
      <w:del w:id="648" w:author="Ana Eguiguren" w:date="2025-07-10T20:03:00Z" w16du:dateUtc="2025-07-10T23:03:00Z">
        <w:r w:rsidRPr="00EC30B6" w:rsidDel="001129B3">
          <w:delText xml:space="preserve"> a</w:delText>
        </w:r>
      </w:del>
      <w:r w:rsidRPr="00EC30B6">
        <w:t xml:space="preserve"> high probability</w:t>
      </w:r>
      <w:r w:rsidR="003C2CB8" w:rsidRPr="00EC30B6">
        <w:t xml:space="preserve"> (</w:t>
      </w:r>
      <w:r w:rsidR="003C2CB8" w:rsidRPr="00EC30B6">
        <w:rPr>
          <w:i/>
          <w:iCs/>
        </w:rPr>
        <w:t>P(f) &gt; 0.95</w:t>
      </w:r>
      <w:r w:rsidR="003C2CB8" w:rsidRPr="00EC30B6">
        <w:t xml:space="preserve">) </w:t>
      </w:r>
      <w:r w:rsidRPr="00EC30B6">
        <w:t>of an individual being female to 21 individuals ranging from 9.8 – 12.5 m</w:t>
      </w:r>
      <w:ins w:id="649" w:author="Ana Eguiguren" w:date="2025-07-10T20:03:00Z" w16du:dateUtc="2025-07-10T23:03:00Z">
        <w:r w:rsidR="00A35428" w:rsidRPr="00EC30B6">
          <w:t xml:space="preserve"> </w:t>
        </w:r>
      </w:ins>
      <w:ins w:id="650" w:author="Ana Eguiguren" w:date="2025-07-10T20:04:00Z" w16du:dateUtc="2025-07-10T23:04:00Z">
        <w:r w:rsidR="00A35428" w:rsidRPr="00EC30B6">
          <w:rPr>
            <w:i/>
            <w:iCs/>
          </w:rPr>
          <w:t>TL</w:t>
        </w:r>
      </w:ins>
      <w:r w:rsidRPr="00EC30B6">
        <w:t xml:space="preserve"> and </w:t>
      </w:r>
      <w:del w:id="651" w:author="Ana Eguiguren" w:date="2025-07-10T20:04:00Z" w16du:dateUtc="2025-07-10T23:04:00Z">
        <w:r w:rsidR="004B6732" w:rsidRPr="00EC30B6" w:rsidDel="00A35428">
          <w:rPr>
            <w:i/>
            <w:iCs/>
          </w:rPr>
          <w:delText>NR</w:delText>
        </w:r>
        <w:r w:rsidR="004B6732" w:rsidRPr="00EC30B6" w:rsidDel="00A35428">
          <w:rPr>
            <w:i/>
            <w:iCs/>
            <w:vertAlign w:val="subscript"/>
          </w:rPr>
          <w:delText>flipper</w:delText>
        </w:r>
        <w:r w:rsidR="004B6732" w:rsidRPr="00EC30B6" w:rsidDel="00A35428">
          <w:delText xml:space="preserve"> </w:delText>
        </w:r>
        <w:r w:rsidRPr="00EC30B6" w:rsidDel="00A35428">
          <w:delText xml:space="preserve">measures </w:delText>
        </w:r>
      </w:del>
      <w:r w:rsidRPr="00EC30B6">
        <w:t>between 0.28 – 0.31</w:t>
      </w:r>
      <w:ins w:id="652" w:author="Ana Eguiguren" w:date="2025-07-10T20:04:00Z" w16du:dateUtc="2025-07-10T23:04:00Z">
        <w:r w:rsidR="00A35428" w:rsidRPr="00EC30B6">
          <w:t xml:space="preserve"> </w:t>
        </w:r>
        <w:r w:rsidR="00A35428" w:rsidRPr="00EC30B6">
          <w:rPr>
            <w:i/>
            <w:iCs/>
          </w:rPr>
          <w:t>NR</w:t>
        </w:r>
        <w:r w:rsidR="00A35428" w:rsidRPr="00EC30B6">
          <w:rPr>
            <w:i/>
            <w:iCs/>
            <w:vertAlign w:val="subscript"/>
          </w:rPr>
          <w:t>flipper</w:t>
        </w:r>
      </w:ins>
      <w:r w:rsidRPr="00EC30B6">
        <w:t xml:space="preserve">. </w:t>
      </w:r>
      <w:del w:id="653" w:author="Ana Eguiguren" w:date="2025-07-10T20:04:00Z" w16du:dateUtc="2025-07-10T23:04:00Z">
        <w:r w:rsidRPr="00EC30B6" w:rsidDel="00A35428">
          <w:delText xml:space="preserve"> </w:delText>
        </w:r>
      </w:del>
      <w:del w:id="654" w:author="Ana Eguiguren" w:date="2025-07-24T12:18:00Z" w16du:dateUtc="2025-07-24T15:18:00Z">
        <w:r w:rsidRPr="00EC30B6" w:rsidDel="00215849">
          <w:delText xml:space="preserve">This length range </w:delText>
        </w:r>
      </w:del>
      <w:del w:id="655" w:author="Ana Eguiguren" w:date="2025-07-10T20:04:00Z" w16du:dateUtc="2025-07-10T23:04:00Z">
        <w:r w:rsidRPr="00EC30B6" w:rsidDel="009875D9">
          <w:delText xml:space="preserve">coincides </w:delText>
        </w:r>
      </w:del>
      <w:del w:id="656" w:author="Ana Eguiguren" w:date="2025-07-24T12:18:00Z" w16du:dateUtc="2025-07-24T15:18:00Z">
        <w:r w:rsidRPr="00EC30B6" w:rsidDel="00215849">
          <w:delText xml:space="preserve">with the 10 – 12 m range of mature females based on whaling data </w:delText>
        </w:r>
      </w:del>
      <w:del w:id="657" w:author="Ana Eguiguren" w:date="2025-07-09T19:51:00Z" w16du:dateUtc="2025-07-09T22:51:00Z">
        <w:r w:rsidRPr="00EC30B6">
          <w:fldChar w:fldCharType="begin"/>
        </w:r>
        <w:r w:rsidRPr="00EC30B6">
          <w:delInstrText xml:space="preserve"> ADDIN ZOTERO_ITEM CSL_CITATION {"citationID":"a1u6636mc5q","properties":{"formattedCitation":"\\uldash{(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delInstrText>
        </w:r>
        <w:r w:rsidRPr="00EC30B6">
          <w:fldChar w:fldCharType="separate"/>
        </w:r>
        <w:r w:rsidRPr="00EC30B6">
          <w:rPr>
            <w:kern w:val="0"/>
            <w:u w:val="dash"/>
          </w:rPr>
          <w:delText>(Best et al. 1984)</w:delText>
        </w:r>
        <w:r w:rsidRPr="00EC30B6">
          <w:fldChar w:fldCharType="end"/>
        </w:r>
      </w:del>
      <w:ins w:id="658" w:author="Balaena Institute whitehead" w:date="2025-07-11T15:32:00Z" w16du:dateUtc="2025-07-11T18:32:00Z">
        <w:del w:id="659" w:author="Ana Eguiguren" w:date="2025-07-24T12:18:00Z" w16du:dateUtc="2025-07-24T15:18:00Z">
          <w:r w:rsidR="006A6C4E" w:rsidRPr="00EC30B6" w:rsidDel="00215849">
            <w:delText xml:space="preserve"> (12 m)</w:delText>
          </w:r>
        </w:del>
      </w:ins>
      <w:del w:id="660" w:author="Ana Eguiguren" w:date="2025-07-24T12:18:00Z" w16du:dateUtc="2025-07-24T15:18:00Z">
        <w:r w:rsidRPr="00EC30B6" w:rsidDel="00215849">
          <w:delText xml:space="preserve">. </w:delText>
        </w:r>
      </w:del>
      <w:r w:rsidR="004B6732" w:rsidRPr="00EC30B6">
        <w:t xml:space="preserve">The </w:t>
      </w:r>
      <w:r w:rsidR="004B6732" w:rsidRPr="00EC30B6">
        <w:rPr>
          <w:i/>
          <w:iCs/>
        </w:rPr>
        <w:t>NR</w:t>
      </w:r>
      <w:r w:rsidR="004B6732" w:rsidRPr="00EC30B6">
        <w:rPr>
          <w:i/>
          <w:iCs/>
          <w:vertAlign w:val="subscript"/>
        </w:rPr>
        <w:t>flipper</w:t>
      </w:r>
      <w:r w:rsidR="004B6732" w:rsidRPr="00EC30B6">
        <w:t xml:space="preserve"> </w:t>
      </w:r>
      <w:r w:rsidRPr="00EC30B6">
        <w:t>model also resulted in a consistently low probability</w:t>
      </w:r>
      <w:r w:rsidR="003C2CB8" w:rsidRPr="00EC30B6">
        <w:t xml:space="preserve"> (</w:t>
      </w:r>
      <w:r w:rsidR="003C2CB8" w:rsidRPr="00EC30B6">
        <w:rPr>
          <w:i/>
          <w:iCs/>
        </w:rPr>
        <w:t>P(f)</w:t>
      </w:r>
      <w:r w:rsidR="003C2CB8" w:rsidRPr="00EC30B6">
        <w:t xml:space="preserve"> &lt; 0.05) </w:t>
      </w:r>
      <w:r w:rsidRPr="00EC30B6">
        <w:t>of individuals being female</w:t>
      </w:r>
      <w:del w:id="661" w:author="Hal Whitehead" w:date="2025-07-09T10:33:00Z" w16du:dateUtc="2025-07-09T13:33:00Z">
        <w:r w:rsidRPr="00EC30B6">
          <w:delText>s values</w:delText>
        </w:r>
      </w:del>
      <w:r w:rsidRPr="00EC30B6">
        <w:t xml:space="preserve"> for 5 individuals between 12.9 – 16.1 m and </w:t>
      </w:r>
      <w:r w:rsidR="004B6732" w:rsidRPr="00EC30B6">
        <w:rPr>
          <w:i/>
          <w:iCs/>
        </w:rPr>
        <w:t>NR</w:t>
      </w:r>
      <w:r w:rsidR="004B6732" w:rsidRPr="00EC30B6">
        <w:rPr>
          <w:i/>
          <w:iCs/>
          <w:vertAlign w:val="subscript"/>
        </w:rPr>
        <w:t>flipper</w:t>
      </w:r>
      <w:r w:rsidRPr="00EC30B6">
        <w:rPr>
          <w:i/>
          <w:iCs/>
        </w:rPr>
        <w:t xml:space="preserve"> </w:t>
      </w:r>
      <w:r w:rsidRPr="00EC30B6">
        <w:t>0.38 – 0.41, which can be classified as males based on their length</w:t>
      </w:r>
      <w:r w:rsidR="003C2CB8" w:rsidRPr="00EC30B6">
        <w:t xml:space="preserve"> considerably</w:t>
      </w:r>
      <w:r w:rsidRPr="00EC30B6">
        <w:t xml:space="preserve"> </w:t>
      </w:r>
      <w:r w:rsidR="003C2CB8" w:rsidRPr="00EC30B6">
        <w:t>exceeding the maximum recorded female length</w:t>
      </w:r>
      <w:r w:rsidRPr="00EC30B6">
        <w:t>.</w:t>
      </w:r>
      <w:ins w:id="662" w:author="Ana Eguiguren" w:date="2025-07-15T18:25:00Z" w16du:dateUtc="2025-07-15T21:25:00Z">
        <w:r w:rsidR="001C3A91" w:rsidRPr="00EC30B6">
          <w:t xml:space="preserve"> Images of </w:t>
        </w:r>
      </w:ins>
      <w:ins w:id="663" w:author="Ana Eguiguren" w:date="2025-07-15T18:26:00Z" w16du:dateUtc="2025-07-15T21:26:00Z">
        <w:r w:rsidR="001C3A91" w:rsidRPr="00EC30B6">
          <w:t xml:space="preserve">a sample of </w:t>
        </w:r>
      </w:ins>
      <w:ins w:id="664" w:author="Ana Eguiguren" w:date="2025-07-15T18:25:00Z" w16du:dateUtc="2025-07-15T21:25:00Z">
        <w:r w:rsidR="001C3A91" w:rsidRPr="00EC30B6">
          <w:t>individual</w:t>
        </w:r>
      </w:ins>
      <w:ins w:id="665" w:author="Ana Eguiguren" w:date="2025-07-15T18:26:00Z" w16du:dateUtc="2025-07-15T21:26:00Z">
        <w:r w:rsidR="001C3A91" w:rsidRPr="00EC30B6">
          <w:t xml:space="preserve">s and their corresponding </w:t>
        </w:r>
        <w:r w:rsidR="001C3A91" w:rsidRPr="00EC30B6">
          <w:rPr>
            <w:i/>
            <w:iCs/>
          </w:rPr>
          <w:t>P(f)</w:t>
        </w:r>
        <w:r w:rsidR="001C3A91" w:rsidRPr="00EC30B6">
          <w:t xml:space="preserve"> values are shown in the </w:t>
        </w:r>
      </w:ins>
      <w:ins w:id="666" w:author="Ana Eguiguren" w:date="2025-07-15T18:43:00Z" w16du:dateUtc="2025-07-15T21:43:00Z">
        <w:r w:rsidR="009B17FC" w:rsidRPr="00EC30B6">
          <w:rPr>
            <w:b/>
            <w:bCs/>
          </w:rPr>
          <w:t>Supplementary Material 2</w:t>
        </w:r>
      </w:ins>
      <w:ins w:id="667" w:author="Ana Eguiguren" w:date="2025-07-15T18:44:00Z" w16du:dateUtc="2025-07-15T21:44:00Z">
        <w:del w:id="668" w:author="Balaena Institute whitehead" w:date="2025-07-25T14:27:00Z" w16du:dateUtc="2025-07-25T17:27:00Z">
          <w:r w:rsidR="00D80962" w:rsidRPr="00EC30B6" w:rsidDel="001B6492">
            <w:delText xml:space="preserve"> for reference</w:delText>
          </w:r>
        </w:del>
      </w:ins>
      <w:ins w:id="669" w:author="Ana Eguiguren" w:date="2025-07-15T18:26:00Z" w16du:dateUtc="2025-07-15T21:26:00Z">
        <w:r w:rsidR="001C3A91" w:rsidRPr="00EC30B6">
          <w:t xml:space="preserve">. </w:t>
        </w:r>
      </w:ins>
      <w:del w:id="670" w:author="Ana Eguiguren" w:date="2025-07-15T18:26:00Z" w16du:dateUtc="2025-07-15T21:26:00Z">
        <w:r w:rsidRPr="00EC30B6" w:rsidDel="001C3A91">
          <w:delText xml:space="preserve"> </w:delText>
        </w:r>
      </w:del>
      <w:del w:id="671" w:author="Ana Eguiguren" w:date="2025-07-10T20:05:00Z" w16du:dateUtc="2025-07-10T23:05:00Z">
        <w:r w:rsidRPr="00EC30B6" w:rsidDel="000316F7">
          <w:delText xml:space="preserve">Conversely, in models fit with </w:delText>
        </w:r>
        <w:r w:rsidR="004B6732" w:rsidRPr="00EC30B6" w:rsidDel="000316F7">
          <w:rPr>
            <w:i/>
            <w:iCs/>
          </w:rPr>
          <w:delText>NR</w:delText>
        </w:r>
        <w:r w:rsidR="004B6732" w:rsidRPr="00EC30B6" w:rsidDel="000316F7">
          <w:rPr>
            <w:i/>
            <w:iCs/>
            <w:vertAlign w:val="subscript"/>
          </w:rPr>
          <w:delText>dorsal</w:delText>
        </w:r>
        <w:r w:rsidRPr="00EC30B6" w:rsidDel="000316F7">
          <w:delText xml:space="preserve">, only two individuals that could be assumed to be mature males based on their sizes (ID01 &amp; </w:delText>
        </w:r>
        <w:r w:rsidR="005F05A3" w:rsidRPr="00EC30B6" w:rsidDel="000316F7">
          <w:delText>ID</w:delText>
        </w:r>
        <w:r w:rsidRPr="00EC30B6" w:rsidDel="000316F7">
          <w:delText>81) were consistently assigned</w:delText>
        </w:r>
        <w:r w:rsidR="005F05A3" w:rsidRPr="00EC30B6" w:rsidDel="000316F7">
          <w:delText xml:space="preserve"> low probabilities of being females</w:delText>
        </w:r>
        <w:r w:rsidRPr="00EC30B6" w:rsidDel="000316F7">
          <w:delText>. No individuals were consistently</w:delText>
        </w:r>
      </w:del>
      <w:ins w:id="672" w:author="Hal Whitehead" w:date="2025-07-09T19:51:00Z" w16du:dateUtc="2025-07-09T22:51:00Z">
        <w:del w:id="673" w:author="Ana Eguiguren" w:date="2025-07-10T20:05:00Z" w16du:dateUtc="2025-07-10T23:05:00Z">
          <w:r w:rsidRPr="00EC30B6" w:rsidDel="000316F7">
            <w:delText xml:space="preserve"> </w:delText>
          </w:r>
        </w:del>
      </w:ins>
      <w:ins w:id="674" w:author="Hal Whitehead" w:date="2025-07-09T10:34:00Z" w16du:dateUtc="2025-07-09T13:34:00Z">
        <w:del w:id="675" w:author="Ana Eguiguren" w:date="2025-07-10T20:05:00Z" w16du:dateUtc="2025-07-10T23:05:00Z">
          <w:r w:rsidR="00F45528" w:rsidRPr="00EC30B6" w:rsidDel="000316F7">
            <w:delText>assigned</w:delText>
          </w:r>
          <w:r w:rsidRPr="00EC30B6" w:rsidDel="000316F7">
            <w:delText xml:space="preserve"> </w:delText>
          </w:r>
        </w:del>
      </w:ins>
      <w:del w:id="676" w:author="Ana Eguiguren" w:date="2025-07-10T20:05:00Z" w16du:dateUtc="2025-07-10T23:05:00Z">
        <w:r w:rsidR="005F05A3" w:rsidRPr="00EC30B6" w:rsidDel="000316F7">
          <w:delText xml:space="preserve">a high probability of being female consistently </w:delText>
        </w:r>
        <w:r w:rsidRPr="00EC30B6" w:rsidDel="000316F7">
          <w:delText xml:space="preserve">based on </w:delText>
        </w:r>
        <w:r w:rsidR="004B6732" w:rsidRPr="00EC30B6" w:rsidDel="000316F7">
          <w:rPr>
            <w:i/>
            <w:iCs/>
          </w:rPr>
          <w:delText>NR</w:delText>
        </w:r>
        <w:r w:rsidR="004B6732" w:rsidRPr="00EC30B6" w:rsidDel="000316F7">
          <w:rPr>
            <w:i/>
            <w:iCs/>
            <w:vertAlign w:val="subscript"/>
          </w:rPr>
          <w:delText>dorsal</w:delText>
        </w:r>
        <w:r w:rsidR="004B6732" w:rsidRPr="00EC30B6" w:rsidDel="000316F7">
          <w:delText xml:space="preserve"> </w:delText>
        </w:r>
        <w:r w:rsidRPr="00EC30B6" w:rsidDel="000316F7">
          <w:delText xml:space="preserve">models. </w:delText>
        </w:r>
      </w:del>
    </w:p>
    <w:p w14:paraId="385C2218" w14:textId="77777777" w:rsidR="00583D2A" w:rsidRPr="00EC30B6" w:rsidRDefault="00583D2A" w:rsidP="00583D2A"/>
    <w:p w14:paraId="4194BA20" w14:textId="43037DE2" w:rsidR="00583D2A" w:rsidRPr="00EC30B6" w:rsidRDefault="003C5406" w:rsidP="00583D2A">
      <w:ins w:id="677" w:author="Ana Eguiguren" w:date="2025-07-10T19:59:00Z" w16du:dateUtc="2025-07-10T22:59:00Z">
        <w:r w:rsidRPr="0062416A">
          <w:rPr>
            <w:noProof/>
          </w:rPr>
          <w:lastRenderedPageBreak/>
          <w:drawing>
            <wp:inline distT="0" distB="0" distL="0" distR="0" wp14:anchorId="469227A8" wp14:editId="68C86B24">
              <wp:extent cx="5943600" cy="3396615"/>
              <wp:effectExtent l="0" t="0" r="0" b="0"/>
              <wp:docPr id="198731268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312682" name="Picture 198731268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2D6D8A02" w14:textId="78C257A5" w:rsidR="005F05A3" w:rsidRPr="00EC30B6" w:rsidRDefault="00583D2A" w:rsidP="005F05A3">
      <w:pPr>
        <w:pStyle w:val="Caption"/>
        <w:rPr>
          <w:i w:val="0"/>
          <w:iCs w:val="0"/>
          <w:color w:val="auto"/>
        </w:rPr>
      </w:pPr>
      <w:bookmarkStart w:id="678" w:name="_Ref201777743"/>
      <w:commentRangeStart w:id="679"/>
      <w:r w:rsidRPr="00EC30B6">
        <w:rPr>
          <w:b/>
          <w:bCs/>
          <w:color w:val="auto"/>
        </w:rPr>
        <w:t xml:space="preserve">Figure </w:t>
      </w:r>
      <w:del w:id="680" w:author="Balaena Institute whitehead" w:date="2025-07-11T15:14:00Z" w16du:dateUtc="2025-07-11T18:14:00Z">
        <w:r w:rsidRPr="00EC30B6" w:rsidDel="00F91C57">
          <w:rPr>
            <w:b/>
            <w:bCs/>
            <w:color w:val="auto"/>
          </w:rPr>
          <w:fldChar w:fldCharType="begin"/>
        </w:r>
        <w:r w:rsidRPr="00EC30B6" w:rsidDel="00F91C57">
          <w:rPr>
            <w:b/>
            <w:bCs/>
            <w:color w:val="auto"/>
          </w:rPr>
          <w:delInstrText xml:space="preserve"> SEQ Figure \* ARABIC </w:delInstrText>
        </w:r>
        <w:r w:rsidRPr="00EC30B6" w:rsidDel="00F91C57">
          <w:rPr>
            <w:b/>
            <w:bCs/>
            <w:color w:val="auto"/>
          </w:rPr>
          <w:fldChar w:fldCharType="separate"/>
        </w:r>
      </w:del>
      <w:del w:id="681" w:author="Balaena Institute whitehead" w:date="2025-07-10T11:07:00Z" w16du:dateUtc="2025-07-10T14:07:00Z">
        <w:r w:rsidRPr="00EC30B6" w:rsidDel="00A10676">
          <w:rPr>
            <w:b/>
            <w:bCs/>
            <w:color w:val="auto"/>
            <w:rPrChange w:id="682" w:author="Balaena Institute whitehead" w:date="2025-07-25T12:58:00Z" w16du:dateUtc="2025-07-25T15:58:00Z">
              <w:rPr>
                <w:b/>
                <w:bCs/>
                <w:noProof/>
                <w:color w:val="auto"/>
              </w:rPr>
            </w:rPrChange>
          </w:rPr>
          <w:delText>5</w:delText>
        </w:r>
      </w:del>
      <w:del w:id="683" w:author="Balaena Institute whitehead" w:date="2025-07-11T15:14:00Z" w16du:dateUtc="2025-07-11T18:14:00Z">
        <w:r w:rsidRPr="00EC30B6" w:rsidDel="00F91C57">
          <w:rPr>
            <w:b/>
            <w:bCs/>
            <w:color w:val="auto"/>
            <w:rPrChange w:id="684" w:author="Balaena Institute whitehead" w:date="2025-07-25T12:58:00Z" w16du:dateUtc="2025-07-25T15:58:00Z">
              <w:rPr>
                <w:b/>
                <w:bCs/>
                <w:noProof/>
                <w:color w:val="auto"/>
              </w:rPr>
            </w:rPrChange>
          </w:rPr>
          <w:fldChar w:fldCharType="end"/>
        </w:r>
      </w:del>
      <w:bookmarkEnd w:id="678"/>
      <w:ins w:id="685" w:author="Balaena Institute whitehead" w:date="2025-07-11T15:14:00Z" w16du:dateUtc="2025-07-11T18:14:00Z">
        <w:r w:rsidR="00F91C57" w:rsidRPr="00EC30B6">
          <w:rPr>
            <w:b/>
            <w:bCs/>
            <w:color w:val="auto"/>
          </w:rPr>
          <w:t>5</w:t>
        </w:r>
      </w:ins>
      <w:r w:rsidRPr="00EC30B6">
        <w:rPr>
          <w:b/>
          <w:bCs/>
          <w:color w:val="auto"/>
        </w:rPr>
        <w:t>.</w:t>
      </w:r>
      <w:r w:rsidRPr="00EC30B6">
        <w:rPr>
          <w:color w:val="auto"/>
        </w:rPr>
        <w:t xml:space="preserve"> </w:t>
      </w:r>
      <w:r w:rsidRPr="00EC30B6">
        <w:rPr>
          <w:i w:val="0"/>
          <w:iCs w:val="0"/>
          <w:color w:val="auto"/>
        </w:rPr>
        <w:t>Bootstrapped mean Length (m) and nose-to-body ratio (</w:t>
      </w:r>
      <w:r w:rsidR="00F63EC0" w:rsidRPr="00EC30B6">
        <w:rPr>
          <w:color w:val="auto"/>
        </w:rPr>
        <w:t>N</w:t>
      </w:r>
      <w:r w:rsidRPr="00EC30B6">
        <w:rPr>
          <w:color w:val="auto"/>
        </w:rPr>
        <w:t>R</w:t>
      </w:r>
      <w:r w:rsidRPr="00EC30B6">
        <w:rPr>
          <w:i w:val="0"/>
          <w:iCs w:val="0"/>
          <w:color w:val="auto"/>
        </w:rPr>
        <w:t>)</w:t>
      </w:r>
      <w:r w:rsidRPr="00EC30B6">
        <w:rPr>
          <w:color w:val="auto"/>
        </w:rPr>
        <w:t xml:space="preserve"> </w:t>
      </w:r>
      <w:r w:rsidRPr="00EC30B6">
        <w:rPr>
          <w:i w:val="0"/>
          <w:iCs w:val="0"/>
          <w:color w:val="auto"/>
        </w:rPr>
        <w:t xml:space="preserve">for individual sperm whales based on </w:t>
      </w:r>
      <w:del w:id="686" w:author="Ana Eguiguren" w:date="2025-07-10T19:59:00Z" w16du:dateUtc="2025-07-10T22:59:00Z">
        <w:r w:rsidRPr="00EC30B6" w:rsidDel="003C5406">
          <w:rPr>
            <w:i w:val="0"/>
            <w:iCs w:val="0"/>
            <w:color w:val="auto"/>
          </w:rPr>
          <w:delText>(</w:delText>
        </w:r>
        <w:r w:rsidR="00167434" w:rsidRPr="00EC30B6" w:rsidDel="003C5406">
          <w:rPr>
            <w:i w:val="0"/>
            <w:iCs w:val="0"/>
            <w:color w:val="auto"/>
          </w:rPr>
          <w:delText>a</w:delText>
        </w:r>
        <w:r w:rsidRPr="00EC30B6" w:rsidDel="003C5406">
          <w:rPr>
            <w:i w:val="0"/>
            <w:iCs w:val="0"/>
            <w:color w:val="auto"/>
          </w:rPr>
          <w:delText xml:space="preserve">) </w:delText>
        </w:r>
      </w:del>
      <w:r w:rsidR="00F63EC0" w:rsidRPr="00EC30B6">
        <w:rPr>
          <w:i w:val="0"/>
          <w:iCs w:val="0"/>
          <w:color w:val="auto"/>
        </w:rPr>
        <w:t>snout</w:t>
      </w:r>
      <w:r w:rsidRPr="00EC30B6">
        <w:rPr>
          <w:i w:val="0"/>
          <w:iCs w:val="0"/>
          <w:color w:val="auto"/>
        </w:rPr>
        <w:t xml:space="preserve"> –</w:t>
      </w:r>
      <w:del w:id="687" w:author="Ana Eguiguren" w:date="2025-07-10T20:00:00Z" w16du:dateUtc="2025-07-10T23:00:00Z">
        <w:r w:rsidRPr="00EC30B6" w:rsidDel="003C5406">
          <w:rPr>
            <w:i w:val="0"/>
            <w:iCs w:val="0"/>
            <w:color w:val="auto"/>
          </w:rPr>
          <w:delText xml:space="preserve"> dorsal fin </w:delText>
        </w:r>
        <w:r w:rsidR="00F63EC0" w:rsidRPr="00EC30B6" w:rsidDel="003C5406">
          <w:rPr>
            <w:i w:val="0"/>
            <w:iCs w:val="0"/>
            <w:color w:val="auto"/>
          </w:rPr>
          <w:delText xml:space="preserve">distance </w:delText>
        </w:r>
        <w:r w:rsidR="00167434" w:rsidRPr="00EC30B6" w:rsidDel="003C5406">
          <w:rPr>
            <w:i w:val="0"/>
            <w:iCs w:val="0"/>
            <w:color w:val="auto"/>
          </w:rPr>
          <w:delText>(</w:delText>
        </w:r>
        <w:r w:rsidR="00167434" w:rsidRPr="00EC30B6" w:rsidDel="003C5406">
          <w:rPr>
            <w:color w:val="auto"/>
          </w:rPr>
          <w:delText>NR</w:delText>
        </w:r>
        <w:r w:rsidR="00167434" w:rsidRPr="00EC30B6" w:rsidDel="003C5406">
          <w:rPr>
            <w:color w:val="auto"/>
            <w:vertAlign w:val="subscript"/>
          </w:rPr>
          <w:delText>dorsal</w:delText>
        </w:r>
        <w:r w:rsidR="00167434" w:rsidRPr="00EC30B6" w:rsidDel="003C5406">
          <w:rPr>
            <w:i w:val="0"/>
            <w:iCs w:val="0"/>
            <w:color w:val="auto"/>
          </w:rPr>
          <w:delText xml:space="preserve">) </w:delText>
        </w:r>
        <w:r w:rsidR="00F63EC0" w:rsidRPr="00EC30B6" w:rsidDel="003C5406">
          <w:rPr>
            <w:i w:val="0"/>
            <w:iCs w:val="0"/>
            <w:color w:val="auto"/>
          </w:rPr>
          <w:delText>and</w:delText>
        </w:r>
        <w:r w:rsidRPr="00EC30B6" w:rsidDel="003C5406">
          <w:rPr>
            <w:i w:val="0"/>
            <w:iCs w:val="0"/>
            <w:color w:val="auto"/>
          </w:rPr>
          <w:delText xml:space="preserve"> (</w:delText>
        </w:r>
        <w:r w:rsidR="00167434" w:rsidRPr="00EC30B6" w:rsidDel="003C5406">
          <w:rPr>
            <w:i w:val="0"/>
            <w:iCs w:val="0"/>
            <w:color w:val="auto"/>
          </w:rPr>
          <w:delText>b</w:delText>
        </w:r>
        <w:r w:rsidRPr="00EC30B6" w:rsidDel="003C5406">
          <w:rPr>
            <w:i w:val="0"/>
            <w:iCs w:val="0"/>
            <w:color w:val="auto"/>
          </w:rPr>
          <w:delText xml:space="preserve">) </w:delText>
        </w:r>
        <w:r w:rsidR="00F63EC0" w:rsidRPr="00EC30B6" w:rsidDel="003C5406">
          <w:rPr>
            <w:i w:val="0"/>
            <w:iCs w:val="0"/>
            <w:color w:val="auto"/>
          </w:rPr>
          <w:delText xml:space="preserve">snout </w:delText>
        </w:r>
      </w:del>
      <w:r w:rsidRPr="00EC30B6">
        <w:rPr>
          <w:i w:val="0"/>
          <w:iCs w:val="0"/>
          <w:color w:val="auto"/>
        </w:rPr>
        <w:t>–</w:t>
      </w:r>
      <w:r w:rsidR="00F63EC0" w:rsidRPr="00EC30B6">
        <w:rPr>
          <w:i w:val="0"/>
          <w:iCs w:val="0"/>
          <w:color w:val="auto"/>
        </w:rPr>
        <w:t xml:space="preserve"> </w:t>
      </w:r>
      <w:r w:rsidRPr="00EC30B6">
        <w:rPr>
          <w:i w:val="0"/>
          <w:iCs w:val="0"/>
          <w:color w:val="auto"/>
        </w:rPr>
        <w:t>flipper</w:t>
      </w:r>
      <w:r w:rsidR="00F63EC0" w:rsidRPr="00EC30B6">
        <w:rPr>
          <w:i w:val="0"/>
          <w:iCs w:val="0"/>
          <w:color w:val="auto"/>
        </w:rPr>
        <w:t xml:space="preserve"> distance</w:t>
      </w:r>
      <w:r w:rsidR="00167434" w:rsidRPr="00EC30B6">
        <w:rPr>
          <w:i w:val="0"/>
          <w:iCs w:val="0"/>
          <w:color w:val="auto"/>
        </w:rPr>
        <w:t xml:space="preserve"> (</w:t>
      </w:r>
      <w:r w:rsidR="00167434" w:rsidRPr="00EC30B6">
        <w:rPr>
          <w:color w:val="auto"/>
        </w:rPr>
        <w:t>NR</w:t>
      </w:r>
      <w:r w:rsidR="00167434" w:rsidRPr="00EC30B6">
        <w:rPr>
          <w:color w:val="auto"/>
          <w:vertAlign w:val="subscript"/>
        </w:rPr>
        <w:t>flipper</w:t>
      </w:r>
      <w:r w:rsidR="00167434" w:rsidRPr="00EC30B6">
        <w:rPr>
          <w:i w:val="0"/>
          <w:iCs w:val="0"/>
          <w:color w:val="auto"/>
        </w:rPr>
        <w:t>)</w:t>
      </w:r>
      <w:r w:rsidRPr="00EC30B6">
        <w:rPr>
          <w:i w:val="0"/>
          <w:iCs w:val="0"/>
          <w:color w:val="auto"/>
        </w:rPr>
        <w:t xml:space="preserve">. </w:t>
      </w:r>
      <w:r w:rsidR="0042583D" w:rsidRPr="00EC30B6">
        <w:rPr>
          <w:i w:val="0"/>
          <w:iCs w:val="0"/>
          <w:color w:val="auto"/>
        </w:rPr>
        <w:t xml:space="preserve">The solid green line and dashed </w:t>
      </w:r>
      <w:del w:id="688" w:author="Ana Eguiguren" w:date="2025-07-10T20:00:00Z" w16du:dateUtc="2025-07-10T23:00:00Z">
        <w:r w:rsidR="0042583D" w:rsidRPr="00EC30B6" w:rsidDel="003C5406">
          <w:rPr>
            <w:i w:val="0"/>
            <w:iCs w:val="0"/>
            <w:color w:val="auto"/>
          </w:rPr>
          <w:delText xml:space="preserve">violet </w:delText>
        </w:r>
      </w:del>
      <w:ins w:id="689" w:author="Ana Eguiguren" w:date="2025-07-10T20:00:00Z" w16du:dateUtc="2025-07-10T23:00:00Z">
        <w:r w:rsidR="003C5406" w:rsidRPr="00EC30B6">
          <w:rPr>
            <w:i w:val="0"/>
            <w:iCs w:val="0"/>
            <w:color w:val="auto"/>
          </w:rPr>
          <w:t xml:space="preserve">pink </w:t>
        </w:r>
      </w:ins>
      <w:r w:rsidR="0042583D" w:rsidRPr="00EC30B6">
        <w:rPr>
          <w:i w:val="0"/>
          <w:iCs w:val="0"/>
          <w:color w:val="auto"/>
        </w:rPr>
        <w:t xml:space="preserve">line </w:t>
      </w:r>
      <w:proofErr w:type="gramStart"/>
      <w:r w:rsidR="0042583D" w:rsidRPr="00EC30B6">
        <w:rPr>
          <w:i w:val="0"/>
          <w:iCs w:val="0"/>
          <w:color w:val="auto"/>
        </w:rPr>
        <w:t>show</w:t>
      </w:r>
      <w:proofErr w:type="gramEnd"/>
      <w:r w:rsidR="0042583D" w:rsidRPr="00EC30B6">
        <w:rPr>
          <w:i w:val="0"/>
          <w:iCs w:val="0"/>
          <w:color w:val="auto"/>
        </w:rPr>
        <w:t xml:space="preserve"> the </w:t>
      </w:r>
      <w:r w:rsidR="00E70CC0" w:rsidRPr="00EC30B6">
        <w:rPr>
          <w:i w:val="0"/>
          <w:iCs w:val="0"/>
          <w:color w:val="auto"/>
        </w:rPr>
        <w:t xml:space="preserve">bootstrapped </w:t>
      </w:r>
      <w:r w:rsidR="0042583D" w:rsidRPr="00EC30B6">
        <w:rPr>
          <w:i w:val="0"/>
          <w:iCs w:val="0"/>
          <w:color w:val="auto"/>
        </w:rPr>
        <w:t xml:space="preserve">mean </w:t>
      </w:r>
      <w:r w:rsidR="00E70CC0" w:rsidRPr="00EC30B6">
        <w:rPr>
          <w:i w:val="0"/>
          <w:iCs w:val="0"/>
          <w:color w:val="auto"/>
        </w:rPr>
        <w:t>modele</w:t>
      </w:r>
      <w:ins w:id="690" w:author="Ana Eguiguren" w:date="2025-07-10T20:00:00Z" w16du:dateUtc="2025-07-10T23:00:00Z">
        <w:r w:rsidR="003C5406" w:rsidRPr="00EC30B6">
          <w:rPr>
            <w:i w:val="0"/>
            <w:iCs w:val="0"/>
            <w:color w:val="auto"/>
          </w:rPr>
          <w:t>d</w:t>
        </w:r>
      </w:ins>
      <w:r w:rsidR="00E70CC0" w:rsidRPr="00EC30B6">
        <w:rPr>
          <w:i w:val="0"/>
          <w:iCs w:val="0"/>
          <w:color w:val="auto"/>
        </w:rPr>
        <w:t xml:space="preserve"> </w:t>
      </w:r>
      <w:r w:rsidR="00E70CC0" w:rsidRPr="00EC30B6">
        <w:rPr>
          <w:color w:val="auto"/>
        </w:rPr>
        <w:t>NR</w:t>
      </w:r>
      <w:r w:rsidR="0042583D" w:rsidRPr="00EC30B6">
        <w:rPr>
          <w:i w:val="0"/>
          <w:iCs w:val="0"/>
          <w:color w:val="auto"/>
        </w:rPr>
        <w:t xml:space="preserve"> for females and males, respectively. </w:t>
      </w:r>
      <w:r w:rsidRPr="00EC30B6">
        <w:rPr>
          <w:i w:val="0"/>
          <w:iCs w:val="0"/>
          <w:color w:val="auto"/>
        </w:rPr>
        <w:t xml:space="preserve">Point colours </w:t>
      </w:r>
      <w:r w:rsidR="0042583D" w:rsidRPr="00EC30B6">
        <w:rPr>
          <w:i w:val="0"/>
          <w:iCs w:val="0"/>
          <w:color w:val="auto"/>
        </w:rPr>
        <w:t>show</w:t>
      </w:r>
      <w:r w:rsidRPr="00EC30B6">
        <w:rPr>
          <w:i w:val="0"/>
          <w:iCs w:val="0"/>
          <w:color w:val="auto"/>
        </w:rPr>
        <w:t xml:space="preserve"> the mean posterior probability of individuals being female</w:t>
      </w:r>
      <w:r w:rsidR="00F63EC0" w:rsidRPr="00EC30B6">
        <w:rPr>
          <w:i w:val="0"/>
          <w:iCs w:val="0"/>
          <w:color w:val="auto"/>
        </w:rPr>
        <w:t xml:space="preserve"> (</w:t>
      </w:r>
      <w:r w:rsidRPr="00EC30B6">
        <w:rPr>
          <w:color w:val="auto"/>
          <w:rPrChange w:id="691" w:author="Balaena Institute whitehead" w:date="2025-07-25T12:58:00Z" w16du:dateUtc="2025-07-25T15:58:00Z">
            <w:rPr>
              <w:i w:val="0"/>
              <w:iCs w:val="0"/>
              <w:color w:val="auto"/>
            </w:rPr>
          </w:rPrChange>
        </w:rPr>
        <w:t>P(</w:t>
      </w:r>
      <w:r w:rsidR="005F05A3" w:rsidRPr="00EC30B6">
        <w:rPr>
          <w:color w:val="auto"/>
          <w:rPrChange w:id="692" w:author="Balaena Institute whitehead" w:date="2025-07-25T12:58:00Z" w16du:dateUtc="2025-07-25T15:58:00Z">
            <w:rPr>
              <w:i w:val="0"/>
              <w:iCs w:val="0"/>
              <w:color w:val="auto"/>
            </w:rPr>
          </w:rPrChange>
        </w:rPr>
        <w:t>f</w:t>
      </w:r>
      <w:ins w:id="693" w:author="Balaena Institute whitehead" w:date="2025-07-11T15:12:00Z" w16du:dateUtc="2025-07-11T18:12:00Z">
        <w:r w:rsidR="00DA181C" w:rsidRPr="00EC30B6">
          <w:rPr>
            <w:color w:val="auto"/>
            <w:rPrChange w:id="694" w:author="Balaena Institute whitehead" w:date="2025-07-25T12:58:00Z" w16du:dateUtc="2025-07-25T15:58:00Z">
              <w:rPr>
                <w:i w:val="0"/>
                <w:iCs w:val="0"/>
                <w:color w:val="auto"/>
              </w:rPr>
            </w:rPrChange>
          </w:rPr>
          <w:t>)</w:t>
        </w:r>
        <w:r w:rsidR="00DA181C" w:rsidRPr="00EC30B6">
          <w:rPr>
            <w:i w:val="0"/>
            <w:iCs w:val="0"/>
            <w:color w:val="auto"/>
          </w:rPr>
          <w:t xml:space="preserve">). </w:t>
        </w:r>
        <w:r w:rsidR="00DA181C" w:rsidRPr="00EC30B6">
          <w:rPr>
            <w:b/>
            <w:bCs/>
            <w:i w:val="0"/>
            <w:iCs w:val="0"/>
            <w:color w:val="auto"/>
          </w:rPr>
          <w:t xml:space="preserve">Points with black outlines have 95% CI ranges ≤ 0.05 for bootstrapped estimates of </w:t>
        </w:r>
        <w:r w:rsidR="00DA181C" w:rsidRPr="00EC30B6">
          <w:rPr>
            <w:b/>
            <w:bCs/>
            <w:color w:val="auto"/>
          </w:rPr>
          <w:t>P(f</w:t>
        </w:r>
      </w:ins>
      <w:ins w:id="695" w:author="Balaena Institute whitehead" w:date="2025-07-11T15:13:00Z" w16du:dateUtc="2025-07-11T18:13:00Z">
        <w:r w:rsidR="00DA181C" w:rsidRPr="00EC30B6">
          <w:rPr>
            <w:b/>
            <w:bCs/>
            <w:color w:val="auto"/>
          </w:rPr>
          <w:t>)</w:t>
        </w:r>
      </w:ins>
      <w:del w:id="696" w:author="Balaena Institute whitehead" w:date="2025-07-11T15:12:00Z" w16du:dateUtc="2025-07-11T18:12:00Z">
        <w:r w:rsidRPr="00EC30B6" w:rsidDel="00DA181C">
          <w:rPr>
            <w:i w:val="0"/>
            <w:iCs w:val="0"/>
            <w:color w:val="auto"/>
          </w:rPr>
          <w:delText>)</w:delText>
        </w:r>
        <w:r w:rsidR="00F63EC0" w:rsidRPr="00EC30B6" w:rsidDel="00DA181C">
          <w:rPr>
            <w:i w:val="0"/>
            <w:iCs w:val="0"/>
            <w:color w:val="auto"/>
          </w:rPr>
          <w:delText>)</w:delText>
        </w:r>
        <w:r w:rsidRPr="00EC30B6" w:rsidDel="00DA181C">
          <w:rPr>
            <w:i w:val="0"/>
            <w:iCs w:val="0"/>
            <w:color w:val="auto"/>
          </w:rPr>
          <w:delText xml:space="preserve">, and point sizes indicate the </w:delText>
        </w:r>
        <w:r w:rsidR="00F63EC0" w:rsidRPr="00EC30B6" w:rsidDel="00DA181C">
          <w:rPr>
            <w:i w:val="0"/>
            <w:iCs w:val="0"/>
            <w:color w:val="auto"/>
          </w:rPr>
          <w:delText xml:space="preserve">bootstrapped </w:delText>
        </w:r>
        <w:r w:rsidRPr="00EC30B6" w:rsidDel="00DA181C">
          <w:rPr>
            <w:i w:val="0"/>
            <w:iCs w:val="0"/>
            <w:color w:val="auto"/>
          </w:rPr>
          <w:delText>95</w:delText>
        </w:r>
        <w:r w:rsidRPr="00EC30B6" w:rsidDel="00DA181C">
          <w:rPr>
            <w:i w:val="0"/>
            <w:iCs w:val="0"/>
            <w:color w:val="auto"/>
            <w:vertAlign w:val="superscript"/>
          </w:rPr>
          <w:delText>th</w:delText>
        </w:r>
        <w:r w:rsidRPr="00EC30B6" w:rsidDel="00DA181C">
          <w:rPr>
            <w:i w:val="0"/>
            <w:iCs w:val="0"/>
            <w:color w:val="auto"/>
          </w:rPr>
          <w:delText xml:space="preserve"> percentile confidence interval </w:delText>
        </w:r>
        <w:r w:rsidR="0042583D" w:rsidRPr="00EC30B6" w:rsidDel="00DA181C">
          <w:rPr>
            <w:i w:val="0"/>
            <w:iCs w:val="0"/>
            <w:color w:val="auto"/>
          </w:rPr>
          <w:delText xml:space="preserve">(95% CI) </w:delText>
        </w:r>
        <w:r w:rsidRPr="00EC30B6" w:rsidDel="00DA181C">
          <w:rPr>
            <w:i w:val="0"/>
            <w:iCs w:val="0"/>
            <w:color w:val="auto"/>
          </w:rPr>
          <w:delText>width for P(</w:delText>
        </w:r>
        <w:r w:rsidR="001E0016" w:rsidRPr="00EC30B6" w:rsidDel="00DA181C">
          <w:rPr>
            <w:i w:val="0"/>
            <w:iCs w:val="0"/>
            <w:color w:val="auto"/>
          </w:rPr>
          <w:delText>f</w:delText>
        </w:r>
        <w:r w:rsidRPr="00EC30B6" w:rsidDel="00DA181C">
          <w:rPr>
            <w:i w:val="0"/>
            <w:iCs w:val="0"/>
            <w:color w:val="auto"/>
          </w:rPr>
          <w:delText>)</w:delText>
        </w:r>
      </w:del>
      <w:r w:rsidRPr="00EC30B6">
        <w:rPr>
          <w:i w:val="0"/>
          <w:iCs w:val="0"/>
          <w:color w:val="auto"/>
        </w:rPr>
        <w:t xml:space="preserve">. Point shape denotes whether individuals were observed </w:t>
      </w:r>
      <w:r w:rsidR="00F63EC0" w:rsidRPr="00EC30B6">
        <w:rPr>
          <w:i w:val="0"/>
          <w:iCs w:val="0"/>
          <w:color w:val="auto"/>
        </w:rPr>
        <w:t>involved in peduncle dives (triangles = receiving, squares = doing, circles = none).</w:t>
      </w:r>
      <w:r w:rsidRPr="00EC30B6">
        <w:rPr>
          <w:i w:val="0"/>
          <w:iCs w:val="0"/>
          <w:color w:val="auto"/>
        </w:rPr>
        <w:t xml:space="preserve"> Individuals that were observed </w:t>
      </w:r>
      <w:r w:rsidR="00F63EC0" w:rsidRPr="00EC30B6">
        <w:rPr>
          <w:i w:val="0"/>
          <w:iCs w:val="0"/>
          <w:color w:val="auto"/>
        </w:rPr>
        <w:t xml:space="preserve">receiving peduncle dives </w:t>
      </w:r>
      <w:r w:rsidRPr="00EC30B6">
        <w:rPr>
          <w:i w:val="0"/>
          <w:iCs w:val="0"/>
          <w:color w:val="auto"/>
        </w:rPr>
        <w:t xml:space="preserve">and </w:t>
      </w:r>
      <w:r w:rsidR="00F63EC0" w:rsidRPr="00EC30B6">
        <w:rPr>
          <w:i w:val="0"/>
          <w:iCs w:val="0"/>
          <w:color w:val="auto"/>
        </w:rPr>
        <w:t>mature males</w:t>
      </w:r>
      <w:r w:rsidRPr="00EC30B6">
        <w:rPr>
          <w:i w:val="0"/>
          <w:iCs w:val="0"/>
          <w:color w:val="auto"/>
        </w:rPr>
        <w:t xml:space="preserve"> (&gt; 13.7 m) are labelled for reference. Dashed vertical lines indicate the minimum body lengths associated with sperm whale sex and age classes </w:t>
      </w:r>
      <w:r w:rsidR="00B613BD" w:rsidRPr="00EC30B6">
        <w:rPr>
          <w:i w:val="0"/>
          <w:iCs w:val="0"/>
          <w:color w:val="auto"/>
        </w:rPr>
        <w:t>based on</w:t>
      </w:r>
      <w:r w:rsidR="005F05A3" w:rsidRPr="00EC30B6">
        <w:rPr>
          <w:i w:val="0"/>
          <w:iCs w:val="0"/>
          <w:color w:val="auto"/>
        </w:rPr>
        <w:t xml:space="preserve"> Best 1979, Best et al. 1984, and Mendes et al. 2007</w:t>
      </w:r>
      <w:r w:rsidR="00B613BD" w:rsidRPr="00EC30B6">
        <w:rPr>
          <w:i w:val="0"/>
          <w:iCs w:val="0"/>
          <w:color w:val="auto"/>
        </w:rPr>
        <w:t xml:space="preserve"> as follows</w:t>
      </w:r>
      <w:r w:rsidRPr="00EC30B6">
        <w:rPr>
          <w:i w:val="0"/>
          <w:iCs w:val="0"/>
          <w:color w:val="auto"/>
        </w:rPr>
        <w:t>: calf (4 m; NB), juvenile (J; 5.5 m), sub-adult (SA; 7.6 m ), adult female (AF – 8.5 m),  adult male and mature female (AM/MF – 10 m), maximum female length (Fmax – 12 m), and mature male (MM – 13.7</w:t>
      </w:r>
      <w:r w:rsidR="00B77CFA" w:rsidRPr="00EC30B6">
        <w:rPr>
          <w:i w:val="0"/>
          <w:iCs w:val="0"/>
          <w:color w:val="auto"/>
        </w:rPr>
        <w:t>).</w:t>
      </w:r>
      <w:commentRangeEnd w:id="679"/>
      <w:r w:rsidR="00A940E9" w:rsidRPr="00EC30B6">
        <w:rPr>
          <w:rStyle w:val="CommentReference"/>
          <w:i w:val="0"/>
          <w:iCs w:val="0"/>
          <w:color w:val="auto"/>
        </w:rPr>
        <w:commentReference w:id="679"/>
      </w:r>
    </w:p>
    <w:p w14:paraId="20B5FB0D" w14:textId="2F42B6DA" w:rsidR="00583D2A" w:rsidRPr="00EC30B6" w:rsidRDefault="00583D2A">
      <w:pPr>
        <w:pStyle w:val="Heading4"/>
        <w:pPrChange w:id="697" w:author="Ana Eguiguren" w:date="2025-07-09T19:51:00Z" w16du:dateUtc="2025-07-09T22:51:00Z">
          <w:pPr>
            <w:pStyle w:val="Caption"/>
          </w:pPr>
        </w:pPrChange>
      </w:pPr>
      <w:r w:rsidRPr="00EC30B6">
        <w:t>3.3.3 Peduncle dive patterns</w:t>
      </w:r>
    </w:p>
    <w:p w14:paraId="006CE085" w14:textId="77777777" w:rsidR="00583D2A" w:rsidRPr="00EC30B6" w:rsidRDefault="00583D2A" w:rsidP="00583D2A">
      <w:r w:rsidRPr="00EC30B6">
        <w:t>We inspected xxx mins of the footage from which we extracted whale measurements. Within this footage, we found three individuals doing and 12 individuals receiving peduncle dives out of the 90 individuals for which we had at least one total length measurement (</w:t>
      </w:r>
      <w:r w:rsidRPr="00EC30B6">
        <w:fldChar w:fldCharType="begin"/>
      </w:r>
      <w:r w:rsidRPr="00EC30B6">
        <w:instrText xml:space="preserve"> REF _Ref201915523 \h </w:instrText>
      </w:r>
      <w:r w:rsidRPr="00EC30B6">
        <w:fldChar w:fldCharType="separate"/>
      </w:r>
      <w:r w:rsidRPr="00EC30B6">
        <w:rPr>
          <w:b/>
          <w:bCs/>
        </w:rPr>
        <w:t xml:space="preserve">Figure </w:t>
      </w:r>
      <w:r w:rsidRPr="00EC30B6">
        <w:rPr>
          <w:b/>
          <w:bCs/>
          <w:rPrChange w:id="698" w:author="Balaena Institute whitehead" w:date="2025-07-25T12:58:00Z" w16du:dateUtc="2025-07-25T15:58:00Z">
            <w:rPr>
              <w:b/>
              <w:bCs/>
              <w:noProof/>
            </w:rPr>
          </w:rPrChange>
        </w:rPr>
        <w:t>6</w:t>
      </w:r>
      <w:r w:rsidRPr="00EC30B6">
        <w:fldChar w:fldCharType="end"/>
      </w:r>
      <w:r w:rsidRPr="00EC30B6">
        <w:t xml:space="preserve">). We were able to measure more individuals receiving peduncle dives than those performing them because the frequent diving involved in performing peduncle dives often resulted in an arched body position which was not suitable for accurate length measurements. </w:t>
      </w:r>
    </w:p>
    <w:p w14:paraId="6BEDFAAC" w14:textId="1D86835D" w:rsidR="00583D2A" w:rsidRPr="00EC30B6" w:rsidRDefault="00583D2A" w:rsidP="00583D2A">
      <w:r w:rsidRPr="00EC30B6">
        <w:t xml:space="preserve">Length measurements of individuals that performed peduncle dives either fell within the total length ranges corresponding to calves (n = 1) or juveniles (n = 3; </w:t>
      </w:r>
      <w:r w:rsidRPr="00EC30B6">
        <w:fldChar w:fldCharType="begin"/>
      </w:r>
      <w:r w:rsidRPr="00EC30B6">
        <w:instrText xml:space="preserve"> REF _Ref201915523 \h </w:instrText>
      </w:r>
      <w:r w:rsidRPr="00EC30B6">
        <w:fldChar w:fldCharType="separate"/>
      </w:r>
      <w:r w:rsidRPr="00EC30B6">
        <w:rPr>
          <w:b/>
          <w:bCs/>
        </w:rPr>
        <w:t xml:space="preserve">Figure </w:t>
      </w:r>
      <w:r w:rsidRPr="00EC30B6">
        <w:rPr>
          <w:b/>
          <w:bCs/>
          <w:rPrChange w:id="699" w:author="Balaena Institute whitehead" w:date="2025-07-25T12:58:00Z" w16du:dateUtc="2025-07-25T15:58:00Z">
            <w:rPr>
              <w:b/>
              <w:bCs/>
              <w:noProof/>
            </w:rPr>
          </w:rPrChange>
        </w:rPr>
        <w:t>6</w:t>
      </w:r>
      <w:r w:rsidRPr="00EC30B6">
        <w:fldChar w:fldCharType="end"/>
      </w:r>
      <w:r w:rsidRPr="00EC30B6">
        <w:t xml:space="preserve">). Individuals that received peduncle dives ranged from 8.9 – 12.5 m length, corresponding to the overlapping age/sex classes </w:t>
      </w:r>
      <w:r w:rsidR="009B793A" w:rsidRPr="00EC30B6">
        <w:t>that include</w:t>
      </w:r>
      <w:r w:rsidRPr="00EC30B6">
        <w:t xml:space="preserve"> adult </w:t>
      </w:r>
      <w:r w:rsidRPr="00EC30B6">
        <w:lastRenderedPageBreak/>
        <w:t xml:space="preserve">to mature females and subadult – adult males. </w:t>
      </w:r>
      <w:r w:rsidR="001E0016" w:rsidRPr="00EC30B6">
        <w:t>F</w:t>
      </w:r>
      <w:r w:rsidR="002E24A4" w:rsidRPr="00EC30B6">
        <w:t xml:space="preserve">our out of </w:t>
      </w:r>
      <w:r w:rsidR="009B793A" w:rsidRPr="00EC30B6">
        <w:t>seven</w:t>
      </w:r>
      <w:r w:rsidRPr="00EC30B6">
        <w:t xml:space="preserve"> </w:t>
      </w:r>
      <w:r w:rsidR="001E0016" w:rsidRPr="00EC30B6">
        <w:t xml:space="preserve">individuals for which we could measure </w:t>
      </w:r>
      <w:r w:rsidR="001E0016" w:rsidRPr="00EC30B6">
        <w:rPr>
          <w:i/>
          <w:iCs/>
        </w:rPr>
        <w:t>NR</w:t>
      </w:r>
      <w:r w:rsidR="001E0016" w:rsidRPr="00EC30B6">
        <w:rPr>
          <w:i/>
          <w:iCs/>
          <w:vertAlign w:val="subscript"/>
        </w:rPr>
        <w:t xml:space="preserve">flipper </w:t>
      </w:r>
      <w:r w:rsidR="009B793A" w:rsidRPr="00EC30B6">
        <w:t xml:space="preserve">–and </w:t>
      </w:r>
      <w:r w:rsidR="001E0016" w:rsidRPr="00EC30B6">
        <w:t>thus estimate their probability of being female</w:t>
      </w:r>
      <w:r w:rsidR="009B793A" w:rsidRPr="00EC30B6">
        <w:t>—</w:t>
      </w:r>
      <w:r w:rsidRPr="00EC30B6">
        <w:t xml:space="preserve">had </w:t>
      </w:r>
      <w:r w:rsidR="001E0016" w:rsidRPr="00EC30B6">
        <w:t xml:space="preserve">a </w:t>
      </w:r>
      <w:r w:rsidRPr="00EC30B6">
        <w:t>high probability and certainty of being female</w:t>
      </w:r>
      <w:r w:rsidR="001E0016" w:rsidRPr="00EC30B6">
        <w:t>.</w:t>
      </w:r>
      <w:r w:rsidRPr="00EC30B6">
        <w:t xml:space="preserve"> </w:t>
      </w:r>
      <w:r w:rsidR="009B793A" w:rsidRPr="00EC30B6">
        <w:t xml:space="preserve">The remaining three individuals had slightly lower probabilities of being female associated with a high degree of uncertainty </w:t>
      </w:r>
      <w:del w:id="700" w:author="Balaena Institute whitehead" w:date="2025-07-11T15:13:00Z" w16du:dateUtc="2025-07-11T18:13:00Z">
        <w:r w:rsidR="009B793A" w:rsidRPr="00EC30B6" w:rsidDel="00F91C57">
          <w:delText xml:space="preserve">based on </w:delText>
        </w:r>
        <w:r w:rsidR="009B793A" w:rsidRPr="00EC30B6" w:rsidDel="00F91C57">
          <w:rPr>
            <w:i/>
            <w:iCs/>
          </w:rPr>
          <w:delText>NR</w:delText>
        </w:r>
        <w:r w:rsidR="009B793A" w:rsidRPr="00EC30B6" w:rsidDel="00F91C57">
          <w:rPr>
            <w:i/>
            <w:iCs/>
            <w:vertAlign w:val="subscript"/>
          </w:rPr>
          <w:delText>flipper</w:delText>
        </w:r>
        <w:r w:rsidR="009B793A" w:rsidRPr="00EC30B6" w:rsidDel="00F91C57">
          <w:rPr>
            <w:i/>
            <w:iCs/>
          </w:rPr>
          <w:delText xml:space="preserve"> </w:delText>
        </w:r>
        <w:r w:rsidR="009B793A" w:rsidRPr="00EC30B6" w:rsidDel="00F91C57">
          <w:delText xml:space="preserve">models </w:delText>
        </w:r>
      </w:del>
      <w:r w:rsidR="009B793A" w:rsidRPr="00EC30B6">
        <w:t>(ID11 P(f) = 0.64, 95% CI [&lt;0.01, 1.00]; ID75 P(f) = 0.62, 95% CI [0.13, 0.97]; ID76 P(f) = 0.88</w:t>
      </w:r>
      <w:r w:rsidR="00052A57" w:rsidRPr="00EC30B6">
        <w:t>, 95% CI [0.55, 1.00];</w:t>
      </w:r>
      <w:r w:rsidR="009B793A" w:rsidRPr="00EC30B6">
        <w:t xml:space="preserve"> </w:t>
      </w:r>
      <w:r w:rsidRPr="00EC30B6">
        <w:fldChar w:fldCharType="begin"/>
      </w:r>
      <w:r w:rsidRPr="00EC30B6">
        <w:instrText xml:space="preserve"> REF _Ref201777743 \h </w:instrText>
      </w:r>
      <w:r w:rsidRPr="00EC30B6">
        <w:fldChar w:fldCharType="separate"/>
      </w:r>
      <w:r w:rsidRPr="00EC30B6">
        <w:rPr>
          <w:b/>
          <w:bCs/>
        </w:rPr>
        <w:t xml:space="preserve">Figure </w:t>
      </w:r>
      <w:r w:rsidRPr="00EC30B6">
        <w:rPr>
          <w:b/>
          <w:bCs/>
          <w:rPrChange w:id="701" w:author="Balaena Institute whitehead" w:date="2025-07-25T12:58:00Z" w16du:dateUtc="2025-07-25T15:58:00Z">
            <w:rPr>
              <w:b/>
              <w:bCs/>
              <w:noProof/>
            </w:rPr>
          </w:rPrChange>
        </w:rPr>
        <w:t>5</w:t>
      </w:r>
      <w:r w:rsidRPr="00EC30B6">
        <w:fldChar w:fldCharType="end"/>
      </w:r>
      <w:r w:rsidR="00052A57" w:rsidRPr="00EC30B6">
        <w:t>)</w:t>
      </w:r>
      <w:r w:rsidRPr="00EC30B6">
        <w:t>.</w:t>
      </w:r>
    </w:p>
    <w:p w14:paraId="23B686B5" w14:textId="47D5C4DE" w:rsidR="00583D2A" w:rsidRPr="00EC30B6" w:rsidRDefault="005E293F" w:rsidP="00583D2A">
      <w:pPr>
        <w:keepNext/>
      </w:pPr>
      <w:r w:rsidRPr="0062416A">
        <w:rPr>
          <w:noProof/>
        </w:rPr>
        <mc:AlternateContent>
          <mc:Choice Requires="wps">
            <w:drawing>
              <wp:anchor distT="0" distB="0" distL="114300" distR="114300" simplePos="0" relativeHeight="251659264" behindDoc="0" locked="0" layoutInCell="1" allowOverlap="1" wp14:anchorId="44AA36F8" wp14:editId="67DEC5A7">
                <wp:simplePos x="0" y="0"/>
                <wp:positionH relativeFrom="column">
                  <wp:posOffset>5066270</wp:posOffset>
                </wp:positionH>
                <wp:positionV relativeFrom="paragraph">
                  <wp:posOffset>1902941</wp:posOffset>
                </wp:positionV>
                <wp:extent cx="840260" cy="704335"/>
                <wp:effectExtent l="0" t="0" r="0" b="0"/>
                <wp:wrapNone/>
                <wp:docPr id="969523312" name="Rectangle 29"/>
                <wp:cNvGraphicFramePr/>
                <a:graphic xmlns:a="http://schemas.openxmlformats.org/drawingml/2006/main">
                  <a:graphicData uri="http://schemas.microsoft.com/office/word/2010/wordprocessingShape">
                    <wps:wsp>
                      <wps:cNvSpPr/>
                      <wps:spPr>
                        <a:xfrm>
                          <a:off x="0" y="0"/>
                          <a:ext cx="840260" cy="70433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79C6A6" id="Rectangle 29" o:spid="_x0000_s1026" style="position:absolute;margin-left:398.9pt;margin-top:149.85pt;width:66.15pt;height:55.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" fillcolor="white [3212]" stroked="f" strokeweight="1pt"/>
            </w:pict>
          </mc:Fallback>
        </mc:AlternateContent>
      </w:r>
      <w:ins w:id="702" w:author="Ana Eguiguren" w:date="2025-07-10T20:01:00Z" w16du:dateUtc="2025-07-10T23:01:00Z">
        <w:r w:rsidR="00AA392C" w:rsidRPr="0062416A">
          <w:rPr>
            <w:noProof/>
          </w:rPr>
          <w:drawing>
            <wp:inline distT="0" distB="0" distL="0" distR="0" wp14:anchorId="37183D72" wp14:editId="0444DEBF">
              <wp:extent cx="5943600" cy="3396615"/>
              <wp:effectExtent l="0" t="0" r="0" b="0"/>
              <wp:docPr id="9678025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802566" name="Picture 96780256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2C5A9443" w14:textId="22642EE6" w:rsidR="00583D2A" w:rsidRPr="00EC30B6" w:rsidRDefault="00583D2A" w:rsidP="00583D2A">
      <w:pPr>
        <w:pStyle w:val="Caption"/>
        <w:rPr>
          <w:i w:val="0"/>
          <w:iCs w:val="0"/>
          <w:color w:val="auto"/>
        </w:rPr>
      </w:pPr>
      <w:bookmarkStart w:id="703" w:name="_Ref201915523"/>
      <w:commentRangeStart w:id="704"/>
      <w:commentRangeStart w:id="705"/>
      <w:commentRangeStart w:id="706"/>
      <w:r w:rsidRPr="00EC30B6">
        <w:rPr>
          <w:b/>
          <w:bCs/>
          <w:color w:val="auto"/>
        </w:rPr>
        <w:t xml:space="preserve">Figure </w:t>
      </w:r>
      <w:del w:id="707" w:author="Balaena Institute whitehead" w:date="2025-07-11T15:14:00Z" w16du:dateUtc="2025-07-11T18:14:00Z">
        <w:r w:rsidRPr="00EC30B6" w:rsidDel="00F91C57">
          <w:rPr>
            <w:b/>
            <w:bCs/>
            <w:color w:val="auto"/>
          </w:rPr>
          <w:fldChar w:fldCharType="begin"/>
        </w:r>
        <w:r w:rsidRPr="00EC30B6" w:rsidDel="00F91C57">
          <w:rPr>
            <w:b/>
            <w:bCs/>
            <w:color w:val="auto"/>
          </w:rPr>
          <w:delInstrText xml:space="preserve"> SEQ Figure \* ARABIC </w:delInstrText>
        </w:r>
        <w:r w:rsidRPr="00EC30B6" w:rsidDel="00F91C57">
          <w:rPr>
            <w:b/>
            <w:bCs/>
            <w:color w:val="auto"/>
          </w:rPr>
          <w:fldChar w:fldCharType="separate"/>
        </w:r>
      </w:del>
      <w:del w:id="708" w:author="Balaena Institute whitehead" w:date="2025-07-10T11:07:00Z" w16du:dateUtc="2025-07-10T14:07:00Z">
        <w:r w:rsidRPr="00EC30B6" w:rsidDel="00A10676">
          <w:rPr>
            <w:b/>
            <w:bCs/>
            <w:color w:val="auto"/>
            <w:rPrChange w:id="709" w:author="Balaena Institute whitehead" w:date="2025-07-25T12:58:00Z" w16du:dateUtc="2025-07-25T15:58:00Z">
              <w:rPr>
                <w:b/>
                <w:bCs/>
                <w:noProof/>
                <w:color w:val="auto"/>
              </w:rPr>
            </w:rPrChange>
          </w:rPr>
          <w:delText>6</w:delText>
        </w:r>
      </w:del>
      <w:del w:id="710" w:author="Balaena Institute whitehead" w:date="2025-07-11T15:14:00Z" w16du:dateUtc="2025-07-11T18:14:00Z">
        <w:r w:rsidRPr="00EC30B6" w:rsidDel="00F91C57">
          <w:rPr>
            <w:b/>
            <w:bCs/>
            <w:color w:val="auto"/>
          </w:rPr>
          <w:fldChar w:fldCharType="end"/>
        </w:r>
      </w:del>
      <w:bookmarkEnd w:id="703"/>
      <w:ins w:id="711" w:author="Balaena Institute whitehead" w:date="2025-07-11T15:14:00Z" w16du:dateUtc="2025-07-11T18:14:00Z">
        <w:r w:rsidR="00F91C57" w:rsidRPr="00EC30B6">
          <w:rPr>
            <w:b/>
            <w:bCs/>
            <w:color w:val="auto"/>
          </w:rPr>
          <w:t>6</w:t>
        </w:r>
      </w:ins>
      <w:r w:rsidRPr="00EC30B6">
        <w:rPr>
          <w:b/>
          <w:bCs/>
          <w:color w:val="auto"/>
        </w:rPr>
        <w:t xml:space="preserve">. </w:t>
      </w:r>
      <w:r w:rsidRPr="00EC30B6">
        <w:rPr>
          <w:i w:val="0"/>
          <w:iCs w:val="0"/>
          <w:color w:val="auto"/>
        </w:rPr>
        <w:t xml:space="preserve">Mean total length (m) distribution of individual sperm whales observed doing, receiving, or not involved in peduncle dives (PD). Points are colored by the </w:t>
      </w:r>
      <w:r w:rsidR="00A74405" w:rsidRPr="00EC30B6">
        <w:rPr>
          <w:i w:val="0"/>
          <w:iCs w:val="0"/>
          <w:color w:val="auto"/>
        </w:rPr>
        <w:t xml:space="preserve">bootstrapped </w:t>
      </w:r>
      <w:r w:rsidRPr="00EC30B6">
        <w:rPr>
          <w:i w:val="0"/>
          <w:iCs w:val="0"/>
          <w:color w:val="auto"/>
        </w:rPr>
        <w:t xml:space="preserve">mean P(f) estimated using </w:t>
      </w:r>
      <w:r w:rsidR="00A74405" w:rsidRPr="00EC30B6">
        <w:rPr>
          <w:color w:val="auto"/>
        </w:rPr>
        <w:t>NR</w:t>
      </w:r>
      <w:r w:rsidR="00A74405" w:rsidRPr="00EC30B6">
        <w:rPr>
          <w:color w:val="auto"/>
          <w:vertAlign w:val="subscript"/>
        </w:rPr>
        <w:t>flipper</w:t>
      </w:r>
      <w:r w:rsidR="00A74405" w:rsidRPr="00EC30B6">
        <w:rPr>
          <w:i w:val="0"/>
          <w:iCs w:val="0"/>
          <w:color w:val="auto"/>
        </w:rPr>
        <w:t xml:space="preserve"> </w:t>
      </w:r>
      <w:r w:rsidRPr="00EC30B6">
        <w:rPr>
          <w:i w:val="0"/>
          <w:iCs w:val="0"/>
          <w:color w:val="auto"/>
        </w:rPr>
        <w:t xml:space="preserve">models or are </w:t>
      </w:r>
      <w:r w:rsidR="00A74405" w:rsidRPr="00EC30B6">
        <w:rPr>
          <w:i w:val="0"/>
          <w:iCs w:val="0"/>
          <w:color w:val="auto"/>
        </w:rPr>
        <w:t>shown as asterisks</w:t>
      </w:r>
      <w:r w:rsidRPr="00EC30B6">
        <w:rPr>
          <w:i w:val="0"/>
          <w:iCs w:val="0"/>
          <w:color w:val="auto"/>
        </w:rPr>
        <w:t xml:space="preserve"> if </w:t>
      </w:r>
      <w:r w:rsidR="00A74405" w:rsidRPr="00EC30B6">
        <w:rPr>
          <w:color w:val="auto"/>
        </w:rPr>
        <w:t>NR</w:t>
      </w:r>
      <w:r w:rsidR="00A74405" w:rsidRPr="00EC30B6">
        <w:rPr>
          <w:color w:val="auto"/>
          <w:vertAlign w:val="subscript"/>
        </w:rPr>
        <w:t>flipper</w:t>
      </w:r>
      <w:r w:rsidRPr="00EC30B6">
        <w:rPr>
          <w:i w:val="0"/>
          <w:iCs w:val="0"/>
          <w:color w:val="auto"/>
        </w:rPr>
        <w:t xml:space="preserve"> could not be </w:t>
      </w:r>
      <w:r w:rsidR="00232656" w:rsidRPr="00EC30B6">
        <w:rPr>
          <w:i w:val="0"/>
          <w:iCs w:val="0"/>
          <w:color w:val="auto"/>
        </w:rPr>
        <w:t>measured</w:t>
      </w:r>
      <w:r w:rsidRPr="00EC30B6">
        <w:rPr>
          <w:i w:val="0"/>
          <w:iCs w:val="0"/>
          <w:color w:val="auto"/>
        </w:rPr>
        <w:t xml:space="preserve">.  </w:t>
      </w:r>
      <w:commentRangeEnd w:id="704"/>
      <w:r w:rsidRPr="00EC30B6">
        <w:rPr>
          <w:rStyle w:val="CommentReference"/>
          <w:i w:val="0"/>
          <w:iCs w:val="0"/>
          <w:color w:val="auto"/>
        </w:rPr>
        <w:commentReference w:id="704"/>
      </w:r>
      <w:commentRangeEnd w:id="705"/>
      <w:r w:rsidRPr="00EC30B6">
        <w:rPr>
          <w:rStyle w:val="CommentReference"/>
          <w:i w:val="0"/>
          <w:iCs w:val="0"/>
          <w:color w:val="auto"/>
        </w:rPr>
        <w:commentReference w:id="705"/>
      </w:r>
      <w:commentRangeEnd w:id="706"/>
      <w:r w:rsidR="00D9550C" w:rsidRPr="00EC30B6">
        <w:rPr>
          <w:rStyle w:val="CommentReference"/>
          <w:i w:val="0"/>
          <w:iCs w:val="0"/>
          <w:color w:val="auto"/>
        </w:rPr>
        <w:commentReference w:id="706"/>
      </w:r>
    </w:p>
    <w:p w14:paraId="29F6A542" w14:textId="77777777" w:rsidR="00583D2A" w:rsidRPr="00EC30B6" w:rsidRDefault="00583D2A" w:rsidP="00583D2A"/>
    <w:p w14:paraId="762EA36C" w14:textId="77777777" w:rsidR="00583D2A" w:rsidRPr="00EC30B6" w:rsidRDefault="00583D2A" w:rsidP="00583D2A">
      <w:r w:rsidRPr="00EC30B6">
        <w:t xml:space="preserve"> </w:t>
      </w:r>
    </w:p>
    <w:p w14:paraId="76406D41" w14:textId="77777777" w:rsidR="00583D2A" w:rsidRPr="00EC30B6" w:rsidRDefault="00583D2A" w:rsidP="00583D2A"/>
    <w:p w14:paraId="1B9AC005" w14:textId="77777777" w:rsidR="007459AF" w:rsidRPr="00EC30B6" w:rsidRDefault="007459AF" w:rsidP="00862972"/>
    <w:p w14:paraId="0672BFB9" w14:textId="3ED2CDB2" w:rsidR="00862972" w:rsidRPr="00EC30B6" w:rsidRDefault="00AC5D18" w:rsidP="00EA7AE3">
      <w:pPr>
        <w:pStyle w:val="Heading2"/>
      </w:pPr>
      <w:bookmarkStart w:id="712" w:name="_Toc203386332"/>
      <w:r w:rsidRPr="00EC30B6">
        <w:lastRenderedPageBreak/>
        <w:t>4. DISCUSSION</w:t>
      </w:r>
      <w:bookmarkEnd w:id="712"/>
    </w:p>
    <w:p w14:paraId="441627B6" w14:textId="5ADE23DF" w:rsidR="000D08FD" w:rsidRPr="00EC30B6" w:rsidRDefault="000D08FD" w:rsidP="00862972">
      <w:pPr>
        <w:pStyle w:val="ListParagraph"/>
        <w:numPr>
          <w:ilvl w:val="0"/>
          <w:numId w:val="1"/>
        </w:numPr>
      </w:pPr>
      <w:r w:rsidRPr="00EC30B6">
        <w:t xml:space="preserve">Parameter estimates for both models could be variable resulting from inter-image variability in measurements. </w:t>
      </w:r>
    </w:p>
    <w:p w14:paraId="608E1DBF" w14:textId="7C4B2F5A" w:rsidR="000D08FD" w:rsidRPr="00EC30B6" w:rsidRDefault="000D08FD" w:rsidP="00862972">
      <w:pPr>
        <w:pStyle w:val="ListParagraph"/>
        <w:numPr>
          <w:ilvl w:val="0"/>
          <w:numId w:val="1"/>
        </w:numPr>
      </w:pPr>
      <w:r w:rsidRPr="00EC30B6">
        <w:t>But the model based on R – Flipper showed that whales &gt;</w:t>
      </w:r>
      <w:r w:rsidR="00F35A05" w:rsidRPr="00EC30B6">
        <w:t xml:space="preserve"> 9.8 </w:t>
      </w:r>
      <w:proofErr w:type="gramStart"/>
      <w:r w:rsidRPr="00EC30B6">
        <w:t>length  and</w:t>
      </w:r>
      <w:proofErr w:type="gramEnd"/>
      <w:r w:rsidRPr="00EC30B6">
        <w:t xml:space="preserve"> R &lt;0.31 could be </w:t>
      </w:r>
      <w:r w:rsidR="00F35A05" w:rsidRPr="00EC30B6">
        <w:t>reliably</w:t>
      </w:r>
      <w:r w:rsidRPr="00EC30B6">
        <w:t xml:space="preserve"> identified as females</w:t>
      </w:r>
      <w:r w:rsidR="00F35A05" w:rsidRPr="00EC30B6">
        <w:t>, helping refine existing sex/age classes for sperm whales</w:t>
      </w:r>
      <w:r w:rsidRPr="00EC30B6">
        <w:t xml:space="preserve">. Models based on R – Dorsal had too much uncertainty, even in cases of known sex (i.e. very large males), likely </w:t>
      </w:r>
      <w:proofErr w:type="gramStart"/>
      <w:r w:rsidRPr="00EC30B6">
        <w:t>as a result of</w:t>
      </w:r>
      <w:proofErr w:type="gramEnd"/>
      <w:r w:rsidRPr="00EC30B6">
        <w:t xml:space="preserve"> how reliably this measurement can be taken. Even if R – Flipper can be measured under more specific conditions, it better captures sexual dimorphism.</w:t>
      </w:r>
    </w:p>
    <w:p w14:paraId="29C53377" w14:textId="3E689D6C" w:rsidR="00585091" w:rsidRPr="00EC30B6" w:rsidRDefault="00585091" w:rsidP="00862972">
      <w:pPr>
        <w:pStyle w:val="ListParagraph"/>
        <w:numPr>
          <w:ilvl w:val="0"/>
          <w:numId w:val="1"/>
        </w:numPr>
      </w:pPr>
      <w:r w:rsidRPr="00EC30B6">
        <w:t xml:space="preserve">The threshold at which we can identify females coincides with xxx. </w:t>
      </w:r>
      <w:r w:rsidR="001608D0" w:rsidRPr="00EC30B6">
        <w:t>m</w:t>
      </w:r>
      <w:r w:rsidRPr="00EC30B6">
        <w:t>aturity level</w:t>
      </w:r>
      <w:r w:rsidR="00C21E4B" w:rsidRPr="00EC30B6">
        <w:t xml:space="preserve"> based on </w:t>
      </w:r>
      <w:r w:rsidR="001608D0" w:rsidRPr="00EC30B6">
        <w:t>whaling</w:t>
      </w:r>
      <w:r w:rsidR="00C21E4B" w:rsidRPr="00EC30B6">
        <w:t xml:space="preserve"> data</w:t>
      </w:r>
      <w:r w:rsidR="001608D0" w:rsidRPr="00EC30B6">
        <w:t>.</w:t>
      </w:r>
    </w:p>
    <w:p w14:paraId="7E85E763" w14:textId="08EA678F" w:rsidR="00D27C79" w:rsidRPr="00EC30B6" w:rsidRDefault="00D27C79" w:rsidP="00862972">
      <w:pPr>
        <w:pStyle w:val="ListParagraph"/>
        <w:numPr>
          <w:ilvl w:val="0"/>
          <w:numId w:val="1"/>
        </w:numPr>
      </w:pPr>
      <w:r w:rsidRPr="00EC30B6">
        <w:t xml:space="preserve">Analyzing behaviour in at this sex classification (although not perfect) can produce valuable insights: e.g., suckling was most often detected on individuals with a high probability of being mature </w:t>
      </w:r>
      <w:proofErr w:type="gramStart"/>
      <w:r w:rsidRPr="00EC30B6">
        <w:t>females, but</w:t>
      </w:r>
      <w:proofErr w:type="gramEnd"/>
      <w:r w:rsidRPr="00EC30B6">
        <w:t xml:space="preserve"> also observed in individuals that had uncertain classification status. Not observed in small </w:t>
      </w:r>
      <w:proofErr w:type="gramStart"/>
      <w:r w:rsidRPr="00EC30B6">
        <w:t>individuals, and</w:t>
      </w:r>
      <w:proofErr w:type="gramEnd"/>
      <w:r w:rsidRPr="00EC30B6">
        <w:t xml:space="preserve"> not observed in adults. This is preliminary </w:t>
      </w:r>
      <w:proofErr w:type="gramStart"/>
      <w:r w:rsidRPr="00EC30B6">
        <w:t>data, but</w:t>
      </w:r>
      <w:proofErr w:type="gramEnd"/>
      <w:r w:rsidRPr="00EC30B6">
        <w:t xml:space="preserve"> provides an example of what can be inferred.</w:t>
      </w:r>
      <w:ins w:id="713" w:author="Hal Whitehead" w:date="2025-07-09T10:41:00Z" w16du:dateUtc="2025-07-09T13:41:00Z">
        <w:r w:rsidR="00F45528" w:rsidRPr="00EC30B6">
          <w:t xml:space="preserve">  OTHER EXAMPLES: MATING BEHAVIOUR; SAME/DIFFERENT SEX</w:t>
        </w:r>
      </w:ins>
      <w:ins w:id="714" w:author="Hal Whitehead" w:date="2025-07-09T10:42:00Z" w16du:dateUtc="2025-07-09T13:42:00Z">
        <w:r w:rsidR="000D33A1" w:rsidRPr="00EC30B6">
          <w:t>ES</w:t>
        </w:r>
      </w:ins>
      <w:ins w:id="715" w:author="Hal Whitehead" w:date="2025-07-09T10:41:00Z" w16du:dateUtc="2025-07-09T13:41:00Z">
        <w:r w:rsidR="00F45528" w:rsidRPr="00EC30B6">
          <w:t xml:space="preserve"> TOUCHING; ….</w:t>
        </w:r>
      </w:ins>
    </w:p>
    <w:p w14:paraId="08A701C0" w14:textId="6EB3B0CA" w:rsidR="00C21E4B" w:rsidRPr="00EC30B6" w:rsidRDefault="00C21E4B" w:rsidP="00C21E4B">
      <w:r w:rsidRPr="00EC30B6">
        <w:t>Future work:</w:t>
      </w:r>
    </w:p>
    <w:p w14:paraId="7B31D406" w14:textId="26F94699" w:rsidR="00862972" w:rsidRPr="00EC30B6" w:rsidRDefault="00862972" w:rsidP="00862972">
      <w:pPr>
        <w:pStyle w:val="ListParagraph"/>
        <w:numPr>
          <w:ilvl w:val="0"/>
          <w:numId w:val="1"/>
        </w:numPr>
      </w:pPr>
      <w:r w:rsidRPr="00EC30B6">
        <w:t>Different nose/body ratios may influence length estimation based on IPI’s (Christine)</w:t>
      </w:r>
    </w:p>
    <w:p w14:paraId="419FF6BF" w14:textId="77777777" w:rsidR="00862972" w:rsidRPr="00EC30B6" w:rsidRDefault="00862972" w:rsidP="00862972">
      <w:pPr>
        <w:pStyle w:val="ListParagraph"/>
        <w:numPr>
          <w:ilvl w:val="0"/>
          <w:numId w:val="1"/>
        </w:numPr>
      </w:pPr>
      <w:r w:rsidRPr="00EC30B6">
        <w:t>Measurement of uncertainty can be incorporated into demographic models based on aerial photogrammetry</w:t>
      </w:r>
    </w:p>
    <w:p w14:paraId="30C9CDF0" w14:textId="77777777" w:rsidR="00862972" w:rsidRPr="00EC30B6" w:rsidRDefault="00862972" w:rsidP="00862972">
      <w:pPr>
        <w:pStyle w:val="ListParagraph"/>
        <w:numPr>
          <w:ilvl w:val="0"/>
          <w:numId w:val="1"/>
        </w:numPr>
      </w:pPr>
      <w:r w:rsidRPr="00EC30B6">
        <w:t xml:space="preserve">How can one transfer our findings when using other drone models </w:t>
      </w:r>
    </w:p>
    <w:p w14:paraId="3764DDB9" w14:textId="60C82FE7" w:rsidR="00956D56" w:rsidRPr="00EC30B6" w:rsidRDefault="00956D56" w:rsidP="00862972">
      <w:pPr>
        <w:pStyle w:val="ListParagraph"/>
        <w:numPr>
          <w:ilvl w:val="0"/>
          <w:numId w:val="1"/>
        </w:numPr>
      </w:pPr>
      <w:r w:rsidRPr="00EC30B6">
        <w:t>Ground-</w:t>
      </w:r>
      <w:proofErr w:type="spellStart"/>
      <w:r w:rsidRPr="00EC30B6">
        <w:t>trughing</w:t>
      </w:r>
      <w:proofErr w:type="spellEnd"/>
      <w:r w:rsidRPr="00EC30B6">
        <w:t xml:space="preserve"> would be </w:t>
      </w:r>
      <w:proofErr w:type="gramStart"/>
      <w:r w:rsidRPr="00EC30B6">
        <w:t>really cool</w:t>
      </w:r>
      <w:proofErr w:type="gramEnd"/>
    </w:p>
    <w:p w14:paraId="0E2470E0" w14:textId="77777777" w:rsidR="003C4617" w:rsidRDefault="003C4617"/>
    <w:sectPr w:rsidR="003C4617" w:rsidSect="00862972">
      <w:headerReference w:type="default" r:id="rId20"/>
      <w:footerReference w:type="default" r:id="rId21"/>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12" w:author="Hal Whitehead" w:date="2025-07-05T16:10:00Z" w:initials="HW">
    <w:p w14:paraId="13483EAB" w14:textId="77777777" w:rsidR="00EA082D" w:rsidRPr="00EC30B6" w:rsidRDefault="00EA082D" w:rsidP="00EA082D">
      <w:pPr>
        <w:pStyle w:val="CommentText"/>
      </w:pPr>
      <w:r w:rsidRPr="00EC30B6">
        <w:rPr>
          <w:rStyle w:val="CommentReference"/>
        </w:rPr>
        <w:annotationRef/>
      </w:r>
      <w:r w:rsidRPr="00EC30B6">
        <w:t>From whom?</w:t>
      </w:r>
    </w:p>
  </w:comment>
  <w:comment w:id="113" w:author="Hal Whitehead" w:date="2025-07-09T06:12:00Z" w:initials="HW">
    <w:p w14:paraId="6C473DAA" w14:textId="587294CB" w:rsidR="00AA7307" w:rsidRPr="00EC30B6" w:rsidRDefault="00AA7307">
      <w:pPr>
        <w:pStyle w:val="CommentText"/>
      </w:pPr>
      <w:r w:rsidRPr="00EC30B6">
        <w:rPr>
          <w:rStyle w:val="CommentReference"/>
        </w:rPr>
        <w:annotationRef/>
      </w:r>
      <w:r w:rsidRPr="00EC30B6">
        <w:t>?</w:t>
      </w:r>
    </w:p>
  </w:comment>
  <w:comment w:id="208" w:author="Hal Whitehead" w:date="2025-07-09T06:21:00Z" w:initials="HW">
    <w:p w14:paraId="64FE5285" w14:textId="144BAF41" w:rsidR="003C5F32" w:rsidRPr="00EC30B6" w:rsidRDefault="003C5F32">
      <w:pPr>
        <w:pStyle w:val="CommentText"/>
      </w:pPr>
      <w:r w:rsidRPr="00EC30B6">
        <w:rPr>
          <w:rStyle w:val="CommentReference"/>
        </w:rPr>
        <w:annotationRef/>
      </w:r>
      <w:r w:rsidRPr="00EC30B6">
        <w:t>?</w:t>
      </w:r>
    </w:p>
  </w:comment>
  <w:comment w:id="250" w:author="Hal Whitehead" w:date="2025-07-09T06:32:00Z" w:initials="HW">
    <w:p w14:paraId="1D91B032" w14:textId="77777777" w:rsidR="00DE1874" w:rsidRPr="00EC30B6" w:rsidRDefault="00DE1874" w:rsidP="00DE1874">
      <w:pPr>
        <w:pStyle w:val="CommentText"/>
      </w:pPr>
      <w:r w:rsidRPr="00EC30B6">
        <w:rPr>
          <w:rStyle w:val="CommentReference"/>
        </w:rPr>
        <w:annotationRef/>
      </w:r>
      <w:r w:rsidRPr="00EC30B6">
        <w:t>No numbers on equations from here on.</w:t>
      </w:r>
    </w:p>
  </w:comment>
  <w:comment w:id="274" w:author="Hal Whitehead" w:date="2025-07-09T06:32:00Z" w:initials="HW">
    <w:p w14:paraId="5928CE04" w14:textId="77777777" w:rsidR="00076109" w:rsidRPr="00EC30B6" w:rsidRDefault="00076109" w:rsidP="00076109">
      <w:pPr>
        <w:pStyle w:val="CommentText"/>
      </w:pPr>
      <w:r w:rsidRPr="00EC30B6">
        <w:rPr>
          <w:rStyle w:val="CommentReference"/>
        </w:rPr>
        <w:annotationRef/>
      </w:r>
      <w:r w:rsidRPr="00EC30B6">
        <w:t>No numbers on equations from here on.</w:t>
      </w:r>
    </w:p>
  </w:comment>
  <w:comment w:id="347" w:author="Balaena Institute whitehead" w:date="2025-07-10T12:11:00Z" w:initials="Bw">
    <w:p w14:paraId="1A55C25F" w14:textId="77777777" w:rsidR="00872BDA" w:rsidRPr="00EC30B6" w:rsidRDefault="00872BDA" w:rsidP="00872BDA">
      <w:pPr>
        <w:pStyle w:val="CommentText"/>
      </w:pPr>
      <w:r w:rsidRPr="00EC30B6">
        <w:rPr>
          <w:rStyle w:val="CommentReference"/>
        </w:rPr>
        <w:annotationRef/>
      </w:r>
      <w:r w:rsidRPr="00EC30B6">
        <w:t xml:space="preserve">Added this bit so that I can compare the uncertainty of boat measurements with whale measurements. It makes sense that whale measurements have wider Cis because there are more sources of error for whales (because they move around!). </w:t>
      </w:r>
    </w:p>
  </w:comment>
  <w:comment w:id="378" w:author="Balaena Institute whitehead" w:date="2025-07-30T13:22:00Z" w:initials="Bw">
    <w:p w14:paraId="06946B21" w14:textId="77777777" w:rsidR="005E0FA5" w:rsidRDefault="005E0FA5" w:rsidP="005E0FA5">
      <w:pPr>
        <w:pStyle w:val="CommentText"/>
      </w:pPr>
      <w:r>
        <w:rPr>
          <w:rStyle w:val="CommentReference"/>
        </w:rPr>
        <w:annotationRef/>
      </w:r>
      <w:r>
        <w:t>70 m or less (more clear)</w:t>
      </w:r>
    </w:p>
  </w:comment>
  <w:comment w:id="383" w:author="Balaena Institute whitehead" w:date="2025-07-10T10:29:00Z" w:initials="Bw">
    <w:p w14:paraId="3C027D91" w14:textId="6C104CD3" w:rsidR="008A227A" w:rsidRPr="00EC30B6" w:rsidRDefault="008A227A" w:rsidP="008A227A">
      <w:pPr>
        <w:pStyle w:val="CommentText"/>
      </w:pPr>
      <w:r w:rsidRPr="00EC30B6">
        <w:rPr>
          <w:rStyle w:val="CommentReference"/>
        </w:rPr>
        <w:annotationRef/>
      </w:r>
      <w:r w:rsidRPr="00EC30B6">
        <w:t>Changed to grayscale</w:t>
      </w:r>
    </w:p>
  </w:comment>
  <w:comment w:id="510" w:author="Hal Whitehead" w:date="2025-07-07T11:36:00Z" w:initials="HW">
    <w:p w14:paraId="1E88503D" w14:textId="05F4258F" w:rsidR="007A56AB" w:rsidRPr="00EC30B6" w:rsidRDefault="007A56AB" w:rsidP="007A56AB">
      <w:pPr>
        <w:pStyle w:val="CommentText"/>
      </w:pPr>
      <w:r w:rsidRPr="00EC30B6">
        <w:rPr>
          <w:rStyle w:val="CommentReference"/>
        </w:rPr>
        <w:annotationRef/>
      </w:r>
      <w:r w:rsidRPr="00EC30B6">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473" w:author="Ana Eguiguren" w:date="2025-07-10T18:13:00Z" w:initials="AE">
    <w:p w14:paraId="108EA9DE" w14:textId="77777777" w:rsidR="00723C89" w:rsidRPr="00EC30B6" w:rsidRDefault="00723C89" w:rsidP="00723C89">
      <w:r w:rsidRPr="00EC30B6">
        <w:rPr>
          <w:rStyle w:val="CommentReference"/>
        </w:rPr>
        <w:annotationRef/>
      </w:r>
      <w:r w:rsidRPr="00EC30B6">
        <w:rPr>
          <w:sz w:val="20"/>
          <w:szCs w:val="20"/>
        </w:rPr>
        <w:t>Added raw measurements to show variability</w:t>
      </w:r>
    </w:p>
  </w:comment>
  <w:comment w:id="517" w:author="Balaena Institute whitehead" w:date="2025-06-27T12:45:00Z" w:initials="Bw">
    <w:p w14:paraId="7C646B09" w14:textId="4D45BD02" w:rsidR="00583D2A" w:rsidRPr="00EC30B6" w:rsidRDefault="00583D2A" w:rsidP="00583D2A">
      <w:pPr>
        <w:pStyle w:val="CommentText"/>
      </w:pPr>
      <w:r w:rsidRPr="00EC30B6">
        <w:rPr>
          <w:rStyle w:val="CommentReference"/>
        </w:rPr>
        <w:annotationRef/>
      </w:r>
      <w:r w:rsidRPr="00EC30B6">
        <w:t>For context, these parameters are the ‘things’ that determine the shape of curves that relate sperm whale length to nose-to-body ratio for females (fr and maxf) and males (mr and maxm)</w:t>
      </w:r>
    </w:p>
  </w:comment>
  <w:comment w:id="554" w:author="Ana Eguiguren" w:date="2025-07-09T20:39:00Z" w:initials="AE">
    <w:p w14:paraId="1F9AD214" w14:textId="77777777" w:rsidR="00547F4B" w:rsidRPr="00EC30B6" w:rsidRDefault="00547F4B" w:rsidP="00547F4B">
      <w:r w:rsidRPr="00EC30B6">
        <w:rPr>
          <w:rStyle w:val="CommentReference"/>
        </w:rPr>
        <w:annotationRef/>
      </w:r>
      <w:r w:rsidRPr="00EC30B6">
        <w:rPr>
          <w:sz w:val="20"/>
          <w:szCs w:val="20"/>
        </w:rPr>
        <w:t>Would it make sense to have the final version fit using a linear equation, and mention that we tried the logistic bit, but that it made less sense (sending this version to the appendix?)</w:t>
      </w:r>
    </w:p>
  </w:comment>
  <w:comment w:id="615" w:author="Laura Feyrer" w:date="2025-07-01T10:36:00Z" w:initials="LF">
    <w:p w14:paraId="30F50BA1" w14:textId="77777777" w:rsidR="00583D2A" w:rsidRPr="00EC30B6" w:rsidRDefault="00583D2A" w:rsidP="00583D2A">
      <w:r w:rsidRPr="00EC30B6">
        <w:rPr>
          <w:rStyle w:val="CommentReference"/>
        </w:rPr>
        <w:annotationRef/>
      </w:r>
      <w:r w:rsidRPr="00EC30B6">
        <w:rPr>
          <w:sz w:val="20"/>
          <w:szCs w:val="20"/>
        </w:rPr>
        <w:t>because this has a statistical meaning (r value) but also a param in your study I am unsure what is being discussed here.. given N might also be a bit muddled, maybe change the param to S for snout? :)</w:t>
      </w:r>
    </w:p>
  </w:comment>
  <w:comment w:id="607" w:author="Hal Whitehead" w:date="2025-07-09T10:30:00Z" w:initials="HW">
    <w:p w14:paraId="58A0CD49" w14:textId="2212CE7F" w:rsidR="00922BBE" w:rsidRPr="00EC30B6" w:rsidRDefault="00922BBE">
      <w:pPr>
        <w:pStyle w:val="CommentText"/>
      </w:pPr>
      <w:r w:rsidRPr="00EC30B6">
        <w:rPr>
          <w:rStyle w:val="CommentReference"/>
        </w:rPr>
        <w:annotationRef/>
      </w:r>
      <w:r w:rsidRPr="00EC30B6">
        <w:t>I would omit the parts of the male curve at &lt;6m, as these are not used and the data for smaller animals are not used in estimating the curve.</w:t>
      </w:r>
    </w:p>
  </w:comment>
  <w:comment w:id="679" w:author="Hal Whitehead" w:date="2025-07-07T11:36:00Z" w:initials="HW">
    <w:p w14:paraId="3D7D55F5" w14:textId="28DA9F3F" w:rsidR="00A940E9" w:rsidRPr="00EC30B6" w:rsidRDefault="00A940E9" w:rsidP="00A940E9">
      <w:pPr>
        <w:pStyle w:val="CommentText"/>
      </w:pPr>
      <w:r w:rsidRPr="00EC30B6">
        <w:rPr>
          <w:rStyle w:val="CommentReference"/>
        </w:rPr>
        <w:annotationRef/>
      </w:r>
      <w:r w:rsidRPr="00EC30B6">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704" w:author="Laura Feyrer" w:date="2025-07-01T10:58:00Z" w:initials="LF">
    <w:p w14:paraId="592D5261" w14:textId="77777777" w:rsidR="00583D2A" w:rsidRPr="00EC30B6" w:rsidRDefault="00583D2A" w:rsidP="00583D2A">
      <w:r w:rsidRPr="00EC30B6">
        <w:rPr>
          <w:rStyle w:val="CommentReference"/>
        </w:rPr>
        <w:annotationRef/>
      </w:r>
      <w:r w:rsidRPr="00EC30B6">
        <w:rPr>
          <w:sz w:val="20"/>
          <w:szCs w:val="20"/>
        </w:rPr>
        <w:t xml:space="preserve">Not sure the "no" class is helping this figure ... it is making up most of the data? also gray points with balck  outlines are hard to see. maybe make color scale a gradient to match the aes of the point to help distinguish colours? </w:t>
      </w:r>
    </w:p>
  </w:comment>
  <w:comment w:id="705" w:author="Laura Feyrer" w:date="2025-07-01T11:00:00Z" w:initials="LF">
    <w:p w14:paraId="3ABE4B0D" w14:textId="77777777" w:rsidR="00583D2A" w:rsidRPr="00EC30B6" w:rsidRDefault="00583D2A" w:rsidP="00583D2A">
      <w:r w:rsidRPr="00EC30B6">
        <w:rPr>
          <w:rStyle w:val="CommentReference"/>
        </w:rPr>
        <w:annotationRef/>
      </w:r>
      <w:r w:rsidRPr="00EC30B6">
        <w:rPr>
          <w:sz w:val="20"/>
          <w:szCs w:val="20"/>
        </w:rPr>
        <w:t xml:space="preserve">i'm also wondering if showing p(f) as a color gradient makes sense? it is a continuous value to a discrete palette and I wonder if it could be on the y axis and the categorical size classes (NB, J, AF, MF, etc) could be colored instead? maybe that doesnt total work with the box plots but perhaps if the doing/receiving/ no were separate plots of a panel it could? </w:t>
      </w:r>
    </w:p>
  </w:comment>
  <w:comment w:id="706" w:author="Balaena Institute whitehead" w:date="2025-07-02T17:41:00Z" w:initials="Bw">
    <w:p w14:paraId="3407EBA7" w14:textId="77777777" w:rsidR="00D9550C" w:rsidRDefault="00D9550C" w:rsidP="00D9550C">
      <w:pPr>
        <w:pStyle w:val="CommentText"/>
      </w:pPr>
      <w:r w:rsidRPr="00EC30B6">
        <w:rPr>
          <w:rStyle w:val="CommentReference"/>
        </w:rPr>
        <w:annotationRef/>
      </w:r>
      <w:r w:rsidRPr="00EC30B6">
        <w:t xml:space="preserve">I think including the ‘no’ category is nice to show the general size distribution, and highlight that no big males were seen involved in peduncle dives despite measuring a few of those individual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3483EAB" w15:done="1"/>
  <w15:commentEx w15:paraId="6C473DAA" w15:done="1"/>
  <w15:commentEx w15:paraId="64FE5285" w15:done="1"/>
  <w15:commentEx w15:paraId="1D91B032" w15:done="1"/>
  <w15:commentEx w15:paraId="5928CE04" w15:done="1"/>
  <w15:commentEx w15:paraId="1A55C25F" w15:done="0"/>
  <w15:commentEx w15:paraId="06946B21" w15:done="0"/>
  <w15:commentEx w15:paraId="3C027D91" w15:done="0"/>
  <w15:commentEx w15:paraId="1E88503D" w15:done="0"/>
  <w15:commentEx w15:paraId="108EA9DE" w15:done="0"/>
  <w15:commentEx w15:paraId="7C646B09" w15:done="1"/>
  <w15:commentEx w15:paraId="1F9AD214" w15:done="0"/>
  <w15:commentEx w15:paraId="30F50BA1" w15:done="1"/>
  <w15:commentEx w15:paraId="58A0CD49" w15:done="1"/>
  <w15:commentEx w15:paraId="3D7D55F5" w15:done="0"/>
  <w15:commentEx w15:paraId="592D5261" w15:done="1"/>
  <w15:commentEx w15:paraId="3ABE4B0D" w15:paraIdParent="592D5261" w15:done="1"/>
  <w15:commentEx w15:paraId="3407EBA7" w15:paraIdParent="592D5261"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B66D103" w16cex:dateUtc="2025-07-05T19:10:00Z"/>
  <w16cex:commentExtensible w16cex:durableId="78FE30ED" w16cex:dateUtc="2025-07-09T09:12:00Z"/>
  <w16cex:commentExtensible w16cex:durableId="577319FD" w16cex:dateUtc="2025-07-09T09:21:00Z"/>
  <w16cex:commentExtensible w16cex:durableId="5ED7D75B" w16cex:dateUtc="2025-07-09T09:32:00Z"/>
  <w16cex:commentExtensible w16cex:durableId="716BF3AA" w16cex:dateUtc="2025-07-09T09:32:00Z"/>
  <w16cex:commentExtensible w16cex:durableId="22051450" w16cex:dateUtc="2025-07-10T15:11:00Z"/>
  <w16cex:commentExtensible w16cex:durableId="4D1DD293" w16cex:dateUtc="2025-07-30T16:22:00Z"/>
  <w16cex:commentExtensible w16cex:durableId="323FEA3E" w16cex:dateUtc="2025-07-10T13:29:00Z"/>
  <w16cex:commentExtensible w16cex:durableId="6755053A" w16cex:dateUtc="2025-07-07T14:06:00Z"/>
  <w16cex:commentExtensible w16cex:durableId="7DEAA04B" w16cex:dateUtc="2025-07-10T21:13:00Z"/>
  <w16cex:commentExtensible w16cex:durableId="7DCC4C25" w16cex:dateUtc="2025-06-27T15:45:00Z"/>
  <w16cex:commentExtensible w16cex:durableId="5207D2B0" w16cex:dateUtc="2025-07-09T23:39:00Z"/>
  <w16cex:commentExtensible w16cex:durableId="319FE8C4" w16cex:dateUtc="2025-07-01T17:36:00Z">
    <w16cex:extLst>
      <w16:ext w16:uri="{CE6994B0-6A32-4C9F-8C6B-6E91EDA988CE}">
        <cr:reactions xmlns:cr="http://schemas.microsoft.com/office/comments/2020/reactions">
          <cr:reaction reactionType="1">
            <cr:reactionInfo dateUtc="2025-07-02T18:54:54Z">
              <cr:user userId="3696438d7ec69d58" userProvider="Windows Live" userName="Balaena Institute whitehead"/>
            </cr:reactionInfo>
          </cr:reaction>
        </cr:reactions>
      </w16:ext>
    </w16cex:extLst>
  </w16cex:commentExtensible>
  <w16cex:commentExtensible w16cex:durableId="3553C45C" w16cex:dateUtc="2025-07-09T13:30:00Z"/>
  <w16cex:commentExtensible w16cex:durableId="77B35856" w16cex:dateUtc="2025-07-07T14:06:00Z"/>
  <w16cex:commentExtensible w16cex:durableId="493D5EFF" w16cex:dateUtc="2025-07-01T17:58:00Z"/>
  <w16cex:commentExtensible w16cex:durableId="6A8150F5" w16cex:dateUtc="2025-07-01T18:00:00Z"/>
  <w16cex:commentExtensible w16cex:durableId="4E9A8152" w16cex:dateUtc="2025-07-02T20: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3483EAB" w16cid:durableId="3B66D103"/>
  <w16cid:commentId w16cid:paraId="6C473DAA" w16cid:durableId="78FE30ED"/>
  <w16cid:commentId w16cid:paraId="64FE5285" w16cid:durableId="577319FD"/>
  <w16cid:commentId w16cid:paraId="1D91B032" w16cid:durableId="5ED7D75B"/>
  <w16cid:commentId w16cid:paraId="5928CE04" w16cid:durableId="716BF3AA"/>
  <w16cid:commentId w16cid:paraId="1A55C25F" w16cid:durableId="22051450"/>
  <w16cid:commentId w16cid:paraId="06946B21" w16cid:durableId="4D1DD293"/>
  <w16cid:commentId w16cid:paraId="3C027D91" w16cid:durableId="323FEA3E"/>
  <w16cid:commentId w16cid:paraId="1E88503D" w16cid:durableId="6755053A"/>
  <w16cid:commentId w16cid:paraId="108EA9DE" w16cid:durableId="7DEAA04B"/>
  <w16cid:commentId w16cid:paraId="7C646B09" w16cid:durableId="7DCC4C25"/>
  <w16cid:commentId w16cid:paraId="1F9AD214" w16cid:durableId="5207D2B0"/>
  <w16cid:commentId w16cid:paraId="30F50BA1" w16cid:durableId="319FE8C4"/>
  <w16cid:commentId w16cid:paraId="58A0CD49" w16cid:durableId="3553C45C"/>
  <w16cid:commentId w16cid:paraId="3D7D55F5" w16cid:durableId="77B35856"/>
  <w16cid:commentId w16cid:paraId="592D5261" w16cid:durableId="493D5EFF"/>
  <w16cid:commentId w16cid:paraId="3ABE4B0D" w16cid:durableId="6A8150F5"/>
  <w16cid:commentId w16cid:paraId="3407EBA7" w16cid:durableId="4E9A81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782DFDC" w14:textId="77777777" w:rsidR="00932132" w:rsidRPr="00EC30B6" w:rsidRDefault="00932132">
      <w:pPr>
        <w:spacing w:after="0" w:line="240" w:lineRule="auto"/>
      </w:pPr>
      <w:r w:rsidRPr="00EC30B6">
        <w:separator/>
      </w:r>
    </w:p>
  </w:endnote>
  <w:endnote w:type="continuationSeparator" w:id="0">
    <w:p w14:paraId="36D57819" w14:textId="77777777" w:rsidR="00932132" w:rsidRPr="00EC30B6" w:rsidRDefault="00932132">
      <w:pPr>
        <w:spacing w:after="0" w:line="240" w:lineRule="auto"/>
      </w:pPr>
      <w:r w:rsidRPr="00EC30B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Content>
      <w:p w14:paraId="733CF3B6" w14:textId="77777777" w:rsidR="00180FEE" w:rsidRPr="00EC30B6" w:rsidRDefault="00000000">
        <w:pPr>
          <w:pStyle w:val="Footer"/>
          <w:jc w:val="center"/>
        </w:pPr>
        <w:r w:rsidRPr="00EC30B6">
          <w:fldChar w:fldCharType="begin"/>
        </w:r>
        <w:r w:rsidRPr="00EC30B6">
          <w:instrText xml:space="preserve"> PAGE   \* MERGEFORMAT </w:instrText>
        </w:r>
        <w:r w:rsidRPr="00EC30B6">
          <w:fldChar w:fldCharType="separate"/>
        </w:r>
        <w:r w:rsidRPr="00EC30B6">
          <w:rPr>
            <w:rPrChange w:id="716" w:author="Balaena Institute whitehead" w:date="2025-07-25T12:58:00Z" w16du:dateUtc="2025-07-25T15:58:00Z">
              <w:rPr>
                <w:noProof/>
              </w:rPr>
            </w:rPrChange>
          </w:rPr>
          <w:t>2</w:t>
        </w:r>
        <w:r w:rsidRPr="00EC30B6">
          <w:rPr>
            <w:rPrChange w:id="717" w:author="Balaena Institute whitehead" w:date="2025-07-25T12:58:00Z" w16du:dateUtc="2025-07-25T15:58:00Z">
              <w:rPr>
                <w:noProof/>
              </w:rPr>
            </w:rPrChange>
          </w:rPr>
          <w:fldChar w:fldCharType="end"/>
        </w:r>
      </w:p>
    </w:sdtContent>
  </w:sdt>
  <w:p w14:paraId="045E92F1" w14:textId="77777777" w:rsidR="00180FEE" w:rsidRPr="00EC30B6" w:rsidRDefault="00180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9A22412" w14:textId="77777777" w:rsidR="00932132" w:rsidRPr="00EC30B6" w:rsidRDefault="00932132">
      <w:pPr>
        <w:spacing w:after="0" w:line="240" w:lineRule="auto"/>
      </w:pPr>
      <w:r w:rsidRPr="00EC30B6">
        <w:separator/>
      </w:r>
    </w:p>
  </w:footnote>
  <w:footnote w:type="continuationSeparator" w:id="0">
    <w:p w14:paraId="7D54D2F6" w14:textId="77777777" w:rsidR="00932132" w:rsidRPr="00EC30B6" w:rsidRDefault="00932132">
      <w:pPr>
        <w:spacing w:after="0" w:line="240" w:lineRule="auto"/>
      </w:pPr>
      <w:r w:rsidRPr="00EC30B6">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498C7F" w14:textId="77777777" w:rsidR="00727818" w:rsidRPr="00EC30B6" w:rsidRDefault="0072781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2D2AD1"/>
    <w:multiLevelType w:val="hybridMultilevel"/>
    <w:tmpl w:val="DAEAC85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2"/>
  </w:num>
  <w:num w:numId="2" w16cid:durableId="531765560">
    <w:abstractNumId w:val="1"/>
  </w:num>
  <w:num w:numId="3" w16cid:durableId="60006770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na Eguiguren">
    <w15:presenceInfo w15:providerId="AD" w15:userId="S::an648663@dal.ca::78fc145a-0000-4b05-b4d6-5624936d5ffb"/>
  </w15:person>
  <w15:person w15:author="Balaena Institute whitehead">
    <w15:presenceInfo w15:providerId="Windows Live" w15:userId="3696438d7ec69d58"/>
  </w15:person>
  <w15:person w15:author="Hal Whitehead">
    <w15:presenceInfo w15:providerId="AD" w15:userId="S::hwhitehe@dal.ca::d9bf6773-906a-4701-9c5f-9758a1d04144"/>
  </w15:person>
  <w15:person w15:author="Laura Feyrer">
    <w15:presenceInfo w15:providerId="AD" w15:userId="S::lr996578@dal.ca::05d5bb6f-31f7-449d-86b4-b3f733ce6a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972"/>
    <w:rsid w:val="0001628B"/>
    <w:rsid w:val="00020688"/>
    <w:rsid w:val="00022873"/>
    <w:rsid w:val="00022A5B"/>
    <w:rsid w:val="000255C2"/>
    <w:rsid w:val="00030960"/>
    <w:rsid w:val="000316F7"/>
    <w:rsid w:val="000418E2"/>
    <w:rsid w:val="000512A1"/>
    <w:rsid w:val="000525B4"/>
    <w:rsid w:val="00052A57"/>
    <w:rsid w:val="00052EF9"/>
    <w:rsid w:val="00056D15"/>
    <w:rsid w:val="000631E8"/>
    <w:rsid w:val="0007359C"/>
    <w:rsid w:val="00076109"/>
    <w:rsid w:val="000763B9"/>
    <w:rsid w:val="000851A3"/>
    <w:rsid w:val="00096326"/>
    <w:rsid w:val="000A251D"/>
    <w:rsid w:val="000A5484"/>
    <w:rsid w:val="000B1C5B"/>
    <w:rsid w:val="000B7F43"/>
    <w:rsid w:val="000C11CB"/>
    <w:rsid w:val="000C25A4"/>
    <w:rsid w:val="000C4F74"/>
    <w:rsid w:val="000C6EAF"/>
    <w:rsid w:val="000D08FD"/>
    <w:rsid w:val="000D33A1"/>
    <w:rsid w:val="000D38CB"/>
    <w:rsid w:val="000E144B"/>
    <w:rsid w:val="000E1C7F"/>
    <w:rsid w:val="000F552C"/>
    <w:rsid w:val="001077C3"/>
    <w:rsid w:val="00110949"/>
    <w:rsid w:val="0011182C"/>
    <w:rsid w:val="001129B3"/>
    <w:rsid w:val="00112DDA"/>
    <w:rsid w:val="0012150A"/>
    <w:rsid w:val="001247C4"/>
    <w:rsid w:val="00134443"/>
    <w:rsid w:val="0013582D"/>
    <w:rsid w:val="00135C6F"/>
    <w:rsid w:val="00137A11"/>
    <w:rsid w:val="00137A4D"/>
    <w:rsid w:val="00140AB1"/>
    <w:rsid w:val="00143460"/>
    <w:rsid w:val="001608D0"/>
    <w:rsid w:val="0016136D"/>
    <w:rsid w:val="001625DA"/>
    <w:rsid w:val="00167434"/>
    <w:rsid w:val="00170AE9"/>
    <w:rsid w:val="001763E2"/>
    <w:rsid w:val="00176570"/>
    <w:rsid w:val="00180FEE"/>
    <w:rsid w:val="001823D3"/>
    <w:rsid w:val="00187C9B"/>
    <w:rsid w:val="00192CF7"/>
    <w:rsid w:val="001B6492"/>
    <w:rsid w:val="001C1257"/>
    <w:rsid w:val="001C3A91"/>
    <w:rsid w:val="001D5F5A"/>
    <w:rsid w:val="001E0016"/>
    <w:rsid w:val="001E1EC1"/>
    <w:rsid w:val="001E274D"/>
    <w:rsid w:val="001F0774"/>
    <w:rsid w:val="001F0B45"/>
    <w:rsid w:val="001F3587"/>
    <w:rsid w:val="001F51BD"/>
    <w:rsid w:val="001F5573"/>
    <w:rsid w:val="00213E7B"/>
    <w:rsid w:val="00214779"/>
    <w:rsid w:val="00215849"/>
    <w:rsid w:val="002204F7"/>
    <w:rsid w:val="00227C86"/>
    <w:rsid w:val="002309F0"/>
    <w:rsid w:val="00231A3B"/>
    <w:rsid w:val="00232656"/>
    <w:rsid w:val="002412C1"/>
    <w:rsid w:val="00242308"/>
    <w:rsid w:val="002424E0"/>
    <w:rsid w:val="00242E56"/>
    <w:rsid w:val="00254159"/>
    <w:rsid w:val="00261B13"/>
    <w:rsid w:val="002667B9"/>
    <w:rsid w:val="00276E74"/>
    <w:rsid w:val="0028554B"/>
    <w:rsid w:val="002864C3"/>
    <w:rsid w:val="00290DCA"/>
    <w:rsid w:val="00292629"/>
    <w:rsid w:val="0029313B"/>
    <w:rsid w:val="0029552C"/>
    <w:rsid w:val="00296F22"/>
    <w:rsid w:val="002A1690"/>
    <w:rsid w:val="002B3A42"/>
    <w:rsid w:val="002B4674"/>
    <w:rsid w:val="002D1758"/>
    <w:rsid w:val="002D582F"/>
    <w:rsid w:val="002E01B8"/>
    <w:rsid w:val="002E2415"/>
    <w:rsid w:val="002E24A4"/>
    <w:rsid w:val="0031537C"/>
    <w:rsid w:val="003157A0"/>
    <w:rsid w:val="00320370"/>
    <w:rsid w:val="00333FBA"/>
    <w:rsid w:val="0034086F"/>
    <w:rsid w:val="003603EC"/>
    <w:rsid w:val="00365062"/>
    <w:rsid w:val="003729E9"/>
    <w:rsid w:val="00374F7A"/>
    <w:rsid w:val="003752AB"/>
    <w:rsid w:val="00377295"/>
    <w:rsid w:val="0037744B"/>
    <w:rsid w:val="00386C66"/>
    <w:rsid w:val="003928BE"/>
    <w:rsid w:val="00392B98"/>
    <w:rsid w:val="0039473F"/>
    <w:rsid w:val="003B14BE"/>
    <w:rsid w:val="003B4470"/>
    <w:rsid w:val="003C2CB8"/>
    <w:rsid w:val="003C4617"/>
    <w:rsid w:val="003C5406"/>
    <w:rsid w:val="003C5F32"/>
    <w:rsid w:val="003C7344"/>
    <w:rsid w:val="003D72F6"/>
    <w:rsid w:val="003E56B7"/>
    <w:rsid w:val="003E5933"/>
    <w:rsid w:val="003F1711"/>
    <w:rsid w:val="003F289E"/>
    <w:rsid w:val="003F397F"/>
    <w:rsid w:val="003F45E5"/>
    <w:rsid w:val="003F5F59"/>
    <w:rsid w:val="003F7AC1"/>
    <w:rsid w:val="004075F4"/>
    <w:rsid w:val="004155E6"/>
    <w:rsid w:val="00415908"/>
    <w:rsid w:val="0042583D"/>
    <w:rsid w:val="0043369A"/>
    <w:rsid w:val="0043540B"/>
    <w:rsid w:val="0044357B"/>
    <w:rsid w:val="00453E9F"/>
    <w:rsid w:val="00455635"/>
    <w:rsid w:val="00463573"/>
    <w:rsid w:val="00465567"/>
    <w:rsid w:val="00470354"/>
    <w:rsid w:val="00470B35"/>
    <w:rsid w:val="00470F5B"/>
    <w:rsid w:val="00482938"/>
    <w:rsid w:val="004942FF"/>
    <w:rsid w:val="00496E63"/>
    <w:rsid w:val="0049768A"/>
    <w:rsid w:val="004A6F11"/>
    <w:rsid w:val="004B1327"/>
    <w:rsid w:val="004B6732"/>
    <w:rsid w:val="004C003F"/>
    <w:rsid w:val="004C42E8"/>
    <w:rsid w:val="004D1A18"/>
    <w:rsid w:val="004D2806"/>
    <w:rsid w:val="004D5E8A"/>
    <w:rsid w:val="004D5F15"/>
    <w:rsid w:val="004E345A"/>
    <w:rsid w:val="004E400A"/>
    <w:rsid w:val="004E4633"/>
    <w:rsid w:val="004E488D"/>
    <w:rsid w:val="004E7554"/>
    <w:rsid w:val="004F5686"/>
    <w:rsid w:val="00501329"/>
    <w:rsid w:val="00506E96"/>
    <w:rsid w:val="005106D6"/>
    <w:rsid w:val="0051214A"/>
    <w:rsid w:val="005306CA"/>
    <w:rsid w:val="005337B0"/>
    <w:rsid w:val="00537252"/>
    <w:rsid w:val="00537453"/>
    <w:rsid w:val="00547F4B"/>
    <w:rsid w:val="00551A9A"/>
    <w:rsid w:val="00557198"/>
    <w:rsid w:val="005648F6"/>
    <w:rsid w:val="00565177"/>
    <w:rsid w:val="00570B88"/>
    <w:rsid w:val="0057186C"/>
    <w:rsid w:val="00572935"/>
    <w:rsid w:val="0057381F"/>
    <w:rsid w:val="0057396D"/>
    <w:rsid w:val="00574C21"/>
    <w:rsid w:val="00583D2A"/>
    <w:rsid w:val="00583D6D"/>
    <w:rsid w:val="00584D36"/>
    <w:rsid w:val="00585091"/>
    <w:rsid w:val="005A17C1"/>
    <w:rsid w:val="005A3F96"/>
    <w:rsid w:val="005A41BF"/>
    <w:rsid w:val="005B2432"/>
    <w:rsid w:val="005B4DD4"/>
    <w:rsid w:val="005C20EE"/>
    <w:rsid w:val="005E0FA5"/>
    <w:rsid w:val="005E293F"/>
    <w:rsid w:val="005E6435"/>
    <w:rsid w:val="005F05A3"/>
    <w:rsid w:val="005F54DA"/>
    <w:rsid w:val="00601EC3"/>
    <w:rsid w:val="00602E0E"/>
    <w:rsid w:val="00605798"/>
    <w:rsid w:val="0061386D"/>
    <w:rsid w:val="0062416A"/>
    <w:rsid w:val="0063179E"/>
    <w:rsid w:val="00632411"/>
    <w:rsid w:val="0064622C"/>
    <w:rsid w:val="006474CB"/>
    <w:rsid w:val="00650B8C"/>
    <w:rsid w:val="00652313"/>
    <w:rsid w:val="006571AA"/>
    <w:rsid w:val="0066161C"/>
    <w:rsid w:val="00661A64"/>
    <w:rsid w:val="00677E42"/>
    <w:rsid w:val="00681FD1"/>
    <w:rsid w:val="00685DD4"/>
    <w:rsid w:val="00692471"/>
    <w:rsid w:val="0069266A"/>
    <w:rsid w:val="006966A2"/>
    <w:rsid w:val="006A19F4"/>
    <w:rsid w:val="006A6C4E"/>
    <w:rsid w:val="006E66B8"/>
    <w:rsid w:val="006F1DB2"/>
    <w:rsid w:val="00703637"/>
    <w:rsid w:val="00703C99"/>
    <w:rsid w:val="00703F10"/>
    <w:rsid w:val="00713533"/>
    <w:rsid w:val="00720883"/>
    <w:rsid w:val="00723934"/>
    <w:rsid w:val="00723C89"/>
    <w:rsid w:val="00727818"/>
    <w:rsid w:val="007322F2"/>
    <w:rsid w:val="00740C36"/>
    <w:rsid w:val="0074547F"/>
    <w:rsid w:val="007459AF"/>
    <w:rsid w:val="00767C89"/>
    <w:rsid w:val="00771631"/>
    <w:rsid w:val="00772A9A"/>
    <w:rsid w:val="007733D3"/>
    <w:rsid w:val="00774426"/>
    <w:rsid w:val="00775D07"/>
    <w:rsid w:val="0078390E"/>
    <w:rsid w:val="007A47F0"/>
    <w:rsid w:val="007A56AB"/>
    <w:rsid w:val="007A578F"/>
    <w:rsid w:val="007C7341"/>
    <w:rsid w:val="007E56C5"/>
    <w:rsid w:val="007E7162"/>
    <w:rsid w:val="007E78EC"/>
    <w:rsid w:val="007F2DC8"/>
    <w:rsid w:val="007F37D4"/>
    <w:rsid w:val="007F65B4"/>
    <w:rsid w:val="007F6602"/>
    <w:rsid w:val="00800531"/>
    <w:rsid w:val="00805339"/>
    <w:rsid w:val="00805A64"/>
    <w:rsid w:val="00826C97"/>
    <w:rsid w:val="008272F0"/>
    <w:rsid w:val="008308D9"/>
    <w:rsid w:val="00841C1E"/>
    <w:rsid w:val="00845EBD"/>
    <w:rsid w:val="00846C8C"/>
    <w:rsid w:val="00847238"/>
    <w:rsid w:val="0084730E"/>
    <w:rsid w:val="0085528C"/>
    <w:rsid w:val="0085542A"/>
    <w:rsid w:val="00855C54"/>
    <w:rsid w:val="008604CB"/>
    <w:rsid w:val="00862972"/>
    <w:rsid w:val="008638D9"/>
    <w:rsid w:val="008655A9"/>
    <w:rsid w:val="008711DA"/>
    <w:rsid w:val="00872BDA"/>
    <w:rsid w:val="008732DD"/>
    <w:rsid w:val="008739FC"/>
    <w:rsid w:val="008858AE"/>
    <w:rsid w:val="00891FB2"/>
    <w:rsid w:val="0089671E"/>
    <w:rsid w:val="0089766F"/>
    <w:rsid w:val="00897888"/>
    <w:rsid w:val="008A227A"/>
    <w:rsid w:val="008A2CD2"/>
    <w:rsid w:val="008B3350"/>
    <w:rsid w:val="008B3E61"/>
    <w:rsid w:val="008B759F"/>
    <w:rsid w:val="008D4FC3"/>
    <w:rsid w:val="008D5E0A"/>
    <w:rsid w:val="008D7EA5"/>
    <w:rsid w:val="008E40F2"/>
    <w:rsid w:val="008E7641"/>
    <w:rsid w:val="008F22F1"/>
    <w:rsid w:val="008F2C05"/>
    <w:rsid w:val="00900FF2"/>
    <w:rsid w:val="00905D34"/>
    <w:rsid w:val="00906B25"/>
    <w:rsid w:val="00912737"/>
    <w:rsid w:val="00922BBE"/>
    <w:rsid w:val="00932132"/>
    <w:rsid w:val="00934943"/>
    <w:rsid w:val="009400EC"/>
    <w:rsid w:val="00941758"/>
    <w:rsid w:val="009427D9"/>
    <w:rsid w:val="00950697"/>
    <w:rsid w:val="00956D56"/>
    <w:rsid w:val="0096116A"/>
    <w:rsid w:val="00977389"/>
    <w:rsid w:val="00980797"/>
    <w:rsid w:val="00981D8B"/>
    <w:rsid w:val="009874F7"/>
    <w:rsid w:val="009875D9"/>
    <w:rsid w:val="009924D2"/>
    <w:rsid w:val="00993267"/>
    <w:rsid w:val="009A0C70"/>
    <w:rsid w:val="009A468F"/>
    <w:rsid w:val="009B0F29"/>
    <w:rsid w:val="009B1214"/>
    <w:rsid w:val="009B17FC"/>
    <w:rsid w:val="009B220A"/>
    <w:rsid w:val="009B793A"/>
    <w:rsid w:val="009C1D69"/>
    <w:rsid w:val="009D4CF0"/>
    <w:rsid w:val="009E2E5B"/>
    <w:rsid w:val="009E36CF"/>
    <w:rsid w:val="009E6BAA"/>
    <w:rsid w:val="009E7E1D"/>
    <w:rsid w:val="009F202F"/>
    <w:rsid w:val="009F2CB6"/>
    <w:rsid w:val="00A02689"/>
    <w:rsid w:val="00A0282C"/>
    <w:rsid w:val="00A06CD9"/>
    <w:rsid w:val="00A0798E"/>
    <w:rsid w:val="00A10676"/>
    <w:rsid w:val="00A109BD"/>
    <w:rsid w:val="00A17E91"/>
    <w:rsid w:val="00A35428"/>
    <w:rsid w:val="00A36D9A"/>
    <w:rsid w:val="00A4719F"/>
    <w:rsid w:val="00A47453"/>
    <w:rsid w:val="00A47743"/>
    <w:rsid w:val="00A506F6"/>
    <w:rsid w:val="00A56BF0"/>
    <w:rsid w:val="00A65828"/>
    <w:rsid w:val="00A70171"/>
    <w:rsid w:val="00A74405"/>
    <w:rsid w:val="00A81206"/>
    <w:rsid w:val="00A87599"/>
    <w:rsid w:val="00A937F0"/>
    <w:rsid w:val="00A940E9"/>
    <w:rsid w:val="00A94B7D"/>
    <w:rsid w:val="00AA1D4F"/>
    <w:rsid w:val="00AA392C"/>
    <w:rsid w:val="00AA7307"/>
    <w:rsid w:val="00AB0A54"/>
    <w:rsid w:val="00AB0D04"/>
    <w:rsid w:val="00AB1071"/>
    <w:rsid w:val="00AB6041"/>
    <w:rsid w:val="00AB7339"/>
    <w:rsid w:val="00AC13F1"/>
    <w:rsid w:val="00AC25A9"/>
    <w:rsid w:val="00AC5D18"/>
    <w:rsid w:val="00AD0D98"/>
    <w:rsid w:val="00B055DC"/>
    <w:rsid w:val="00B10704"/>
    <w:rsid w:val="00B213BD"/>
    <w:rsid w:val="00B23C72"/>
    <w:rsid w:val="00B361C8"/>
    <w:rsid w:val="00B4723F"/>
    <w:rsid w:val="00B5020B"/>
    <w:rsid w:val="00B51F29"/>
    <w:rsid w:val="00B52041"/>
    <w:rsid w:val="00B56927"/>
    <w:rsid w:val="00B57558"/>
    <w:rsid w:val="00B576F4"/>
    <w:rsid w:val="00B613BD"/>
    <w:rsid w:val="00B624C8"/>
    <w:rsid w:val="00B657B4"/>
    <w:rsid w:val="00B743D4"/>
    <w:rsid w:val="00B77CFA"/>
    <w:rsid w:val="00B86831"/>
    <w:rsid w:val="00B904F0"/>
    <w:rsid w:val="00B930E1"/>
    <w:rsid w:val="00B939F4"/>
    <w:rsid w:val="00BB3941"/>
    <w:rsid w:val="00BB770B"/>
    <w:rsid w:val="00BC4F8D"/>
    <w:rsid w:val="00BD6442"/>
    <w:rsid w:val="00BE1ADA"/>
    <w:rsid w:val="00BE57BC"/>
    <w:rsid w:val="00BE68B1"/>
    <w:rsid w:val="00BF3BF0"/>
    <w:rsid w:val="00C04D6B"/>
    <w:rsid w:val="00C11F97"/>
    <w:rsid w:val="00C21E4B"/>
    <w:rsid w:val="00C30AE6"/>
    <w:rsid w:val="00C33279"/>
    <w:rsid w:val="00C36F3D"/>
    <w:rsid w:val="00C43471"/>
    <w:rsid w:val="00C456DE"/>
    <w:rsid w:val="00C45E33"/>
    <w:rsid w:val="00C52592"/>
    <w:rsid w:val="00C61B9F"/>
    <w:rsid w:val="00C804FD"/>
    <w:rsid w:val="00C807BA"/>
    <w:rsid w:val="00C8340B"/>
    <w:rsid w:val="00C85088"/>
    <w:rsid w:val="00C95166"/>
    <w:rsid w:val="00CA0234"/>
    <w:rsid w:val="00CA38CD"/>
    <w:rsid w:val="00CA494E"/>
    <w:rsid w:val="00CB1186"/>
    <w:rsid w:val="00CB6D39"/>
    <w:rsid w:val="00CF5D9B"/>
    <w:rsid w:val="00D03DAA"/>
    <w:rsid w:val="00D05DC7"/>
    <w:rsid w:val="00D20807"/>
    <w:rsid w:val="00D27C79"/>
    <w:rsid w:val="00D35DA5"/>
    <w:rsid w:val="00D378B4"/>
    <w:rsid w:val="00D42024"/>
    <w:rsid w:val="00D45F1D"/>
    <w:rsid w:val="00D500A5"/>
    <w:rsid w:val="00D55635"/>
    <w:rsid w:val="00D80962"/>
    <w:rsid w:val="00D815D8"/>
    <w:rsid w:val="00D8234D"/>
    <w:rsid w:val="00D9550C"/>
    <w:rsid w:val="00DA181C"/>
    <w:rsid w:val="00DB0992"/>
    <w:rsid w:val="00DB2679"/>
    <w:rsid w:val="00DB3605"/>
    <w:rsid w:val="00DC13AE"/>
    <w:rsid w:val="00DD2506"/>
    <w:rsid w:val="00DD5AD6"/>
    <w:rsid w:val="00DE1874"/>
    <w:rsid w:val="00DF217B"/>
    <w:rsid w:val="00DF6E06"/>
    <w:rsid w:val="00E05126"/>
    <w:rsid w:val="00E058B3"/>
    <w:rsid w:val="00E14A22"/>
    <w:rsid w:val="00E2014B"/>
    <w:rsid w:val="00E25782"/>
    <w:rsid w:val="00E2695F"/>
    <w:rsid w:val="00E27601"/>
    <w:rsid w:val="00E27E72"/>
    <w:rsid w:val="00E361E9"/>
    <w:rsid w:val="00E36B6E"/>
    <w:rsid w:val="00E46B91"/>
    <w:rsid w:val="00E4789B"/>
    <w:rsid w:val="00E50F08"/>
    <w:rsid w:val="00E5259C"/>
    <w:rsid w:val="00E6103C"/>
    <w:rsid w:val="00E65420"/>
    <w:rsid w:val="00E70CC0"/>
    <w:rsid w:val="00E80961"/>
    <w:rsid w:val="00E815AC"/>
    <w:rsid w:val="00E81B70"/>
    <w:rsid w:val="00E92495"/>
    <w:rsid w:val="00E95600"/>
    <w:rsid w:val="00E97A22"/>
    <w:rsid w:val="00E97DC5"/>
    <w:rsid w:val="00EA082D"/>
    <w:rsid w:val="00EA0850"/>
    <w:rsid w:val="00EA5F6E"/>
    <w:rsid w:val="00EA7A5A"/>
    <w:rsid w:val="00EA7AE3"/>
    <w:rsid w:val="00EB0584"/>
    <w:rsid w:val="00EB1F37"/>
    <w:rsid w:val="00EB7E15"/>
    <w:rsid w:val="00EC30B6"/>
    <w:rsid w:val="00EC3252"/>
    <w:rsid w:val="00EC69CA"/>
    <w:rsid w:val="00EC75E7"/>
    <w:rsid w:val="00ED13DA"/>
    <w:rsid w:val="00EE125C"/>
    <w:rsid w:val="00EE65F1"/>
    <w:rsid w:val="00EF7787"/>
    <w:rsid w:val="00F1035B"/>
    <w:rsid w:val="00F16574"/>
    <w:rsid w:val="00F2034F"/>
    <w:rsid w:val="00F21B87"/>
    <w:rsid w:val="00F241F2"/>
    <w:rsid w:val="00F24B63"/>
    <w:rsid w:val="00F24FC4"/>
    <w:rsid w:val="00F27B62"/>
    <w:rsid w:val="00F35A05"/>
    <w:rsid w:val="00F43927"/>
    <w:rsid w:val="00F45528"/>
    <w:rsid w:val="00F46179"/>
    <w:rsid w:val="00F5026F"/>
    <w:rsid w:val="00F53D02"/>
    <w:rsid w:val="00F56C8F"/>
    <w:rsid w:val="00F5737E"/>
    <w:rsid w:val="00F63B7B"/>
    <w:rsid w:val="00F63EC0"/>
    <w:rsid w:val="00F65B49"/>
    <w:rsid w:val="00F664A8"/>
    <w:rsid w:val="00F701D4"/>
    <w:rsid w:val="00F834A1"/>
    <w:rsid w:val="00F83D81"/>
    <w:rsid w:val="00F83E31"/>
    <w:rsid w:val="00F8562E"/>
    <w:rsid w:val="00F875E2"/>
    <w:rsid w:val="00F91C57"/>
    <w:rsid w:val="00F91F55"/>
    <w:rsid w:val="00F938C9"/>
    <w:rsid w:val="00F96079"/>
    <w:rsid w:val="00F972E9"/>
    <w:rsid w:val="00F97B2E"/>
    <w:rsid w:val="00FA0DD1"/>
    <w:rsid w:val="00FA7274"/>
    <w:rsid w:val="00FB1C45"/>
    <w:rsid w:val="00FC03C1"/>
    <w:rsid w:val="00FC3060"/>
    <w:rsid w:val="00FC473B"/>
    <w:rsid w:val="00FC6194"/>
    <w:rsid w:val="00FC74A0"/>
    <w:rsid w:val="00FD17A0"/>
    <w:rsid w:val="00FD63D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A18500"/>
  <w15:chartTrackingRefBased/>
  <w15:docId w15:val="{1A4468C1-3FA3-41F8-A172-743DCA4F9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972"/>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Heading3"/>
    <w:next w:val="Normal"/>
    <w:link w:val="Heading2Char"/>
    <w:uiPriority w:val="9"/>
    <w:unhideWhenUsed/>
    <w:qFormat/>
    <w:rsid w:val="00EA7AE3"/>
    <w:pPr>
      <w:outlineLvl w:val="1"/>
    </w:pPr>
  </w:style>
  <w:style w:type="paragraph" w:styleId="Heading3">
    <w:name w:val="heading 3"/>
    <w:basedOn w:val="Normal"/>
    <w:next w:val="Normal"/>
    <w:link w:val="Heading3Char"/>
    <w:uiPriority w:val="9"/>
    <w:unhideWhenUsed/>
    <w:qFormat/>
    <w:rsid w:val="00EA7AE3"/>
    <w:pPr>
      <w:keepNext/>
      <w:keepLines/>
      <w:spacing w:before="160" w:after="80"/>
      <w:outlineLvl w:val="2"/>
    </w:pPr>
    <w:rPr>
      <w:rFonts w:eastAsiaTheme="majorEastAsia" w:cstheme="majorBidi"/>
      <w:b/>
      <w:bCs/>
      <w:sz w:val="24"/>
      <w:szCs w:val="24"/>
    </w:rPr>
  </w:style>
  <w:style w:type="paragraph" w:styleId="Heading4">
    <w:name w:val="heading 4"/>
    <w:basedOn w:val="Normal"/>
    <w:next w:val="Normal"/>
    <w:link w:val="Heading4Char"/>
    <w:uiPriority w:val="9"/>
    <w:unhideWhenUsed/>
    <w:qFormat/>
    <w:rsid w:val="00EA7AE3"/>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9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A7AE3"/>
    <w:rPr>
      <w:rFonts w:ascii="Times New Roman" w:eastAsiaTheme="majorEastAsia" w:hAnsi="Times New Roman" w:cstheme="majorBidi"/>
      <w:b/>
      <w:bCs/>
      <w:sz w:val="24"/>
      <w:szCs w:val="24"/>
    </w:rPr>
  </w:style>
  <w:style w:type="character" w:customStyle="1" w:styleId="Heading3Char">
    <w:name w:val="Heading 3 Char"/>
    <w:basedOn w:val="DefaultParagraphFont"/>
    <w:link w:val="Heading3"/>
    <w:uiPriority w:val="9"/>
    <w:rsid w:val="00EA7AE3"/>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uiPriority w:val="9"/>
    <w:rsid w:val="00EA7AE3"/>
    <w:rPr>
      <w:rFonts w:ascii="Times New Roman" w:eastAsiaTheme="majorEastAsia" w:hAnsi="Times New Roman" w:cstheme="majorBidi"/>
      <w:i/>
      <w:iCs/>
    </w:rPr>
  </w:style>
  <w:style w:type="character" w:customStyle="1" w:styleId="Heading5Char">
    <w:name w:val="Heading 5 Char"/>
    <w:basedOn w:val="DefaultParagraphFont"/>
    <w:link w:val="Heading5"/>
    <w:uiPriority w:val="9"/>
    <w:semiHidden/>
    <w:rsid w:val="008629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9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9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9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972"/>
    <w:rPr>
      <w:rFonts w:eastAsiaTheme="majorEastAsia" w:cstheme="majorBidi"/>
      <w:color w:val="272727" w:themeColor="text1" w:themeTint="D8"/>
    </w:rPr>
  </w:style>
  <w:style w:type="paragraph" w:styleId="Title">
    <w:name w:val="Title"/>
    <w:basedOn w:val="Normal"/>
    <w:next w:val="Normal"/>
    <w:link w:val="TitleCh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9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9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972"/>
    <w:pPr>
      <w:spacing w:before="160"/>
      <w:jc w:val="center"/>
    </w:pPr>
    <w:rPr>
      <w:i/>
      <w:iCs/>
      <w:color w:val="404040" w:themeColor="text1" w:themeTint="BF"/>
    </w:rPr>
  </w:style>
  <w:style w:type="character" w:customStyle="1" w:styleId="QuoteChar">
    <w:name w:val="Quote Char"/>
    <w:basedOn w:val="DefaultParagraphFont"/>
    <w:link w:val="Quote"/>
    <w:uiPriority w:val="29"/>
    <w:rsid w:val="00862972"/>
    <w:rPr>
      <w:i/>
      <w:iCs/>
      <w:color w:val="404040" w:themeColor="text1" w:themeTint="BF"/>
    </w:rPr>
  </w:style>
  <w:style w:type="paragraph" w:styleId="ListParagraph">
    <w:name w:val="List Paragraph"/>
    <w:basedOn w:val="Normal"/>
    <w:uiPriority w:val="34"/>
    <w:qFormat/>
    <w:rsid w:val="00862972"/>
    <w:pPr>
      <w:ind w:left="720"/>
      <w:contextualSpacing/>
    </w:pPr>
  </w:style>
  <w:style w:type="character" w:styleId="IntenseEmphasis">
    <w:name w:val="Intense Emphasis"/>
    <w:basedOn w:val="DefaultParagraphFont"/>
    <w:uiPriority w:val="21"/>
    <w:qFormat/>
    <w:rsid w:val="00862972"/>
    <w:rPr>
      <w:i/>
      <w:iCs/>
      <w:color w:val="0F4761" w:themeColor="accent1" w:themeShade="BF"/>
    </w:rPr>
  </w:style>
  <w:style w:type="paragraph" w:styleId="IntenseQuote">
    <w:name w:val="Intense Quote"/>
    <w:basedOn w:val="Normal"/>
    <w:next w:val="Normal"/>
    <w:link w:val="IntenseQuoteCh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972"/>
    <w:rPr>
      <w:i/>
      <w:iCs/>
      <w:color w:val="0F4761" w:themeColor="accent1" w:themeShade="BF"/>
    </w:rPr>
  </w:style>
  <w:style w:type="character" w:styleId="IntenseReference">
    <w:name w:val="Intense Reference"/>
    <w:basedOn w:val="DefaultParagraphFont"/>
    <w:uiPriority w:val="32"/>
    <w:qFormat/>
    <w:rsid w:val="00862972"/>
    <w:rPr>
      <w:b/>
      <w:bCs/>
      <w:smallCaps/>
      <w:color w:val="0F4761" w:themeColor="accent1" w:themeShade="BF"/>
      <w:spacing w:val="5"/>
    </w:rPr>
  </w:style>
  <w:style w:type="paragraph" w:styleId="Footer">
    <w:name w:val="footer"/>
    <w:basedOn w:val="Normal"/>
    <w:link w:val="FooterChar"/>
    <w:uiPriority w:val="99"/>
    <w:unhideWhenUsed/>
    <w:rsid w:val="008629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972"/>
    <w:rPr>
      <w:rFonts w:ascii="Times New Roman" w:hAnsi="Times New Roman" w:cs="Times New Roman"/>
    </w:rPr>
  </w:style>
  <w:style w:type="character" w:styleId="Hyperlink">
    <w:name w:val="Hyperlink"/>
    <w:basedOn w:val="DefaultParagraphFont"/>
    <w:uiPriority w:val="99"/>
    <w:unhideWhenUsed/>
    <w:rsid w:val="00862972"/>
    <w:rPr>
      <w:color w:val="467886" w:themeColor="hyperlink"/>
      <w:u w:val="single"/>
    </w:rPr>
  </w:style>
  <w:style w:type="paragraph" w:styleId="TOCHeading">
    <w:name w:val="TOC Heading"/>
    <w:basedOn w:val="Heading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862972"/>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862972"/>
  </w:style>
  <w:style w:type="table" w:styleId="PlainTable4">
    <w:name w:val="Plain Table 4"/>
    <w:basedOn w:val="Table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0851A3"/>
    <w:rPr>
      <w:color w:val="666666"/>
    </w:rPr>
  </w:style>
  <w:style w:type="character" w:styleId="CommentReference">
    <w:name w:val="annotation reference"/>
    <w:basedOn w:val="DefaultParagraphFont"/>
    <w:uiPriority w:val="99"/>
    <w:semiHidden/>
    <w:unhideWhenUsed/>
    <w:rsid w:val="0064622C"/>
    <w:rPr>
      <w:sz w:val="16"/>
      <w:szCs w:val="16"/>
    </w:rPr>
  </w:style>
  <w:style w:type="paragraph" w:styleId="CommentText">
    <w:name w:val="annotation text"/>
    <w:basedOn w:val="Normal"/>
    <w:link w:val="CommentTextChar"/>
    <w:uiPriority w:val="99"/>
    <w:unhideWhenUsed/>
    <w:rsid w:val="0064622C"/>
    <w:pPr>
      <w:spacing w:line="240" w:lineRule="auto"/>
    </w:pPr>
    <w:rPr>
      <w:sz w:val="20"/>
      <w:szCs w:val="20"/>
    </w:rPr>
  </w:style>
  <w:style w:type="character" w:customStyle="1" w:styleId="CommentTextChar">
    <w:name w:val="Comment Text Char"/>
    <w:basedOn w:val="DefaultParagraphFont"/>
    <w:link w:val="CommentText"/>
    <w:uiPriority w:val="99"/>
    <w:rsid w:val="0064622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4622C"/>
    <w:rPr>
      <w:b/>
      <w:bCs/>
    </w:rPr>
  </w:style>
  <w:style w:type="character" w:customStyle="1" w:styleId="CommentSubjectChar">
    <w:name w:val="Comment Subject Char"/>
    <w:basedOn w:val="CommentTextChar"/>
    <w:link w:val="CommentSubject"/>
    <w:uiPriority w:val="99"/>
    <w:semiHidden/>
    <w:rsid w:val="0064622C"/>
    <w:rPr>
      <w:rFonts w:ascii="Times New Roman" w:hAnsi="Times New Roman" w:cs="Times New Roman"/>
      <w:b/>
      <w:bCs/>
      <w:sz w:val="20"/>
      <w:szCs w:val="20"/>
    </w:rPr>
  </w:style>
  <w:style w:type="table" w:styleId="TableGrid">
    <w:name w:val="Table Grid"/>
    <w:basedOn w:val="TableNormal"/>
    <w:uiPriority w:val="59"/>
    <w:rsid w:val="00B502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27818"/>
    <w:pPr>
      <w:spacing w:after="0" w:line="240" w:lineRule="auto"/>
    </w:pPr>
    <w:rPr>
      <w:rFonts w:ascii="Times New Roman" w:hAnsi="Times New Roman" w:cs="Times New Roman"/>
    </w:rPr>
  </w:style>
  <w:style w:type="paragraph" w:styleId="Header">
    <w:name w:val="header"/>
    <w:basedOn w:val="Normal"/>
    <w:link w:val="HeaderChar"/>
    <w:uiPriority w:val="99"/>
    <w:unhideWhenUsed/>
    <w:rsid w:val="007278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781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eguibur@gmail.com" TargetMode="External"/><Relationship Id="rId13" Type="http://schemas.openxmlformats.org/officeDocument/2006/relationships/image" Target="media/image1.jpe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2CF5-F809-4349-B47E-D537E6B26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86</TotalTime>
  <Pages>20</Pages>
  <Words>22619</Words>
  <Characters>127124</Characters>
  <Application>Microsoft Office Word</Application>
  <DocSecurity>0</DocSecurity>
  <Lines>2311</Lines>
  <Paragraphs>9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Balaena Institute whitehead</cp:lastModifiedBy>
  <cp:revision>71</cp:revision>
  <dcterms:created xsi:type="dcterms:W3CDTF">2025-06-24T14:05:00Z</dcterms:created>
  <dcterms:modified xsi:type="dcterms:W3CDTF">2025-07-30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f7068-7040-4665-a3d5-b50961550775</vt:lpwstr>
  </property>
  <property fmtid="{D5CDD505-2E9C-101B-9397-08002B2CF9AE}" pid="3" name="ZOTERO_PREF_1">
    <vt:lpwstr>&lt;data data-version="3" zotero-version="6.0.36"&gt;&lt;session id="gRAPDfvI"/&gt;&lt;style id="http://www.zotero.org/styles/marine-ecology-progress-series" hasBibliography="1" bibliographyStyleHasBeenSet="0"/&gt;&lt;prefs&gt;&lt;pref name="fieldType" value="Field"/&gt;&lt;pref name="au</vt:lpwstr>
  </property>
  <property fmtid="{D5CDD505-2E9C-101B-9397-08002B2CF9AE}" pid="4" name="ZOTERO_PREF_2">
    <vt:lpwstr>tomaticJournalAbbreviations" value="true"/&gt;&lt;pref name="delayCitationUpdates" value="true"/&gt;&lt;/prefs&gt;&lt;/data&gt;</vt:lpwstr>
  </property>
</Properties>
</file>